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EA361F" w14:textId="2A597280" w:rsidR="00FB47C2" w:rsidRDefault="00FB47C2" w:rsidP="00FB47C2">
      <w:pPr>
        <w:spacing w:line="480" w:lineRule="auto"/>
        <w:jc w:val="center"/>
        <w:rPr>
          <w:rFonts w:ascii="Times New Roman" w:hAnsi="Times New Roman" w:cs="Times New Roman"/>
          <w:b/>
        </w:rPr>
      </w:pPr>
      <w:bookmarkStart w:id="0" w:name="_GoBack"/>
      <w:r>
        <w:rPr>
          <w:rFonts w:ascii="Times New Roman" w:hAnsi="Times New Roman" w:cs="Times New Roman"/>
          <w:b/>
        </w:rPr>
        <w:t>Supplemental Materials for</w:t>
      </w:r>
    </w:p>
    <w:p w14:paraId="18EF7E61" w14:textId="77777777" w:rsidR="00FB47C2" w:rsidRDefault="00FB47C2" w:rsidP="00FB47C2">
      <w:pPr>
        <w:jc w:val="center"/>
        <w:rPr>
          <w:rFonts w:ascii="Times New Roman" w:hAnsi="Times New Roman" w:cs="Times New Roman"/>
        </w:rPr>
      </w:pPr>
      <w:r>
        <w:rPr>
          <w:rFonts w:ascii="Times New Roman" w:hAnsi="Times New Roman" w:cs="Times New Roman"/>
        </w:rPr>
        <w:t xml:space="preserve">Neural Connectivity Biotypes: Associations with Internalizing Problems throughout </w:t>
      </w:r>
      <w:r w:rsidRPr="00C020A5">
        <w:rPr>
          <w:rFonts w:ascii="Times New Roman" w:hAnsi="Times New Roman" w:cs="Times New Roman"/>
        </w:rPr>
        <w:t>Adolescence</w:t>
      </w:r>
    </w:p>
    <w:p w14:paraId="36D00CD5" w14:textId="77777777" w:rsidR="00FB47C2" w:rsidRPr="00C020A5" w:rsidRDefault="00FB47C2" w:rsidP="00FB47C2">
      <w:pPr>
        <w:jc w:val="center"/>
        <w:rPr>
          <w:rFonts w:ascii="Times New Roman" w:hAnsi="Times New Roman" w:cs="Times New Roman"/>
        </w:rPr>
      </w:pPr>
    </w:p>
    <w:p w14:paraId="668906B1" w14:textId="77777777" w:rsidR="00FB47C2" w:rsidRDefault="00FB47C2" w:rsidP="00FB47C2">
      <w:pPr>
        <w:jc w:val="center"/>
        <w:rPr>
          <w:rFonts w:ascii="Times New Roman" w:hAnsi="Times New Roman" w:cs="Times New Roman"/>
          <w:vertAlign w:val="superscript"/>
        </w:rPr>
      </w:pPr>
      <w:r w:rsidRPr="007C1E18">
        <w:rPr>
          <w:rFonts w:ascii="Times New Roman" w:hAnsi="Times New Roman" w:cs="Times New Roman"/>
        </w:rPr>
        <w:t>Rajpreet Chahal</w:t>
      </w:r>
      <w:r>
        <w:rPr>
          <w:rFonts w:ascii="Times New Roman" w:hAnsi="Times New Roman" w:cs="Times New Roman"/>
        </w:rPr>
        <w:t xml:space="preserve">, </w:t>
      </w:r>
      <w:proofErr w:type="spellStart"/>
      <w:r>
        <w:rPr>
          <w:rFonts w:ascii="Times New Roman" w:hAnsi="Times New Roman" w:cs="Times New Roman"/>
        </w:rPr>
        <w:t>PhD</w:t>
      </w:r>
      <w:r w:rsidRPr="007C1E18">
        <w:rPr>
          <w:rFonts w:ascii="Times New Roman" w:hAnsi="Times New Roman" w:cs="Times New Roman"/>
          <w:vertAlign w:val="superscript"/>
        </w:rPr>
        <w:t>ab</w:t>
      </w:r>
      <w:proofErr w:type="spellEnd"/>
      <w:r w:rsidRPr="007C1E18">
        <w:rPr>
          <w:rFonts w:ascii="Times New Roman" w:hAnsi="Times New Roman" w:cs="Times New Roman"/>
        </w:rPr>
        <w:t xml:space="preserve">, David </w:t>
      </w:r>
      <w:r>
        <w:rPr>
          <w:rFonts w:ascii="Times New Roman" w:hAnsi="Times New Roman" w:cs="Times New Roman"/>
        </w:rPr>
        <w:t xml:space="preserve">G. </w:t>
      </w:r>
      <w:r w:rsidRPr="007C1E18">
        <w:rPr>
          <w:rFonts w:ascii="Times New Roman" w:hAnsi="Times New Roman" w:cs="Times New Roman"/>
        </w:rPr>
        <w:t xml:space="preserve">Weissman, </w:t>
      </w:r>
      <w:proofErr w:type="spellStart"/>
      <w:r w:rsidRPr="007C1E18">
        <w:rPr>
          <w:rFonts w:ascii="Times New Roman" w:hAnsi="Times New Roman" w:cs="Times New Roman"/>
        </w:rPr>
        <w:t>PhD</w:t>
      </w:r>
      <w:r w:rsidRPr="007C1E18">
        <w:rPr>
          <w:rFonts w:ascii="Times New Roman" w:hAnsi="Times New Roman" w:cs="Times New Roman"/>
          <w:vertAlign w:val="superscript"/>
        </w:rPr>
        <w:t>c</w:t>
      </w:r>
      <w:proofErr w:type="spellEnd"/>
      <w:r w:rsidRPr="007C1E18">
        <w:rPr>
          <w:rFonts w:ascii="Times New Roman" w:hAnsi="Times New Roman" w:cs="Times New Roman"/>
        </w:rPr>
        <w:t xml:space="preserve">, </w:t>
      </w:r>
      <w:r>
        <w:rPr>
          <w:rFonts w:ascii="Times New Roman" w:hAnsi="Times New Roman" w:cs="Times New Roman"/>
        </w:rPr>
        <w:t xml:space="preserve">Michael N. </w:t>
      </w:r>
      <w:proofErr w:type="spellStart"/>
      <w:r>
        <w:rPr>
          <w:rFonts w:ascii="Times New Roman" w:hAnsi="Times New Roman" w:cs="Times New Roman"/>
        </w:rPr>
        <w:t>Hallquist</w:t>
      </w:r>
      <w:r>
        <w:rPr>
          <w:rFonts w:ascii="Times New Roman" w:hAnsi="Times New Roman" w:cs="Times New Roman"/>
          <w:vertAlign w:val="superscript"/>
        </w:rPr>
        <w:t>d</w:t>
      </w:r>
      <w:proofErr w:type="spellEnd"/>
      <w:r>
        <w:rPr>
          <w:rFonts w:ascii="Times New Roman" w:hAnsi="Times New Roman" w:cs="Times New Roman"/>
        </w:rPr>
        <w:t xml:space="preserve">, PhD, </w:t>
      </w:r>
      <w:r w:rsidRPr="007C1E18">
        <w:rPr>
          <w:rFonts w:ascii="Times New Roman" w:hAnsi="Times New Roman" w:cs="Times New Roman"/>
        </w:rPr>
        <w:t xml:space="preserve">Richard </w:t>
      </w:r>
      <w:r>
        <w:rPr>
          <w:rFonts w:ascii="Times New Roman" w:hAnsi="Times New Roman" w:cs="Times New Roman"/>
        </w:rPr>
        <w:t xml:space="preserve">W. </w:t>
      </w:r>
      <w:r w:rsidRPr="007C1E18">
        <w:rPr>
          <w:rFonts w:ascii="Times New Roman" w:hAnsi="Times New Roman" w:cs="Times New Roman"/>
        </w:rPr>
        <w:t xml:space="preserve">Robins, </w:t>
      </w:r>
      <w:proofErr w:type="spellStart"/>
      <w:r w:rsidRPr="007C1E18">
        <w:rPr>
          <w:rFonts w:ascii="Times New Roman" w:hAnsi="Times New Roman" w:cs="Times New Roman"/>
        </w:rPr>
        <w:t>PhD</w:t>
      </w:r>
      <w:r>
        <w:rPr>
          <w:rFonts w:ascii="Times New Roman" w:hAnsi="Times New Roman" w:cs="Times New Roman"/>
          <w:vertAlign w:val="superscript"/>
        </w:rPr>
        <w:t>e</w:t>
      </w:r>
      <w:proofErr w:type="spellEnd"/>
      <w:r>
        <w:rPr>
          <w:rFonts w:ascii="Times New Roman" w:hAnsi="Times New Roman" w:cs="Times New Roman"/>
        </w:rPr>
        <w:t xml:space="preserve">, </w:t>
      </w:r>
      <w:r w:rsidRPr="007C1E18">
        <w:rPr>
          <w:rFonts w:ascii="Times New Roman" w:hAnsi="Times New Roman" w:cs="Times New Roman"/>
        </w:rPr>
        <w:t xml:space="preserve">Paul </w:t>
      </w:r>
      <w:r>
        <w:rPr>
          <w:rFonts w:ascii="Times New Roman" w:hAnsi="Times New Roman" w:cs="Times New Roman"/>
        </w:rPr>
        <w:t xml:space="preserve">D. </w:t>
      </w:r>
      <w:r w:rsidRPr="007C1E18">
        <w:rPr>
          <w:rFonts w:ascii="Times New Roman" w:hAnsi="Times New Roman" w:cs="Times New Roman"/>
        </w:rPr>
        <w:t xml:space="preserve">Hastings, </w:t>
      </w:r>
      <w:proofErr w:type="spellStart"/>
      <w:r w:rsidRPr="007C1E18">
        <w:rPr>
          <w:rFonts w:ascii="Times New Roman" w:hAnsi="Times New Roman" w:cs="Times New Roman"/>
        </w:rPr>
        <w:t>PhD</w:t>
      </w:r>
      <w:r>
        <w:rPr>
          <w:rFonts w:ascii="Times New Roman" w:hAnsi="Times New Roman" w:cs="Times New Roman"/>
          <w:vertAlign w:val="superscript"/>
        </w:rPr>
        <w:t>be</w:t>
      </w:r>
      <w:proofErr w:type="spellEnd"/>
      <w:r w:rsidRPr="007C1E18">
        <w:rPr>
          <w:rFonts w:ascii="Times New Roman" w:hAnsi="Times New Roman" w:cs="Times New Roman"/>
        </w:rPr>
        <w:t xml:space="preserve">, &amp; Amanda E. Guyer, </w:t>
      </w:r>
      <w:proofErr w:type="spellStart"/>
      <w:r w:rsidRPr="007C1E18">
        <w:rPr>
          <w:rFonts w:ascii="Times New Roman" w:hAnsi="Times New Roman" w:cs="Times New Roman"/>
        </w:rPr>
        <w:t>PhD</w:t>
      </w:r>
      <w:r w:rsidRPr="007C1E18">
        <w:rPr>
          <w:rFonts w:ascii="Times New Roman" w:hAnsi="Times New Roman" w:cs="Times New Roman"/>
          <w:vertAlign w:val="superscript"/>
        </w:rPr>
        <w:t>ab</w:t>
      </w:r>
      <w:proofErr w:type="spellEnd"/>
    </w:p>
    <w:p w14:paraId="31D2A0CC" w14:textId="77777777" w:rsidR="00FB47C2" w:rsidRPr="007C1E18" w:rsidRDefault="00FB47C2" w:rsidP="00FB47C2">
      <w:pPr>
        <w:jc w:val="center"/>
        <w:rPr>
          <w:rFonts w:ascii="Times New Roman" w:hAnsi="Times New Roman" w:cs="Times New Roman"/>
          <w:vertAlign w:val="superscript"/>
        </w:rPr>
      </w:pPr>
    </w:p>
    <w:p w14:paraId="786F8C8B" w14:textId="77777777" w:rsidR="00FB47C2" w:rsidRDefault="00FB47C2" w:rsidP="00FB47C2">
      <w:pPr>
        <w:jc w:val="center"/>
        <w:rPr>
          <w:rFonts w:ascii="Times New Roman" w:hAnsi="Times New Roman" w:cs="Times New Roman"/>
        </w:rPr>
      </w:pPr>
      <w:r w:rsidRPr="007C1E18">
        <w:rPr>
          <w:rFonts w:ascii="Times New Roman" w:hAnsi="Times New Roman" w:cs="Times New Roman"/>
          <w:vertAlign w:val="superscript"/>
        </w:rPr>
        <w:t>a</w:t>
      </w:r>
      <w:r w:rsidRPr="007C1E18">
        <w:rPr>
          <w:rFonts w:ascii="Times New Roman" w:hAnsi="Times New Roman" w:cs="Times New Roman"/>
        </w:rPr>
        <w:t xml:space="preserve">Department of Human Ecology, University of California, </w:t>
      </w:r>
      <w:r>
        <w:rPr>
          <w:rFonts w:ascii="Times New Roman" w:hAnsi="Times New Roman" w:cs="Times New Roman"/>
        </w:rPr>
        <w:t xml:space="preserve">Davis, </w:t>
      </w:r>
      <w:r w:rsidRPr="007C1E18">
        <w:rPr>
          <w:rFonts w:ascii="Times New Roman" w:hAnsi="Times New Roman" w:cs="Times New Roman"/>
        </w:rPr>
        <w:t>One Shields Avenue, Davis, CA 95618</w:t>
      </w:r>
      <w:r>
        <w:rPr>
          <w:rFonts w:ascii="Times New Roman" w:hAnsi="Times New Roman" w:cs="Times New Roman"/>
        </w:rPr>
        <w:t xml:space="preserve">; </w:t>
      </w:r>
      <w:proofErr w:type="spellStart"/>
      <w:r w:rsidRPr="007C1E18">
        <w:rPr>
          <w:rFonts w:ascii="Times New Roman" w:hAnsi="Times New Roman" w:cs="Times New Roman"/>
          <w:vertAlign w:val="superscript"/>
        </w:rPr>
        <w:t>b</w:t>
      </w:r>
      <w:r w:rsidRPr="007C1E18">
        <w:rPr>
          <w:rFonts w:ascii="Times New Roman" w:hAnsi="Times New Roman" w:cs="Times New Roman"/>
        </w:rPr>
        <w:t>Center</w:t>
      </w:r>
      <w:proofErr w:type="spellEnd"/>
      <w:r w:rsidRPr="007C1E18">
        <w:rPr>
          <w:rFonts w:ascii="Times New Roman" w:hAnsi="Times New Roman" w:cs="Times New Roman"/>
        </w:rPr>
        <w:t xml:space="preserve"> for Mind and Brain,</w:t>
      </w:r>
      <w:r>
        <w:rPr>
          <w:rFonts w:ascii="Times New Roman" w:hAnsi="Times New Roman" w:cs="Times New Roman"/>
        </w:rPr>
        <w:t xml:space="preserve"> </w:t>
      </w:r>
      <w:r w:rsidRPr="007C1E18">
        <w:rPr>
          <w:rFonts w:ascii="Times New Roman" w:hAnsi="Times New Roman" w:cs="Times New Roman"/>
        </w:rPr>
        <w:t>U</w:t>
      </w:r>
      <w:r>
        <w:rPr>
          <w:rFonts w:ascii="Times New Roman" w:hAnsi="Times New Roman" w:cs="Times New Roman"/>
        </w:rPr>
        <w:t>niversity of California, Davis,</w:t>
      </w:r>
      <w:r w:rsidRPr="007C1E18">
        <w:rPr>
          <w:rFonts w:ascii="Times New Roman" w:hAnsi="Times New Roman" w:cs="Times New Roman"/>
        </w:rPr>
        <w:t xml:space="preserve"> 267 Cousteau Place, Davis, CA 95616</w:t>
      </w:r>
      <w:r>
        <w:rPr>
          <w:rFonts w:ascii="Times New Roman" w:hAnsi="Times New Roman" w:cs="Times New Roman"/>
        </w:rPr>
        <w:t xml:space="preserve">; </w:t>
      </w:r>
      <w:proofErr w:type="spellStart"/>
      <w:r w:rsidRPr="007C1E18">
        <w:rPr>
          <w:rFonts w:ascii="Times New Roman" w:hAnsi="Times New Roman" w:cs="Times New Roman"/>
          <w:vertAlign w:val="superscript"/>
        </w:rPr>
        <w:t>c</w:t>
      </w:r>
      <w:r>
        <w:rPr>
          <w:rFonts w:ascii="Times New Roman" w:hAnsi="Times New Roman" w:cs="Times New Roman"/>
        </w:rPr>
        <w:t>Department</w:t>
      </w:r>
      <w:proofErr w:type="spellEnd"/>
      <w:r>
        <w:rPr>
          <w:rFonts w:ascii="Times New Roman" w:hAnsi="Times New Roman" w:cs="Times New Roman"/>
        </w:rPr>
        <w:t xml:space="preserve"> of Psychology, Harvard University, Cambridge, MA 02138</w:t>
      </w:r>
    </w:p>
    <w:p w14:paraId="6A6FB9EA" w14:textId="77777777" w:rsidR="00FB47C2" w:rsidRDefault="00FB47C2" w:rsidP="00FB47C2">
      <w:pPr>
        <w:jc w:val="center"/>
        <w:rPr>
          <w:rFonts w:ascii="Times New Roman" w:hAnsi="Times New Roman" w:cs="Times New Roman"/>
        </w:rPr>
      </w:pPr>
      <w:proofErr w:type="spellStart"/>
      <w:r>
        <w:rPr>
          <w:rFonts w:ascii="Times New Roman" w:hAnsi="Times New Roman" w:cs="Times New Roman"/>
          <w:vertAlign w:val="superscript"/>
        </w:rPr>
        <w:t>d</w:t>
      </w:r>
      <w:r>
        <w:rPr>
          <w:rFonts w:ascii="Times New Roman" w:hAnsi="Times New Roman" w:cs="Times New Roman"/>
        </w:rPr>
        <w:t>Department</w:t>
      </w:r>
      <w:proofErr w:type="spellEnd"/>
      <w:r>
        <w:rPr>
          <w:rFonts w:ascii="Times New Roman" w:hAnsi="Times New Roman" w:cs="Times New Roman"/>
        </w:rPr>
        <w:t xml:space="preserve"> of Psychology, Pennsylvania State University, 309 Moore Building, University Park, PA 16802; </w:t>
      </w:r>
      <w:proofErr w:type="spellStart"/>
      <w:r>
        <w:rPr>
          <w:rFonts w:ascii="Times New Roman" w:hAnsi="Times New Roman" w:cs="Times New Roman"/>
          <w:vertAlign w:val="superscript"/>
        </w:rPr>
        <w:t>e</w:t>
      </w:r>
      <w:r w:rsidRPr="007C1E18">
        <w:rPr>
          <w:rFonts w:ascii="Times New Roman" w:hAnsi="Times New Roman" w:cs="Times New Roman"/>
        </w:rPr>
        <w:t>Department</w:t>
      </w:r>
      <w:proofErr w:type="spellEnd"/>
      <w:r w:rsidRPr="007C1E18">
        <w:rPr>
          <w:rFonts w:ascii="Times New Roman" w:hAnsi="Times New Roman" w:cs="Times New Roman"/>
        </w:rPr>
        <w:t xml:space="preserve"> of Psychology</w:t>
      </w:r>
      <w:r>
        <w:rPr>
          <w:rFonts w:ascii="Times New Roman" w:hAnsi="Times New Roman" w:cs="Times New Roman"/>
        </w:rPr>
        <w:t>, University of California, Davis</w:t>
      </w:r>
      <w:r w:rsidRPr="007C1E18">
        <w:rPr>
          <w:rFonts w:ascii="Times New Roman" w:hAnsi="Times New Roman" w:cs="Times New Roman"/>
        </w:rPr>
        <w:t>, One Shields Avenue, Davis, CA 95618</w:t>
      </w:r>
    </w:p>
    <w:p w14:paraId="68407BEE" w14:textId="77777777" w:rsidR="00FB47C2" w:rsidRDefault="00FB47C2" w:rsidP="000814CF">
      <w:pPr>
        <w:spacing w:line="480" w:lineRule="auto"/>
        <w:rPr>
          <w:rFonts w:ascii="Times New Roman" w:hAnsi="Times New Roman" w:cs="Times New Roman"/>
          <w:b/>
        </w:rPr>
      </w:pPr>
    </w:p>
    <w:p w14:paraId="15B7FFD8" w14:textId="62E78E07" w:rsidR="00AB4A65" w:rsidRPr="00AB4A65" w:rsidRDefault="00A55796" w:rsidP="000814CF">
      <w:pPr>
        <w:spacing w:line="480" w:lineRule="auto"/>
        <w:rPr>
          <w:rFonts w:ascii="Times New Roman" w:hAnsi="Times New Roman" w:cs="Times New Roman"/>
          <w:b/>
        </w:rPr>
      </w:pPr>
      <w:r>
        <w:rPr>
          <w:rFonts w:ascii="Times New Roman" w:hAnsi="Times New Roman" w:cs="Times New Roman"/>
          <w:b/>
        </w:rPr>
        <w:t>METHOD</w:t>
      </w:r>
    </w:p>
    <w:p w14:paraId="39E5A416" w14:textId="77777777" w:rsidR="00AB4A65" w:rsidRDefault="00872D5D" w:rsidP="00AB4A65">
      <w:pPr>
        <w:spacing w:line="480" w:lineRule="auto"/>
        <w:rPr>
          <w:rFonts w:ascii="Times New Roman" w:hAnsi="Times New Roman" w:cs="Times New Roman"/>
          <w:b/>
        </w:rPr>
      </w:pPr>
      <w:r w:rsidRPr="00AB4A65">
        <w:rPr>
          <w:rFonts w:ascii="Times New Roman" w:hAnsi="Times New Roman" w:cs="Times New Roman"/>
          <w:b/>
        </w:rPr>
        <w:t>fMRI Data Preprocessing</w:t>
      </w:r>
    </w:p>
    <w:p w14:paraId="7DF588E5" w14:textId="635BB0A0" w:rsidR="00872D5D" w:rsidRDefault="00AB4A65" w:rsidP="00AB4A65">
      <w:pPr>
        <w:spacing w:line="480" w:lineRule="auto"/>
        <w:rPr>
          <w:rFonts w:ascii="Times New Roman" w:hAnsi="Times New Roman" w:cs="Times New Roman"/>
        </w:rPr>
      </w:pPr>
      <w:r>
        <w:rPr>
          <w:rFonts w:ascii="Times New Roman" w:hAnsi="Times New Roman" w:cs="Times New Roman"/>
        </w:rPr>
        <w:t xml:space="preserve">As described in previous work </w:t>
      </w:r>
      <w:r>
        <w:rPr>
          <w:rFonts w:ascii="Times New Roman" w:hAnsi="Times New Roman" w:cs="Times New Roman"/>
        </w:rPr>
        <w:fldChar w:fldCharType="begin"/>
      </w:r>
      <w:r>
        <w:rPr>
          <w:rFonts w:ascii="Times New Roman" w:hAnsi="Times New Roman" w:cs="Times New Roman"/>
        </w:rPr>
        <w:instrText xml:space="preserve"> ADDIN ZOTERO_ITEM CSL_CITATION {"citationID":"dt7gHsah","properties":{"formattedCitation":"(Weissman et al., 2018, 2015)","plainCitation":"(Weissman et al., 2018, 2015)","noteIndex":0},"citationItems":[{"id":541,"uris":["http://zotero.org/users/3001337/items/LT8D3DRN"],"uri":["http://zotero.org/users/3001337/items/LT8D3DRN"],"itemData":{"id":541,"type":"article-journal","title":"Income change alters default mode network connectivity for adolescents in poverty","container-title":"Developmental Cognitive Neuroscience","page":"93-99","volume":"30","source":"PubMed","abstract":"Experiencing poverty during childhood and adolescence may affect brain function. However, income is dynamic, and studies have not addressed whether income change relates to brain function. In the present study, we investigated whether intrinsic functional connectivity of default mode network (DMN) regions was influenced by mean family income and family income change. Parents of 68 Mexican-origin adolescents (35 females) reported family income annually when adolescents were 10-16 years old. Intercept and slope of income at each of these ages were calculated for each participant. At age 16 years, adolescents completed a resting state functional neuroimaging scan. Adolescents from high and low income families did not differ in their functional connectivity, but for adolescents in families with lower incomes, their connectivity patterns depended on their income slope. Low-income adolescents whose income increased demonstrated greater connectivity between the posterior cingulate cortex (PCC) and the medial prefrontal cortex (mPFC), both DMN regions, and between the PCC and the right inferior frontal gyrus. Increases in income were associated with greater connectivity of the mPFC with the right inferior frontal gyrus and the left superior parietal lobule regardless of mean income. Increases in income, especially among adolescents in poverty, may alleviate stressors, influencing the development of brain networks.","DOI":"10.1016/j.dcn.2018.01.008","ISSN":"1878-9307","note":"PMID: 29413534\nPMCID: PMC5963705","journalAbbreviation":"Dev Cogn Neurosci","language":"eng","author":[{"family":"Weissman","given":"David G."},{"family":"Conger","given":"Rand D."},{"family":"Robins","given":"Richard W."},{"family":"Hastings","given":"Paul D."},{"family":"Guyer","given":"Amanda E."}],"issued":{"date-parts":[["2018"]]}}},{"id":540,"uris":["http://zotero.org/users/3001337/items/IMRTHYC3"],"uri":["http://zotero.org/users/3001337/items/IMRTHYC3"],"itemData":{"id":540,"type":"article-journal","title":"Earlier Adolescent Substance Use Onset Predicts Stronger Connectivity between Reward and Cognitive Control Brain Networks","container-title":"Developmental cognitive neuroscience","page":"121-129","volume":"16","source":"PubMed Central","abstract":"Background\nEarly adolescent onset of substance use is a robust predictor of future substance use disorders. We examined the relation between age of substance use initiation and resting state functional connectivity (RSFC) of the core reward processing (nucleus accumbens; NAcc) to cognitive control (prefrontal cortex; PFC) brain networks.\n\nMethod\nAdolescents in a longitudinal study of Mexican-origin youth reported their substance use annually from ages 10 to 16 years. At age 16, 69 adolescents participated in a resting state functional magnetic resonance imaging scan. Seed-based correlational analyses were conducted using regions of interest in bilateral NAcc.\n\nResults\nThe earlier that adolescents initiated substance use, the stronger the connectivity between bilateral NAcc and right dorsolateral PFC, right dorsomedial PFC, right pre-supplementary motor area, right inferior parietal lobule, and left medial temporal gyrus.\n\nDiscussion\nThe regions that demonstrated significant positive linear relationships between the number of adolescent years using substances and connectivity with NAcc are nodes in the right frontoparietal network, which is central to cognitive control. The coupling of reward and cognitive control networks may be a mechanism through which earlier onset of substance use is related to brain function over time, a trajectory that may be implicated in subsequent substance use disorders.","DOI":"10.1016/j.dcn.2015.07.002","ISSN":"1878-9293","note":"PMID: 26215473\nPMCID: PMC4691372","journalAbbreviation":"Dev Cogn Neurosci","author":[{"family":"Weissman","given":"David G."},{"family":"Schriber","given":"Roberta A."},{"family":"Fassbender","given":"Catherine"},{"family":"Atherton","given":"Olivia"},{"family":"Krafft","given":"Cynthia"},{"family":"Robins","given":"Richard W."},{"family":"Hastings","given":"Paul D."},{"family":"Guyer","given":"Amanda E."}],"issued":{"date-parts":[["2015",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eissman et al., 2018, 2015)</w:t>
      </w:r>
      <w:r>
        <w:rPr>
          <w:rFonts w:ascii="Times New Roman" w:hAnsi="Times New Roman" w:cs="Times New Roman"/>
        </w:rPr>
        <w:fldChar w:fldCharType="end"/>
      </w:r>
      <w:r>
        <w:rPr>
          <w:rFonts w:ascii="Times New Roman" w:hAnsi="Times New Roman" w:cs="Times New Roman"/>
        </w:rPr>
        <w:t>, p</w:t>
      </w:r>
      <w:r w:rsidRPr="00A9001C">
        <w:rPr>
          <w:rFonts w:ascii="Times New Roman" w:hAnsi="Times New Roman" w:cs="Times New Roman"/>
        </w:rPr>
        <w:t>reprocessing</w:t>
      </w:r>
      <w:r>
        <w:rPr>
          <w:rFonts w:ascii="Times New Roman" w:hAnsi="Times New Roman" w:cs="Times New Roman"/>
        </w:rPr>
        <w:t xml:space="preserve"> was </w:t>
      </w:r>
      <w:r w:rsidRPr="00A9001C">
        <w:rPr>
          <w:rFonts w:ascii="Times New Roman" w:hAnsi="Times New Roman" w:cs="Times New Roman"/>
        </w:rPr>
        <w:t>conducted using th</w:t>
      </w:r>
      <w:r>
        <w:rPr>
          <w:rFonts w:ascii="Times New Roman" w:hAnsi="Times New Roman" w:cs="Times New Roman"/>
        </w:rPr>
        <w:t xml:space="preserve">e FMRIB Software Library (FSL) </w:t>
      </w:r>
      <w:r>
        <w:rPr>
          <w:rFonts w:ascii="Times New Roman" w:hAnsi="Times New Roman" w:cs="Times New Roman"/>
        </w:rPr>
        <w:fldChar w:fldCharType="begin"/>
      </w:r>
      <w:r>
        <w:rPr>
          <w:rFonts w:ascii="Times New Roman" w:hAnsi="Times New Roman" w:cs="Times New Roman"/>
        </w:rPr>
        <w:instrText xml:space="preserve"> ADDIN ZOTERO_ITEM CSL_CITATION {"citationID":"OVArhrr0","properties":{"formattedCitation":"(Smith et al., 2004)","plainCitation":"(Smith et al., 2004)","noteIndex":0},"citationItems":[{"id":176,"uris":["http://zotero.org/users/3001337/items/4QUL6YXL"],"uri":["http://zotero.org/users/3001337/items/4QUL6YXL"],"itemData":{"id":176,"type":"article-journal","title":"Advances in functional and structural MR image analysis and implementation as FSL","container-title":"NeuroImage","page":"S208-219","volume":"23 Suppl 1","source":"PubMed","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DOI":"10.1016/j.neuroimage.2004.07.051","ISSN":"1053-8119","note":"PMID: 15501092","journalAbbreviation":"Neuroimage","language":"eng","author":[{"family":"Smith","given":"Stephen M."},{"family":"Jenkinson","given":"Mark"},{"family":"Woolrich","given":"Mark W."},{"family":"Beckmann","given":"Christian F."},{"family":"Behrens","given":"Timothy E. J."},{"family":"Johansen-Berg","given":"Heidi"},{"family":"Bannister","given":"Peter R."},{"family":"De Luca","given":"Marilena"},{"family":"Drobnjak","given":"Ivana"},{"family":"Flitney","given":"David E."},{"family":"Niazy","given":"Rami K."},{"family":"Saunders","given":"James"},{"family":"Vickers","given":"John"},{"family":"Zhang","given":"Yongyue"},{"family":"De Stefano","given":"Nicola"},{"family":"Brady","given":"J. Michael"},{"family":"Matthews","given":"Paul M."}],"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mith et al., 2004)</w:t>
      </w:r>
      <w:r>
        <w:rPr>
          <w:rFonts w:ascii="Times New Roman" w:hAnsi="Times New Roman" w:cs="Times New Roman"/>
        </w:rPr>
        <w:fldChar w:fldCharType="end"/>
      </w:r>
      <w:r w:rsidRPr="00A9001C">
        <w:rPr>
          <w:rFonts w:ascii="Times New Roman" w:hAnsi="Times New Roman" w:cs="Times New Roman"/>
        </w:rPr>
        <w:t xml:space="preserve"> and Analysis of Functiona</w:t>
      </w:r>
      <w:r>
        <w:rPr>
          <w:rFonts w:ascii="Times New Roman" w:hAnsi="Times New Roman" w:cs="Times New Roman"/>
        </w:rPr>
        <w:t xml:space="preserve">l </w:t>
      </w:r>
      <w:proofErr w:type="spellStart"/>
      <w:r>
        <w:rPr>
          <w:rFonts w:ascii="Times New Roman" w:hAnsi="Times New Roman" w:cs="Times New Roman"/>
        </w:rPr>
        <w:t>NeuroImaging</w:t>
      </w:r>
      <w:proofErr w:type="spellEnd"/>
      <w:r>
        <w:rPr>
          <w:rFonts w:ascii="Times New Roman" w:hAnsi="Times New Roman" w:cs="Times New Roman"/>
        </w:rPr>
        <w:t xml:space="preserve"> (AFNI) software </w:t>
      </w:r>
      <w:r>
        <w:rPr>
          <w:rFonts w:ascii="Times New Roman" w:hAnsi="Times New Roman" w:cs="Times New Roman"/>
        </w:rPr>
        <w:fldChar w:fldCharType="begin"/>
      </w:r>
      <w:r>
        <w:rPr>
          <w:rFonts w:ascii="Times New Roman" w:hAnsi="Times New Roman" w:cs="Times New Roman"/>
        </w:rPr>
        <w:instrText xml:space="preserve"> ADDIN ZOTERO_ITEM CSL_CITATION {"citationID":"wQMvRuQY","properties":{"formattedCitation":"(Cox, 1996)","plainCitation":"(Cox, 1996)","noteIndex":0},"citationItems":[{"id":607,"uris":["http://zotero.org/users/3001337/items/4LVPYUGV"],"uri":["http://zotero.org/users/3001337/items/4LVPYUGV"],"itemData":{"id":607,"type":"article-journal","title":"AFNI: Software for Analysis and Visualization of Functional Magnetic Resonance Neuroimages","container-title":"Computers and Biomedical Research","page":"162-173","volume":"29","issue":"3","source":"ScienceDirect","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DOI":"10.1006/cbmr.1996.0014","ISSN":"0010-4809","title-short":"AFNI","journalAbbreviation":"Computers and Biomedical Research","author":[{"family":"Cox","given":"Robert W."}],"issued":{"date-parts":[["1996",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x, 1996)</w:t>
      </w:r>
      <w:r>
        <w:rPr>
          <w:rFonts w:ascii="Times New Roman" w:hAnsi="Times New Roman" w:cs="Times New Roman"/>
        </w:rPr>
        <w:fldChar w:fldCharType="end"/>
      </w:r>
      <w:r w:rsidRPr="00A9001C">
        <w:rPr>
          <w:rFonts w:ascii="Times New Roman" w:hAnsi="Times New Roman" w:cs="Times New Roman"/>
        </w:rPr>
        <w:t>. Preprocessing</w:t>
      </w:r>
      <w:r>
        <w:rPr>
          <w:rFonts w:ascii="Times New Roman" w:hAnsi="Times New Roman" w:cs="Times New Roman"/>
        </w:rPr>
        <w:t xml:space="preserve"> steps consisted</w:t>
      </w:r>
      <w:r w:rsidRPr="00A9001C">
        <w:rPr>
          <w:rFonts w:ascii="Times New Roman" w:hAnsi="Times New Roman" w:cs="Times New Roman"/>
        </w:rPr>
        <w:t xml:space="preserve"> of slice timing correction, rigid body motion correction with six degrees of freedom, and spatial smoothing with a 6 mm half</w:t>
      </w:r>
      <w:r>
        <w:rPr>
          <w:rFonts w:ascii="Times New Roman" w:hAnsi="Times New Roman" w:cs="Times New Roman"/>
        </w:rPr>
        <w:t>-</w:t>
      </w:r>
      <w:r w:rsidRPr="00A9001C">
        <w:rPr>
          <w:rFonts w:ascii="Times New Roman" w:hAnsi="Times New Roman" w:cs="Times New Roman"/>
        </w:rPr>
        <w:t>maximum Gaussian ke</w:t>
      </w:r>
      <w:r>
        <w:rPr>
          <w:rFonts w:ascii="Times New Roman" w:hAnsi="Times New Roman" w:cs="Times New Roman"/>
        </w:rPr>
        <w:t>rnel. “Denoising” of the data was</w:t>
      </w:r>
      <w:r w:rsidRPr="00A9001C">
        <w:rPr>
          <w:rFonts w:ascii="Times New Roman" w:hAnsi="Times New Roman" w:cs="Times New Roman"/>
        </w:rPr>
        <w:t xml:space="preserve"> accomplished through independent component analysis using FSL’s MELODIC, with components rated as either signal or noise using criteria for visual inspection described by Kelly and colleagues (2010). </w:t>
      </w:r>
      <w:r>
        <w:rPr>
          <w:rFonts w:ascii="Times New Roman" w:hAnsi="Times New Roman" w:cs="Times New Roman"/>
        </w:rPr>
        <w:t>The noise components were</w:t>
      </w:r>
      <w:r w:rsidRPr="00A9001C">
        <w:rPr>
          <w:rFonts w:ascii="Times New Roman" w:hAnsi="Times New Roman" w:cs="Times New Roman"/>
        </w:rPr>
        <w:t xml:space="preserve"> then filtered out of the functional data</w:t>
      </w:r>
      <w:r>
        <w:rPr>
          <w:rFonts w:ascii="Times New Roman" w:hAnsi="Times New Roman" w:cs="Times New Roman"/>
        </w:rPr>
        <w:t xml:space="preserve"> using </w:t>
      </w:r>
      <w:proofErr w:type="spellStart"/>
      <w:r>
        <w:rPr>
          <w:rFonts w:ascii="Times New Roman" w:hAnsi="Times New Roman" w:cs="Times New Roman"/>
        </w:rPr>
        <w:t>voxelwise</w:t>
      </w:r>
      <w:proofErr w:type="spellEnd"/>
      <w:r>
        <w:rPr>
          <w:rFonts w:ascii="Times New Roman" w:hAnsi="Times New Roman" w:cs="Times New Roman"/>
        </w:rPr>
        <w:t xml:space="preserve"> regression</w:t>
      </w:r>
      <w:r w:rsidRPr="00A9001C">
        <w:rPr>
          <w:rFonts w:ascii="Times New Roman" w:hAnsi="Times New Roman" w:cs="Times New Roman"/>
        </w:rPr>
        <w:t>. Each pa</w:t>
      </w:r>
      <w:r>
        <w:rPr>
          <w:rFonts w:ascii="Times New Roman" w:hAnsi="Times New Roman" w:cs="Times New Roman"/>
        </w:rPr>
        <w:t>rticipant’s functional data were</w:t>
      </w:r>
      <w:r w:rsidRPr="00A9001C">
        <w:rPr>
          <w:rFonts w:ascii="Times New Roman" w:hAnsi="Times New Roman" w:cs="Times New Roman"/>
        </w:rPr>
        <w:t xml:space="preserve"> then co-registered with their brain-extracted structural images and normalized to Montreal Neurological Institute (MNI) stereotaxic space using FSL’s two-stage registration method via FLIRT</w:t>
      </w:r>
      <w:r>
        <w:rPr>
          <w:rFonts w:ascii="Times New Roman" w:hAnsi="Times New Roman" w:cs="Times New Roman"/>
        </w:rPr>
        <w:t xml:space="preserve"> and FNIRT. Alignment was</w:t>
      </w:r>
      <w:r w:rsidRPr="00A9001C">
        <w:rPr>
          <w:rFonts w:ascii="Times New Roman" w:hAnsi="Times New Roman" w:cs="Times New Roman"/>
        </w:rPr>
        <w:t xml:space="preserve"> visually confirme</w:t>
      </w:r>
      <w:r>
        <w:rPr>
          <w:rFonts w:ascii="Times New Roman" w:hAnsi="Times New Roman" w:cs="Times New Roman"/>
        </w:rPr>
        <w:t>d for all participants. AFNI was then</w:t>
      </w:r>
      <w:r w:rsidRPr="00A9001C">
        <w:rPr>
          <w:rFonts w:ascii="Times New Roman" w:hAnsi="Times New Roman" w:cs="Times New Roman"/>
        </w:rPr>
        <w:t xml:space="preserve"> used for de-spiking, band-pass filtering above 0.1 Hz. and below 0.01 Hz</w:t>
      </w:r>
      <w:proofErr w:type="gramStart"/>
      <w:r w:rsidRPr="00A9001C">
        <w:rPr>
          <w:rFonts w:ascii="Times New Roman" w:hAnsi="Times New Roman" w:cs="Times New Roman"/>
        </w:rPr>
        <w:t>., and</w:t>
      </w:r>
      <w:proofErr w:type="gramEnd"/>
      <w:r w:rsidRPr="00A9001C">
        <w:rPr>
          <w:rFonts w:ascii="Times New Roman" w:hAnsi="Times New Roman" w:cs="Times New Roman"/>
        </w:rPr>
        <w:t xml:space="preserve"> censoring of volumes with head motion greater than 0.3 mm from the previous volum</w:t>
      </w:r>
      <w:r>
        <w:rPr>
          <w:rFonts w:ascii="Times New Roman" w:hAnsi="Times New Roman" w:cs="Times New Roman"/>
        </w:rPr>
        <w:t xml:space="preserve">e. </w:t>
      </w:r>
    </w:p>
    <w:p w14:paraId="153A636D" w14:textId="77777777" w:rsidR="00AB4A65" w:rsidRPr="00AB4A65" w:rsidRDefault="00AB4A65" w:rsidP="00AB4A65">
      <w:pPr>
        <w:spacing w:line="480" w:lineRule="auto"/>
        <w:rPr>
          <w:rFonts w:ascii="Times New Roman" w:hAnsi="Times New Roman" w:cs="Times New Roman"/>
        </w:rPr>
      </w:pPr>
    </w:p>
    <w:p w14:paraId="0A9C4649" w14:textId="61E965FD" w:rsidR="00AB4A65" w:rsidRDefault="000814CF" w:rsidP="000814CF">
      <w:pPr>
        <w:spacing w:line="480" w:lineRule="auto"/>
        <w:rPr>
          <w:rFonts w:ascii="Times New Roman" w:hAnsi="Times New Roman" w:cs="Times New Roman"/>
        </w:rPr>
      </w:pPr>
      <w:r w:rsidRPr="00AB4A65">
        <w:rPr>
          <w:rFonts w:ascii="Times New Roman" w:hAnsi="Times New Roman" w:cs="Times New Roman"/>
          <w:b/>
        </w:rPr>
        <w:t>Regions of Interest</w:t>
      </w:r>
    </w:p>
    <w:p w14:paraId="2497A14B" w14:textId="51064257" w:rsidR="000814CF" w:rsidRDefault="000814CF" w:rsidP="000814CF">
      <w:pPr>
        <w:spacing w:line="480" w:lineRule="auto"/>
        <w:rPr>
          <w:rFonts w:ascii="Times New Roman" w:hAnsi="Times New Roman" w:cs="Times New Roman"/>
        </w:rPr>
      </w:pPr>
      <w:r>
        <w:rPr>
          <w:rFonts w:ascii="Times New Roman" w:hAnsi="Times New Roman" w:cs="Times New Roman"/>
        </w:rPr>
        <w:t>Brain regions were selected to match those examined by Price and colleagues (2017), which were chosen based on meta</w:t>
      </w:r>
      <w:r w:rsidR="00437D23">
        <w:rPr>
          <w:rFonts w:ascii="Times New Roman" w:hAnsi="Times New Roman" w:cs="Times New Roman"/>
        </w:rPr>
        <w:t>-</w:t>
      </w:r>
      <w:r>
        <w:rPr>
          <w:rFonts w:ascii="Times New Roman" w:hAnsi="Times New Roman" w:cs="Times New Roman"/>
        </w:rPr>
        <w:t xml:space="preserve">analytic coordinates exhibiting altered resting state connectivity in depression (Price et al 2017, Kaiser et al., 2015, </w:t>
      </w:r>
      <w:proofErr w:type="spellStart"/>
      <w:r>
        <w:rPr>
          <w:rFonts w:ascii="Times New Roman" w:hAnsi="Times New Roman" w:cs="Times New Roman"/>
        </w:rPr>
        <w:t>Greicius</w:t>
      </w:r>
      <w:proofErr w:type="spellEnd"/>
      <w:r>
        <w:rPr>
          <w:rFonts w:ascii="Times New Roman" w:hAnsi="Times New Roman" w:cs="Times New Roman"/>
        </w:rPr>
        <w:t xml:space="preserve"> et al., 2003). Similar to Price et al. (2017), we created 8mm radius spherical masks around peak coordinates of (1) cognitive control network (CCN) regions including dorsal anterior cingulate cortex (</w:t>
      </w:r>
      <w:proofErr w:type="spellStart"/>
      <w:r>
        <w:rPr>
          <w:rFonts w:ascii="Times New Roman" w:hAnsi="Times New Roman" w:cs="Times New Roman"/>
        </w:rPr>
        <w:t>dACC</w:t>
      </w:r>
      <w:proofErr w:type="spellEnd"/>
      <w:r>
        <w:rPr>
          <w:rFonts w:ascii="Times New Roman" w:hAnsi="Times New Roman" w:cs="Times New Roman"/>
        </w:rPr>
        <w:t>), bilateral posterior parietal cortex (PPC), and left dorsolateral prefrontal cortex (</w:t>
      </w:r>
      <w:proofErr w:type="spellStart"/>
      <w:r>
        <w:rPr>
          <w:rFonts w:ascii="Times New Roman" w:hAnsi="Times New Roman" w:cs="Times New Roman"/>
        </w:rPr>
        <w:t>dlPFC</w:t>
      </w:r>
      <w:proofErr w:type="spellEnd"/>
      <w:r>
        <w:rPr>
          <w:rFonts w:ascii="Times New Roman" w:hAnsi="Times New Roman" w:cs="Times New Roman"/>
        </w:rPr>
        <w:t xml:space="preserve">); (2) ventral affective network (VAN) nodes including bilateral nucleus accumbens (NA), bilateral anterior insula, bilateral ventrolateral PFC (VLPFC), bilateral amygdala, and the </w:t>
      </w:r>
      <w:proofErr w:type="spellStart"/>
      <w:r>
        <w:rPr>
          <w:rFonts w:ascii="Times New Roman" w:hAnsi="Times New Roman" w:cs="Times New Roman"/>
        </w:rPr>
        <w:t>subgenual</w:t>
      </w:r>
      <w:proofErr w:type="spellEnd"/>
      <w:r>
        <w:rPr>
          <w:rFonts w:ascii="Times New Roman" w:hAnsi="Times New Roman" w:cs="Times New Roman"/>
        </w:rPr>
        <w:t xml:space="preserve"> ACC (</w:t>
      </w:r>
      <w:proofErr w:type="spellStart"/>
      <w:r>
        <w:rPr>
          <w:rFonts w:ascii="Times New Roman" w:hAnsi="Times New Roman" w:cs="Times New Roman"/>
        </w:rPr>
        <w:t>sgACC</w:t>
      </w:r>
      <w:proofErr w:type="spellEnd"/>
      <w:r>
        <w:rPr>
          <w:rFonts w:ascii="Times New Roman" w:hAnsi="Times New Roman" w:cs="Times New Roman"/>
        </w:rPr>
        <w:t xml:space="preserve">); and (3) default mode network (DMN) regions including posterior cingulate cortex (PCC) and </w:t>
      </w:r>
      <w:proofErr w:type="spellStart"/>
      <w:r>
        <w:rPr>
          <w:rFonts w:ascii="Times New Roman" w:hAnsi="Times New Roman" w:cs="Times New Roman"/>
        </w:rPr>
        <w:t>perigenual</w:t>
      </w:r>
      <w:proofErr w:type="spellEnd"/>
      <w:r>
        <w:rPr>
          <w:rFonts w:ascii="Times New Roman" w:hAnsi="Times New Roman" w:cs="Times New Roman"/>
        </w:rPr>
        <w:t xml:space="preserve"> ACC (</w:t>
      </w:r>
      <w:proofErr w:type="spellStart"/>
      <w:r>
        <w:rPr>
          <w:rFonts w:ascii="Times New Roman" w:hAnsi="Times New Roman" w:cs="Times New Roman"/>
        </w:rPr>
        <w:t>pgACC</w:t>
      </w:r>
      <w:proofErr w:type="spellEnd"/>
      <w:r>
        <w:rPr>
          <w:rFonts w:ascii="Times New Roman" w:hAnsi="Times New Roman" w:cs="Times New Roman"/>
        </w:rPr>
        <w:t>). The peak coordinates in MNI space for each region are listed:</w:t>
      </w:r>
    </w:p>
    <w:tbl>
      <w:tblPr>
        <w:tblStyle w:val="TableGrid"/>
        <w:tblW w:w="0" w:type="auto"/>
        <w:tblInd w:w="1440" w:type="dxa"/>
        <w:tblLook w:val="04A0" w:firstRow="1" w:lastRow="0" w:firstColumn="1" w:lastColumn="0" w:noHBand="0" w:noVBand="1"/>
      </w:tblPr>
      <w:tblGrid>
        <w:gridCol w:w="724"/>
        <w:gridCol w:w="1521"/>
        <w:gridCol w:w="990"/>
        <w:gridCol w:w="900"/>
        <w:gridCol w:w="810"/>
      </w:tblGrid>
      <w:tr w:rsidR="000814CF" w:rsidRPr="00ED570C" w14:paraId="3C87BBE3" w14:textId="77777777" w:rsidTr="0012142C">
        <w:tc>
          <w:tcPr>
            <w:tcW w:w="724" w:type="dxa"/>
          </w:tcPr>
          <w:p w14:paraId="68138074" w14:textId="77777777" w:rsidR="000814CF" w:rsidRPr="00ED570C" w:rsidRDefault="000814CF" w:rsidP="0012142C">
            <w:pPr>
              <w:spacing w:line="480" w:lineRule="auto"/>
              <w:rPr>
                <w:rFonts w:ascii="Times New Roman" w:hAnsi="Times New Roman" w:cs="Times New Roman"/>
                <w:b/>
              </w:rPr>
            </w:pPr>
          </w:p>
        </w:tc>
        <w:tc>
          <w:tcPr>
            <w:tcW w:w="1521" w:type="dxa"/>
          </w:tcPr>
          <w:p w14:paraId="4F33C38C"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Region</w:t>
            </w:r>
          </w:p>
        </w:tc>
        <w:tc>
          <w:tcPr>
            <w:tcW w:w="990" w:type="dxa"/>
          </w:tcPr>
          <w:p w14:paraId="0FE1B0CC"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 xml:space="preserve">X </w:t>
            </w:r>
          </w:p>
        </w:tc>
        <w:tc>
          <w:tcPr>
            <w:tcW w:w="900" w:type="dxa"/>
          </w:tcPr>
          <w:p w14:paraId="60483AE7"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 xml:space="preserve">Y </w:t>
            </w:r>
          </w:p>
        </w:tc>
        <w:tc>
          <w:tcPr>
            <w:tcW w:w="810" w:type="dxa"/>
          </w:tcPr>
          <w:p w14:paraId="4E08A3FB"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Z</w:t>
            </w:r>
          </w:p>
        </w:tc>
      </w:tr>
      <w:tr w:rsidR="000814CF" w:rsidRPr="00ED570C" w14:paraId="7594C367" w14:textId="77777777" w:rsidTr="0012142C">
        <w:trPr>
          <w:trHeight w:val="413"/>
        </w:trPr>
        <w:tc>
          <w:tcPr>
            <w:tcW w:w="724" w:type="dxa"/>
          </w:tcPr>
          <w:p w14:paraId="3E3FB5ED"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w:t>
            </w:r>
          </w:p>
        </w:tc>
        <w:tc>
          <w:tcPr>
            <w:tcW w:w="1521" w:type="dxa"/>
            <w:vAlign w:val="bottom"/>
          </w:tcPr>
          <w:p w14:paraId="2D33235C"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dACC</w:t>
            </w:r>
            <w:proofErr w:type="spellEnd"/>
          </w:p>
        </w:tc>
        <w:tc>
          <w:tcPr>
            <w:tcW w:w="990" w:type="dxa"/>
            <w:vAlign w:val="bottom"/>
          </w:tcPr>
          <w:p w14:paraId="1DE0473B"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07</w:t>
            </w:r>
          </w:p>
        </w:tc>
        <w:tc>
          <w:tcPr>
            <w:tcW w:w="900" w:type="dxa"/>
            <w:vAlign w:val="bottom"/>
          </w:tcPr>
          <w:p w14:paraId="40196EDC"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6.5</w:t>
            </w:r>
          </w:p>
        </w:tc>
        <w:tc>
          <w:tcPr>
            <w:tcW w:w="810" w:type="dxa"/>
            <w:vAlign w:val="bottom"/>
          </w:tcPr>
          <w:p w14:paraId="2ABED241"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30.8</w:t>
            </w:r>
          </w:p>
        </w:tc>
      </w:tr>
      <w:tr w:rsidR="000814CF" w:rsidRPr="00ED570C" w14:paraId="6AEF2601" w14:textId="77777777" w:rsidTr="0012142C">
        <w:trPr>
          <w:trHeight w:val="386"/>
        </w:trPr>
        <w:tc>
          <w:tcPr>
            <w:tcW w:w="724" w:type="dxa"/>
          </w:tcPr>
          <w:p w14:paraId="671944AC"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2</w:t>
            </w:r>
          </w:p>
        </w:tc>
        <w:tc>
          <w:tcPr>
            <w:tcW w:w="1521" w:type="dxa"/>
            <w:vAlign w:val="bottom"/>
          </w:tcPr>
          <w:p w14:paraId="4F6C56DF"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pgACC</w:t>
            </w:r>
            <w:proofErr w:type="spellEnd"/>
          </w:p>
        </w:tc>
        <w:tc>
          <w:tcPr>
            <w:tcW w:w="990" w:type="dxa"/>
            <w:vAlign w:val="bottom"/>
          </w:tcPr>
          <w:p w14:paraId="0A4D816E"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12</w:t>
            </w:r>
          </w:p>
        </w:tc>
        <w:tc>
          <w:tcPr>
            <w:tcW w:w="900" w:type="dxa"/>
            <w:vAlign w:val="bottom"/>
          </w:tcPr>
          <w:p w14:paraId="5A6B1953"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3.7</w:t>
            </w:r>
          </w:p>
        </w:tc>
        <w:tc>
          <w:tcPr>
            <w:tcW w:w="810" w:type="dxa"/>
            <w:vAlign w:val="bottom"/>
          </w:tcPr>
          <w:p w14:paraId="59B7601D"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98</w:t>
            </w:r>
          </w:p>
        </w:tc>
      </w:tr>
      <w:tr w:rsidR="000814CF" w:rsidRPr="00ED570C" w14:paraId="6282CC4A" w14:textId="77777777" w:rsidTr="0012142C">
        <w:tc>
          <w:tcPr>
            <w:tcW w:w="724" w:type="dxa"/>
          </w:tcPr>
          <w:p w14:paraId="7391DCA9"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3</w:t>
            </w:r>
          </w:p>
        </w:tc>
        <w:tc>
          <w:tcPr>
            <w:tcW w:w="1521" w:type="dxa"/>
            <w:vAlign w:val="bottom"/>
          </w:tcPr>
          <w:p w14:paraId="3DCB399A"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sgACC</w:t>
            </w:r>
            <w:proofErr w:type="spellEnd"/>
          </w:p>
        </w:tc>
        <w:tc>
          <w:tcPr>
            <w:tcW w:w="990" w:type="dxa"/>
            <w:vAlign w:val="bottom"/>
          </w:tcPr>
          <w:p w14:paraId="386DACAD"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05</w:t>
            </w:r>
          </w:p>
        </w:tc>
        <w:tc>
          <w:tcPr>
            <w:tcW w:w="900" w:type="dxa"/>
            <w:vAlign w:val="bottom"/>
          </w:tcPr>
          <w:p w14:paraId="6286399E"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2.6</w:t>
            </w:r>
          </w:p>
        </w:tc>
        <w:tc>
          <w:tcPr>
            <w:tcW w:w="810" w:type="dxa"/>
            <w:vAlign w:val="bottom"/>
          </w:tcPr>
          <w:p w14:paraId="525D5B42"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9.23</w:t>
            </w:r>
          </w:p>
        </w:tc>
      </w:tr>
      <w:tr w:rsidR="000814CF" w:rsidRPr="00ED570C" w14:paraId="28069794" w14:textId="77777777" w:rsidTr="0012142C">
        <w:tc>
          <w:tcPr>
            <w:tcW w:w="724" w:type="dxa"/>
          </w:tcPr>
          <w:p w14:paraId="4EE42081"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4</w:t>
            </w:r>
          </w:p>
        </w:tc>
        <w:tc>
          <w:tcPr>
            <w:tcW w:w="1521" w:type="dxa"/>
            <w:vAlign w:val="bottom"/>
          </w:tcPr>
          <w:p w14:paraId="20BFC4BD"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LvlPFC</w:t>
            </w:r>
            <w:proofErr w:type="spellEnd"/>
          </w:p>
        </w:tc>
        <w:tc>
          <w:tcPr>
            <w:tcW w:w="990" w:type="dxa"/>
            <w:vAlign w:val="bottom"/>
          </w:tcPr>
          <w:p w14:paraId="77EB5242"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36.2</w:t>
            </w:r>
          </w:p>
        </w:tc>
        <w:tc>
          <w:tcPr>
            <w:tcW w:w="900" w:type="dxa"/>
            <w:vAlign w:val="bottom"/>
          </w:tcPr>
          <w:p w14:paraId="19BFB8BF"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9.5</w:t>
            </w:r>
          </w:p>
        </w:tc>
        <w:tc>
          <w:tcPr>
            <w:tcW w:w="810" w:type="dxa"/>
            <w:vAlign w:val="bottom"/>
          </w:tcPr>
          <w:p w14:paraId="6B1F3A25"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3.5</w:t>
            </w:r>
          </w:p>
        </w:tc>
      </w:tr>
      <w:tr w:rsidR="000814CF" w:rsidRPr="00ED570C" w14:paraId="768336A8" w14:textId="77777777" w:rsidTr="0012142C">
        <w:tc>
          <w:tcPr>
            <w:tcW w:w="724" w:type="dxa"/>
          </w:tcPr>
          <w:p w14:paraId="1FF1BF3E"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5</w:t>
            </w:r>
          </w:p>
        </w:tc>
        <w:tc>
          <w:tcPr>
            <w:tcW w:w="1521" w:type="dxa"/>
            <w:vAlign w:val="bottom"/>
          </w:tcPr>
          <w:p w14:paraId="18426306"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RvlPFC</w:t>
            </w:r>
            <w:proofErr w:type="spellEnd"/>
          </w:p>
        </w:tc>
        <w:tc>
          <w:tcPr>
            <w:tcW w:w="990" w:type="dxa"/>
            <w:vAlign w:val="bottom"/>
          </w:tcPr>
          <w:p w14:paraId="45DDAB2E"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0.9</w:t>
            </w:r>
          </w:p>
        </w:tc>
        <w:tc>
          <w:tcPr>
            <w:tcW w:w="900" w:type="dxa"/>
            <w:vAlign w:val="bottom"/>
          </w:tcPr>
          <w:p w14:paraId="63FCE0EB"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31</w:t>
            </w:r>
          </w:p>
        </w:tc>
        <w:tc>
          <w:tcPr>
            <w:tcW w:w="810" w:type="dxa"/>
            <w:vAlign w:val="bottom"/>
          </w:tcPr>
          <w:p w14:paraId="774D9612"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3.3</w:t>
            </w:r>
          </w:p>
        </w:tc>
      </w:tr>
      <w:tr w:rsidR="000814CF" w:rsidRPr="00ED570C" w14:paraId="23C7D430" w14:textId="77777777" w:rsidTr="0012142C">
        <w:tc>
          <w:tcPr>
            <w:tcW w:w="724" w:type="dxa"/>
          </w:tcPr>
          <w:p w14:paraId="22D4D0A1"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6</w:t>
            </w:r>
          </w:p>
        </w:tc>
        <w:tc>
          <w:tcPr>
            <w:tcW w:w="1521" w:type="dxa"/>
            <w:vAlign w:val="bottom"/>
          </w:tcPr>
          <w:p w14:paraId="5954853B"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LdlPFC</w:t>
            </w:r>
            <w:proofErr w:type="spellEnd"/>
          </w:p>
        </w:tc>
        <w:tc>
          <w:tcPr>
            <w:tcW w:w="990" w:type="dxa"/>
            <w:vAlign w:val="bottom"/>
          </w:tcPr>
          <w:p w14:paraId="1A8812FC"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30</w:t>
            </w:r>
          </w:p>
        </w:tc>
        <w:tc>
          <w:tcPr>
            <w:tcW w:w="900" w:type="dxa"/>
            <w:vAlign w:val="bottom"/>
          </w:tcPr>
          <w:p w14:paraId="714D0C42"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3.4</w:t>
            </w:r>
          </w:p>
        </w:tc>
        <w:tc>
          <w:tcPr>
            <w:tcW w:w="810" w:type="dxa"/>
            <w:vAlign w:val="bottom"/>
          </w:tcPr>
          <w:p w14:paraId="33DC4174"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8</w:t>
            </w:r>
          </w:p>
        </w:tc>
      </w:tr>
      <w:tr w:rsidR="000814CF" w:rsidRPr="00ED570C" w14:paraId="03DCFEBF" w14:textId="77777777" w:rsidTr="0012142C">
        <w:tc>
          <w:tcPr>
            <w:tcW w:w="724" w:type="dxa"/>
          </w:tcPr>
          <w:p w14:paraId="4423EF22"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7</w:t>
            </w:r>
          </w:p>
        </w:tc>
        <w:tc>
          <w:tcPr>
            <w:tcW w:w="1521" w:type="dxa"/>
            <w:vAlign w:val="bottom"/>
          </w:tcPr>
          <w:p w14:paraId="3199BFF2"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LAmy</w:t>
            </w:r>
            <w:proofErr w:type="spellEnd"/>
          </w:p>
        </w:tc>
        <w:tc>
          <w:tcPr>
            <w:tcW w:w="990" w:type="dxa"/>
            <w:vAlign w:val="bottom"/>
          </w:tcPr>
          <w:p w14:paraId="72658386"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3.5</w:t>
            </w:r>
          </w:p>
        </w:tc>
        <w:tc>
          <w:tcPr>
            <w:tcW w:w="900" w:type="dxa"/>
            <w:vAlign w:val="bottom"/>
          </w:tcPr>
          <w:p w14:paraId="3B739900"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w:t>
            </w:r>
          </w:p>
        </w:tc>
        <w:tc>
          <w:tcPr>
            <w:tcW w:w="810" w:type="dxa"/>
            <w:vAlign w:val="bottom"/>
          </w:tcPr>
          <w:p w14:paraId="5CC16F70"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8.5</w:t>
            </w:r>
          </w:p>
        </w:tc>
      </w:tr>
      <w:tr w:rsidR="000814CF" w:rsidRPr="00ED570C" w14:paraId="5A000580" w14:textId="77777777" w:rsidTr="0012142C">
        <w:tc>
          <w:tcPr>
            <w:tcW w:w="724" w:type="dxa"/>
          </w:tcPr>
          <w:p w14:paraId="50259DCF"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8</w:t>
            </w:r>
          </w:p>
        </w:tc>
        <w:tc>
          <w:tcPr>
            <w:tcW w:w="1521" w:type="dxa"/>
            <w:vAlign w:val="bottom"/>
          </w:tcPr>
          <w:p w14:paraId="4E23DF6C"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RAmy</w:t>
            </w:r>
            <w:proofErr w:type="spellEnd"/>
          </w:p>
        </w:tc>
        <w:tc>
          <w:tcPr>
            <w:tcW w:w="990" w:type="dxa"/>
            <w:vAlign w:val="bottom"/>
          </w:tcPr>
          <w:p w14:paraId="513F082D"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27.1</w:t>
            </w:r>
          </w:p>
        </w:tc>
        <w:tc>
          <w:tcPr>
            <w:tcW w:w="900" w:type="dxa"/>
            <w:vAlign w:val="bottom"/>
          </w:tcPr>
          <w:p w14:paraId="7A298D4C"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6</w:t>
            </w:r>
          </w:p>
        </w:tc>
        <w:tc>
          <w:tcPr>
            <w:tcW w:w="810" w:type="dxa"/>
            <w:vAlign w:val="bottom"/>
          </w:tcPr>
          <w:p w14:paraId="271E8C7B"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8.8</w:t>
            </w:r>
          </w:p>
        </w:tc>
      </w:tr>
      <w:tr w:rsidR="000814CF" w:rsidRPr="00ED570C" w14:paraId="4992B963" w14:textId="77777777" w:rsidTr="0012142C">
        <w:tc>
          <w:tcPr>
            <w:tcW w:w="724" w:type="dxa"/>
          </w:tcPr>
          <w:p w14:paraId="4DDFEFE4"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9</w:t>
            </w:r>
          </w:p>
        </w:tc>
        <w:tc>
          <w:tcPr>
            <w:tcW w:w="1521" w:type="dxa"/>
            <w:vAlign w:val="bottom"/>
          </w:tcPr>
          <w:p w14:paraId="2302E95A"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PCC</w:t>
            </w:r>
          </w:p>
        </w:tc>
        <w:tc>
          <w:tcPr>
            <w:tcW w:w="990" w:type="dxa"/>
            <w:vAlign w:val="bottom"/>
          </w:tcPr>
          <w:p w14:paraId="41BEEE46"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3</w:t>
            </w:r>
          </w:p>
        </w:tc>
        <w:tc>
          <w:tcPr>
            <w:tcW w:w="900" w:type="dxa"/>
            <w:vAlign w:val="bottom"/>
          </w:tcPr>
          <w:p w14:paraId="54C7BF55"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50</w:t>
            </w:r>
          </w:p>
        </w:tc>
        <w:tc>
          <w:tcPr>
            <w:tcW w:w="810" w:type="dxa"/>
            <w:vAlign w:val="bottom"/>
          </w:tcPr>
          <w:p w14:paraId="0E03F9CC"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33</w:t>
            </w:r>
          </w:p>
        </w:tc>
      </w:tr>
      <w:tr w:rsidR="000814CF" w:rsidRPr="00ED570C" w14:paraId="59631E92" w14:textId="77777777" w:rsidTr="0012142C">
        <w:tc>
          <w:tcPr>
            <w:tcW w:w="724" w:type="dxa"/>
          </w:tcPr>
          <w:p w14:paraId="1CDEE03C"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0</w:t>
            </w:r>
          </w:p>
        </w:tc>
        <w:tc>
          <w:tcPr>
            <w:tcW w:w="1521" w:type="dxa"/>
            <w:vAlign w:val="bottom"/>
          </w:tcPr>
          <w:p w14:paraId="2D4D2C66"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LPPC</w:t>
            </w:r>
          </w:p>
        </w:tc>
        <w:tc>
          <w:tcPr>
            <w:tcW w:w="990" w:type="dxa"/>
            <w:vAlign w:val="bottom"/>
          </w:tcPr>
          <w:p w14:paraId="04AD0D4A"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2</w:t>
            </w:r>
          </w:p>
        </w:tc>
        <w:tc>
          <w:tcPr>
            <w:tcW w:w="900" w:type="dxa"/>
            <w:vAlign w:val="bottom"/>
          </w:tcPr>
          <w:p w14:paraId="7DE38740"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52</w:t>
            </w:r>
          </w:p>
        </w:tc>
        <w:tc>
          <w:tcPr>
            <w:tcW w:w="810" w:type="dxa"/>
            <w:vAlign w:val="bottom"/>
          </w:tcPr>
          <w:p w14:paraId="1CC8AB5F"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8</w:t>
            </w:r>
          </w:p>
        </w:tc>
      </w:tr>
      <w:tr w:rsidR="000814CF" w:rsidRPr="00ED570C" w14:paraId="48FA2F3B" w14:textId="77777777" w:rsidTr="0012142C">
        <w:tc>
          <w:tcPr>
            <w:tcW w:w="724" w:type="dxa"/>
          </w:tcPr>
          <w:p w14:paraId="4A98B6AF"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lastRenderedPageBreak/>
              <w:t>11</w:t>
            </w:r>
          </w:p>
        </w:tc>
        <w:tc>
          <w:tcPr>
            <w:tcW w:w="1521" w:type="dxa"/>
            <w:vAlign w:val="bottom"/>
          </w:tcPr>
          <w:p w14:paraId="5FA523C6"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RPPC</w:t>
            </w:r>
          </w:p>
        </w:tc>
        <w:tc>
          <w:tcPr>
            <w:tcW w:w="990" w:type="dxa"/>
            <w:vAlign w:val="bottom"/>
          </w:tcPr>
          <w:p w14:paraId="5D5A58B7"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6</w:t>
            </w:r>
          </w:p>
        </w:tc>
        <w:tc>
          <w:tcPr>
            <w:tcW w:w="900" w:type="dxa"/>
            <w:vAlign w:val="bottom"/>
          </w:tcPr>
          <w:p w14:paraId="6E0A52FF"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54</w:t>
            </w:r>
          </w:p>
        </w:tc>
        <w:tc>
          <w:tcPr>
            <w:tcW w:w="810" w:type="dxa"/>
            <w:vAlign w:val="bottom"/>
          </w:tcPr>
          <w:p w14:paraId="1D1EFDC5"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6</w:t>
            </w:r>
          </w:p>
        </w:tc>
      </w:tr>
      <w:tr w:rsidR="000814CF" w:rsidRPr="00ED570C" w14:paraId="19E46682" w14:textId="77777777" w:rsidTr="0012142C">
        <w:tc>
          <w:tcPr>
            <w:tcW w:w="724" w:type="dxa"/>
          </w:tcPr>
          <w:p w14:paraId="40F2BAE8"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2</w:t>
            </w:r>
          </w:p>
        </w:tc>
        <w:tc>
          <w:tcPr>
            <w:tcW w:w="1521" w:type="dxa"/>
            <w:vAlign w:val="bottom"/>
          </w:tcPr>
          <w:p w14:paraId="3AF93345"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LNACC</w:t>
            </w:r>
          </w:p>
        </w:tc>
        <w:tc>
          <w:tcPr>
            <w:tcW w:w="990" w:type="dxa"/>
            <w:vAlign w:val="bottom"/>
          </w:tcPr>
          <w:p w14:paraId="0530A181"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1</w:t>
            </w:r>
          </w:p>
        </w:tc>
        <w:tc>
          <w:tcPr>
            <w:tcW w:w="900" w:type="dxa"/>
            <w:vAlign w:val="bottom"/>
          </w:tcPr>
          <w:p w14:paraId="35B0979F"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9</w:t>
            </w:r>
          </w:p>
        </w:tc>
        <w:tc>
          <w:tcPr>
            <w:tcW w:w="810" w:type="dxa"/>
            <w:vAlign w:val="bottom"/>
          </w:tcPr>
          <w:p w14:paraId="52B58CB9"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1</w:t>
            </w:r>
          </w:p>
        </w:tc>
      </w:tr>
      <w:tr w:rsidR="000814CF" w:rsidRPr="00ED570C" w14:paraId="3F5CEEAE" w14:textId="77777777" w:rsidTr="0012142C">
        <w:tc>
          <w:tcPr>
            <w:tcW w:w="724" w:type="dxa"/>
          </w:tcPr>
          <w:p w14:paraId="6A3D3FC6"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3</w:t>
            </w:r>
          </w:p>
        </w:tc>
        <w:tc>
          <w:tcPr>
            <w:tcW w:w="1521" w:type="dxa"/>
            <w:vAlign w:val="bottom"/>
          </w:tcPr>
          <w:p w14:paraId="4AC471C3"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RNACC</w:t>
            </w:r>
          </w:p>
        </w:tc>
        <w:tc>
          <w:tcPr>
            <w:tcW w:w="990" w:type="dxa"/>
            <w:vAlign w:val="bottom"/>
          </w:tcPr>
          <w:p w14:paraId="6D4D0FB7"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0</w:t>
            </w:r>
          </w:p>
        </w:tc>
        <w:tc>
          <w:tcPr>
            <w:tcW w:w="900" w:type="dxa"/>
            <w:vAlign w:val="bottom"/>
          </w:tcPr>
          <w:p w14:paraId="4060E36E"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0</w:t>
            </w:r>
          </w:p>
        </w:tc>
        <w:tc>
          <w:tcPr>
            <w:tcW w:w="810" w:type="dxa"/>
            <w:vAlign w:val="bottom"/>
          </w:tcPr>
          <w:p w14:paraId="6001C7DA"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2</w:t>
            </w:r>
          </w:p>
        </w:tc>
      </w:tr>
      <w:tr w:rsidR="000814CF" w:rsidRPr="00ED570C" w14:paraId="305748B4" w14:textId="77777777" w:rsidTr="0012142C">
        <w:tc>
          <w:tcPr>
            <w:tcW w:w="724" w:type="dxa"/>
          </w:tcPr>
          <w:p w14:paraId="6B3D660B"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4</w:t>
            </w:r>
          </w:p>
        </w:tc>
        <w:tc>
          <w:tcPr>
            <w:tcW w:w="1521" w:type="dxa"/>
            <w:vAlign w:val="bottom"/>
          </w:tcPr>
          <w:p w14:paraId="2D80B639"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LIns</w:t>
            </w:r>
            <w:proofErr w:type="spellEnd"/>
          </w:p>
        </w:tc>
        <w:tc>
          <w:tcPr>
            <w:tcW w:w="990" w:type="dxa"/>
            <w:vAlign w:val="bottom"/>
          </w:tcPr>
          <w:p w14:paraId="3DDB76DC"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2</w:t>
            </w:r>
          </w:p>
        </w:tc>
        <w:tc>
          <w:tcPr>
            <w:tcW w:w="900" w:type="dxa"/>
            <w:vAlign w:val="bottom"/>
          </w:tcPr>
          <w:p w14:paraId="276B9AB5"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w:t>
            </w:r>
          </w:p>
        </w:tc>
        <w:tc>
          <w:tcPr>
            <w:tcW w:w="810" w:type="dxa"/>
            <w:vAlign w:val="bottom"/>
          </w:tcPr>
          <w:p w14:paraId="661AE1DA"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1</w:t>
            </w:r>
          </w:p>
        </w:tc>
      </w:tr>
      <w:tr w:rsidR="000814CF" w:rsidRPr="00ED570C" w14:paraId="7D2CE2A1" w14:textId="77777777" w:rsidTr="0012142C">
        <w:tc>
          <w:tcPr>
            <w:tcW w:w="724" w:type="dxa"/>
          </w:tcPr>
          <w:p w14:paraId="1F8CF96F" w14:textId="77777777" w:rsidR="000814CF" w:rsidRPr="00ED570C" w:rsidRDefault="000814CF" w:rsidP="0012142C">
            <w:pPr>
              <w:spacing w:line="480" w:lineRule="auto"/>
              <w:rPr>
                <w:rFonts w:ascii="Times New Roman" w:hAnsi="Times New Roman" w:cs="Times New Roman"/>
                <w:b/>
              </w:rPr>
            </w:pPr>
            <w:r w:rsidRPr="00ED570C">
              <w:rPr>
                <w:rFonts w:ascii="Times New Roman" w:hAnsi="Times New Roman" w:cs="Times New Roman"/>
                <w:b/>
              </w:rPr>
              <w:t>15</w:t>
            </w:r>
          </w:p>
        </w:tc>
        <w:tc>
          <w:tcPr>
            <w:tcW w:w="1521" w:type="dxa"/>
            <w:vAlign w:val="bottom"/>
          </w:tcPr>
          <w:p w14:paraId="7E49DB35" w14:textId="77777777" w:rsidR="000814CF" w:rsidRPr="00ED570C" w:rsidRDefault="000814CF" w:rsidP="0012142C">
            <w:pPr>
              <w:spacing w:line="480" w:lineRule="auto"/>
              <w:rPr>
                <w:rFonts w:ascii="Times New Roman" w:hAnsi="Times New Roman" w:cs="Times New Roman"/>
              </w:rPr>
            </w:pPr>
            <w:proofErr w:type="spellStart"/>
            <w:r w:rsidRPr="00ED570C">
              <w:rPr>
                <w:rFonts w:ascii="Times New Roman" w:hAnsi="Times New Roman" w:cs="Times New Roman"/>
              </w:rPr>
              <w:t>RIns</w:t>
            </w:r>
            <w:proofErr w:type="spellEnd"/>
          </w:p>
        </w:tc>
        <w:tc>
          <w:tcPr>
            <w:tcW w:w="990" w:type="dxa"/>
            <w:vAlign w:val="bottom"/>
          </w:tcPr>
          <w:p w14:paraId="726B6FD2"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4</w:t>
            </w:r>
          </w:p>
        </w:tc>
        <w:tc>
          <w:tcPr>
            <w:tcW w:w="900" w:type="dxa"/>
            <w:vAlign w:val="bottom"/>
          </w:tcPr>
          <w:p w14:paraId="1EADB6F7"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4</w:t>
            </w:r>
          </w:p>
        </w:tc>
        <w:tc>
          <w:tcPr>
            <w:tcW w:w="810" w:type="dxa"/>
            <w:vAlign w:val="bottom"/>
          </w:tcPr>
          <w:p w14:paraId="0950D5F6" w14:textId="77777777" w:rsidR="000814CF" w:rsidRPr="00ED570C" w:rsidRDefault="000814CF" w:rsidP="0012142C">
            <w:pPr>
              <w:spacing w:line="480" w:lineRule="auto"/>
              <w:rPr>
                <w:rFonts w:ascii="Times New Roman" w:hAnsi="Times New Roman" w:cs="Times New Roman"/>
              </w:rPr>
            </w:pPr>
            <w:r w:rsidRPr="00ED570C">
              <w:rPr>
                <w:rFonts w:ascii="Times New Roman" w:hAnsi="Times New Roman" w:cs="Times New Roman"/>
              </w:rPr>
              <w:t>0</w:t>
            </w:r>
          </w:p>
        </w:tc>
      </w:tr>
    </w:tbl>
    <w:p w14:paraId="3DFF3765" w14:textId="77777777" w:rsidR="000814CF" w:rsidRDefault="000814CF" w:rsidP="000814CF">
      <w:pPr>
        <w:spacing w:line="480" w:lineRule="auto"/>
        <w:rPr>
          <w:rFonts w:ascii="Times New Roman" w:hAnsi="Times New Roman" w:cs="Times New Roman"/>
        </w:rPr>
      </w:pPr>
    </w:p>
    <w:p w14:paraId="02FCEFBE" w14:textId="77777777" w:rsidR="000814CF" w:rsidRDefault="000814CF" w:rsidP="000814CF">
      <w:pPr>
        <w:rPr>
          <w:rFonts w:ascii="Times New Roman" w:hAnsi="Times New Roman" w:cs="Times New Roman"/>
          <w:b/>
        </w:rPr>
      </w:pPr>
    </w:p>
    <w:p w14:paraId="3C85FB87" w14:textId="77777777" w:rsidR="000814CF" w:rsidRDefault="000814CF" w:rsidP="000814CF">
      <w:pPr>
        <w:rPr>
          <w:rFonts w:ascii="Times New Roman" w:hAnsi="Times New Roman" w:cs="Times New Roman"/>
          <w:b/>
        </w:rPr>
        <w:sectPr w:rsidR="000814CF" w:rsidSect="000672F4">
          <w:headerReference w:type="default" r:id="rId6"/>
          <w:footerReference w:type="even" r:id="rId7"/>
          <w:footerReference w:type="default" r:id="rId8"/>
          <w:pgSz w:w="12240" w:h="15840"/>
          <w:pgMar w:top="1440" w:right="1440" w:bottom="1440" w:left="1440" w:header="720" w:footer="720" w:gutter="0"/>
          <w:cols w:space="720"/>
          <w:docGrid w:linePitch="360"/>
        </w:sectPr>
      </w:pPr>
    </w:p>
    <w:p w14:paraId="7761D0C1" w14:textId="77777777" w:rsidR="00AB4A65" w:rsidRDefault="00AB4A65" w:rsidP="000814CF">
      <w:pPr>
        <w:rPr>
          <w:rFonts w:ascii="Times New Roman" w:hAnsi="Times New Roman" w:cs="Times New Roman"/>
          <w:b/>
        </w:rPr>
      </w:pPr>
    </w:p>
    <w:p w14:paraId="394DDB1D" w14:textId="0610E6A9" w:rsidR="00AB4A65" w:rsidRPr="00AB4A65" w:rsidRDefault="00AB4A65" w:rsidP="00AB4A65">
      <w:pPr>
        <w:spacing w:line="480" w:lineRule="auto"/>
        <w:rPr>
          <w:rFonts w:ascii="Times New Roman" w:hAnsi="Times New Roman" w:cs="Times New Roman"/>
          <w:b/>
        </w:rPr>
      </w:pPr>
      <w:r>
        <w:rPr>
          <w:rFonts w:ascii="Times New Roman" w:hAnsi="Times New Roman" w:cs="Times New Roman"/>
          <w:b/>
        </w:rPr>
        <w:t xml:space="preserve">S-GIMME </w:t>
      </w:r>
    </w:p>
    <w:p w14:paraId="57009BAE" w14:textId="56A3B8B8" w:rsidR="00AB4A65" w:rsidRDefault="00AB4A65" w:rsidP="00AB4A65">
      <w:pPr>
        <w:spacing w:line="480" w:lineRule="auto"/>
        <w:rPr>
          <w:rFonts w:ascii="Times New Roman" w:hAnsi="Times New Roman" w:cs="Times New Roman"/>
        </w:rPr>
      </w:pPr>
      <w:r>
        <w:rPr>
          <w:rFonts w:ascii="Times New Roman" w:hAnsi="Times New Roman" w:cs="Times New Roman"/>
        </w:rPr>
        <w:t xml:space="preserve">In S-GIMME, a series of parameter fitting steps are run iteratively to arrive at a best-fitting path model of pairwise connections between regions per individual. Directed paths between regions are fitted based on how activity in one region statistically predicts activity in another (controlling for other regions and lagged auto-regressions) contemporaneously and after a one TR time-lagged interval to examine time-dependent influences among brain regions. </w:t>
      </w:r>
      <w:r w:rsidR="001E4F49" w:rsidRPr="007C5FF3">
        <w:rPr>
          <w:rFonts w:ascii="Times New Roman" w:eastAsia="Times New Roman" w:hAnsi="Times New Roman" w:cs="Times New Roman"/>
          <w:color w:val="0070C0"/>
        </w:rPr>
        <w:t>The GIMME-created networks included both contemporaneous (instantaneous) and lagged (separated in time) relations between brain regions because the inclusion of different temporal interactions “ensures that all time-based information in dynamic data is reflected in the network” (</w:t>
      </w:r>
      <w:proofErr w:type="spellStart"/>
      <w:r w:rsidR="001E4F49" w:rsidRPr="007C5FF3">
        <w:rPr>
          <w:rFonts w:ascii="Times New Roman" w:eastAsia="Times New Roman" w:hAnsi="Times New Roman" w:cs="Times New Roman"/>
          <w:color w:val="0070C0"/>
        </w:rPr>
        <w:t>Beltz</w:t>
      </w:r>
      <w:proofErr w:type="spellEnd"/>
      <w:r w:rsidR="001E4F49" w:rsidRPr="007C5FF3">
        <w:rPr>
          <w:rFonts w:ascii="Times New Roman" w:eastAsia="Times New Roman" w:hAnsi="Times New Roman" w:cs="Times New Roman"/>
          <w:color w:val="0070C0"/>
        </w:rPr>
        <w:t xml:space="preserve"> and Gates, 2017).</w:t>
      </w:r>
      <w:r w:rsidR="000250F1" w:rsidRPr="007C5FF3">
        <w:rPr>
          <w:rFonts w:ascii="Times New Roman" w:eastAsia="Times New Roman" w:hAnsi="Times New Roman" w:cs="Times New Roman"/>
          <w:color w:val="0070C0"/>
        </w:rPr>
        <w:t xml:space="preserve"> Additionally, research shows that the validity of connectivity maps are impacted by auto- and cross-correlations (time-lagged correlations of a signal with itself or other signals), producing “inaccurate parameter values and even spurious connections” (</w:t>
      </w:r>
      <w:proofErr w:type="spellStart"/>
      <w:r w:rsidR="000250F1" w:rsidRPr="007C5FF3">
        <w:rPr>
          <w:rFonts w:ascii="Times New Roman" w:eastAsia="Times New Roman" w:hAnsi="Times New Roman" w:cs="Times New Roman"/>
          <w:color w:val="0070C0"/>
        </w:rPr>
        <w:t>Beltz</w:t>
      </w:r>
      <w:proofErr w:type="spellEnd"/>
      <w:r w:rsidR="000250F1" w:rsidRPr="007C5FF3">
        <w:rPr>
          <w:rFonts w:ascii="Times New Roman" w:eastAsia="Times New Roman" w:hAnsi="Times New Roman" w:cs="Times New Roman"/>
          <w:color w:val="0070C0"/>
        </w:rPr>
        <w:t xml:space="preserve"> and </w:t>
      </w:r>
      <w:proofErr w:type="spellStart"/>
      <w:r w:rsidR="000250F1" w:rsidRPr="007C5FF3">
        <w:rPr>
          <w:rFonts w:ascii="Times New Roman" w:eastAsia="Times New Roman" w:hAnsi="Times New Roman" w:cs="Times New Roman"/>
          <w:color w:val="0070C0"/>
        </w:rPr>
        <w:t>Molenaar</w:t>
      </w:r>
      <w:proofErr w:type="spellEnd"/>
      <w:r w:rsidR="000250F1" w:rsidRPr="007C5FF3">
        <w:rPr>
          <w:rFonts w:ascii="Times New Roman" w:eastAsia="Times New Roman" w:hAnsi="Times New Roman" w:cs="Times New Roman"/>
          <w:color w:val="0070C0"/>
        </w:rPr>
        <w:t xml:space="preserve">, 2015; </w:t>
      </w:r>
      <w:proofErr w:type="spellStart"/>
      <w:r w:rsidR="000250F1" w:rsidRPr="007C5FF3">
        <w:rPr>
          <w:rFonts w:ascii="Times New Roman" w:eastAsia="Times New Roman" w:hAnsi="Times New Roman" w:cs="Times New Roman"/>
          <w:color w:val="0070C0"/>
        </w:rPr>
        <w:t>Christova</w:t>
      </w:r>
      <w:proofErr w:type="spellEnd"/>
      <w:r w:rsidR="000250F1" w:rsidRPr="007C5FF3">
        <w:rPr>
          <w:rFonts w:ascii="Times New Roman" w:eastAsia="Times New Roman" w:hAnsi="Times New Roman" w:cs="Times New Roman"/>
          <w:color w:val="0070C0"/>
        </w:rPr>
        <w:t xml:space="preserve"> et al., 2011; </w:t>
      </w:r>
      <w:proofErr w:type="spellStart"/>
      <w:r w:rsidR="000250F1" w:rsidRPr="007C5FF3">
        <w:rPr>
          <w:rFonts w:ascii="Times New Roman" w:eastAsia="Times New Roman" w:hAnsi="Times New Roman" w:cs="Times New Roman"/>
          <w:color w:val="0070C0"/>
        </w:rPr>
        <w:t>Kaneoke</w:t>
      </w:r>
      <w:proofErr w:type="spellEnd"/>
      <w:r w:rsidR="000250F1" w:rsidRPr="007C5FF3">
        <w:rPr>
          <w:rFonts w:ascii="Times New Roman" w:eastAsia="Times New Roman" w:hAnsi="Times New Roman" w:cs="Times New Roman"/>
          <w:color w:val="0070C0"/>
        </w:rPr>
        <w:t xml:space="preserve"> et al., 2012; </w:t>
      </w:r>
      <w:proofErr w:type="spellStart"/>
      <w:r w:rsidR="000250F1" w:rsidRPr="007C5FF3">
        <w:rPr>
          <w:rFonts w:ascii="Times New Roman" w:eastAsia="Times New Roman" w:hAnsi="Times New Roman" w:cs="Times New Roman"/>
          <w:color w:val="0070C0"/>
        </w:rPr>
        <w:t>Arbabshirani</w:t>
      </w:r>
      <w:proofErr w:type="spellEnd"/>
      <w:r w:rsidR="000250F1" w:rsidRPr="007C5FF3">
        <w:rPr>
          <w:rFonts w:ascii="Times New Roman" w:eastAsia="Times New Roman" w:hAnsi="Times New Roman" w:cs="Times New Roman"/>
          <w:color w:val="0070C0"/>
        </w:rPr>
        <w:t xml:space="preserve"> et al., 2014). Therefore, we accounted for all possible sequential dependencies (contemporaneous and lagged correlations withi</w:t>
      </w:r>
      <w:r w:rsidR="000250F1" w:rsidRPr="007B6256">
        <w:rPr>
          <w:rFonts w:ascii="Times New Roman" w:eastAsia="Times New Roman" w:hAnsi="Times New Roman" w:cs="Times New Roman"/>
          <w:color w:val="0070C0"/>
        </w:rPr>
        <w:t xml:space="preserve">n and between brain regions) in estimating connectivity maps and included significant paths. </w:t>
      </w:r>
      <w:r w:rsidR="007B6256" w:rsidRPr="007B6256">
        <w:rPr>
          <w:rFonts w:ascii="Times New Roman" w:eastAsia="Times New Roman" w:hAnsi="Times New Roman" w:cs="Times New Roman"/>
          <w:color w:val="0070C0"/>
        </w:rPr>
        <w:t xml:space="preserve">Both types of paths are included in the vector autoregressive framework, however significant paths are based on individual tests of contemporaneous and lagged coefficients. </w:t>
      </w:r>
      <w:r w:rsidR="000250F1" w:rsidRPr="007C5FF3">
        <w:rPr>
          <w:rFonts w:ascii="Times New Roman" w:eastAsia="Times New Roman" w:hAnsi="Times New Roman" w:cs="Times New Roman"/>
          <w:color w:val="0070C0"/>
        </w:rPr>
        <w:t>Given this consideration of temporal dynamics, GIMME has been shown to “detect more true edges and fewer spurious edges than 38 other undirected and directed functional connectivity approaches, ranging from partial correlations and coherence analyses to Granger causality inferred from autoregressive models and a variety of Bayesian net methods (Smith et al., 2011)” (</w:t>
      </w:r>
      <w:proofErr w:type="spellStart"/>
      <w:r w:rsidR="000250F1" w:rsidRPr="007C5FF3">
        <w:rPr>
          <w:rFonts w:ascii="Times New Roman" w:eastAsia="Times New Roman" w:hAnsi="Times New Roman" w:cs="Times New Roman"/>
          <w:color w:val="0070C0"/>
        </w:rPr>
        <w:t>Beltz</w:t>
      </w:r>
      <w:proofErr w:type="spellEnd"/>
      <w:r w:rsidR="000250F1" w:rsidRPr="007C5FF3">
        <w:rPr>
          <w:rFonts w:ascii="Times New Roman" w:eastAsia="Times New Roman" w:hAnsi="Times New Roman" w:cs="Times New Roman"/>
          <w:color w:val="0070C0"/>
        </w:rPr>
        <w:t xml:space="preserve"> and Gates, 2017)</w:t>
      </w:r>
      <w:r w:rsidR="00B00948" w:rsidRPr="007C5FF3">
        <w:rPr>
          <w:rFonts w:ascii="Times New Roman" w:eastAsia="Times New Roman" w:hAnsi="Times New Roman" w:cs="Times New Roman"/>
          <w:color w:val="0070C0"/>
        </w:rPr>
        <w:t>.</w:t>
      </w:r>
      <w:r w:rsidR="00B00948" w:rsidRPr="007C5FF3">
        <w:rPr>
          <w:rFonts w:ascii="Times New Roman" w:hAnsi="Times New Roman" w:cs="Times New Roman"/>
          <w:color w:val="0070C0"/>
        </w:rPr>
        <w:t xml:space="preserve"> </w:t>
      </w:r>
      <w:r>
        <w:rPr>
          <w:rFonts w:ascii="Times New Roman" w:hAnsi="Times New Roman" w:cs="Times New Roman"/>
        </w:rPr>
        <w:t xml:space="preserve">It is worth noting that a path between regions is only included if the overall model fit to the individual is improved. Thus, not all pairs of regions share regression </w:t>
      </w:r>
      <w:r>
        <w:rPr>
          <w:rFonts w:ascii="Times New Roman" w:hAnsi="Times New Roman" w:cs="Times New Roman"/>
        </w:rPr>
        <w:lastRenderedPageBreak/>
        <w:t xml:space="preserve">paths. At the level of the entire group, S-GIMME determines a map of lagged and contemporaneous connections based on similarities in connections among all individual maps. Then, the </w:t>
      </w:r>
      <w:proofErr w:type="spellStart"/>
      <w:r>
        <w:rPr>
          <w:rFonts w:ascii="Times New Roman" w:hAnsi="Times New Roman" w:cs="Times New Roman"/>
        </w:rPr>
        <w:t>walktrap</w:t>
      </w:r>
      <w:proofErr w:type="spellEnd"/>
      <w:r>
        <w:rPr>
          <w:rFonts w:ascii="Times New Roman" w:hAnsi="Times New Roman" w:cs="Times New Roman"/>
        </w:rPr>
        <w:t xml:space="preserve"> community detection algorithm </w:t>
      </w:r>
      <w:r>
        <w:rPr>
          <w:rFonts w:ascii="Times New Roman" w:hAnsi="Times New Roman" w:cs="Times New Roman"/>
        </w:rPr>
        <w:fldChar w:fldCharType="begin"/>
      </w:r>
      <w:r>
        <w:rPr>
          <w:rFonts w:ascii="Times New Roman" w:hAnsi="Times New Roman" w:cs="Times New Roman"/>
        </w:rPr>
        <w:instrText xml:space="preserve"> ADDIN ZOTERO_ITEM CSL_CITATION {"citationID":"VhNS6qDQ","properties":{"formattedCitation":"(Pons &amp; Latapy, 2006)","plainCitation":"(Pons &amp; Latapy, 2006)","noteIndex":0},"citationItems":[{"id":106,"uris":["http://zotero.org/users/3001337/items/EDKM74XI"],"uri":["http://zotero.org/users/3001337/items/EDKM74XI"],"itemData":{"id":106,"type":"article-journal","title":"Computing communities in large networks using random walks","container-title":"J Graph Algorithms Applications","volume":"arXiv:physics/0512106","author":[{"family":"Pons","given":"P"},{"family":"Latapy","given":"M"}],"issued":{"date-parts":[["20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ns &amp; Latapy, 2006)</w:t>
      </w:r>
      <w:r>
        <w:rPr>
          <w:rFonts w:ascii="Times New Roman" w:hAnsi="Times New Roman" w:cs="Times New Roman"/>
        </w:rPr>
        <w:fldChar w:fldCharType="end"/>
      </w:r>
      <w:r>
        <w:rPr>
          <w:rFonts w:ascii="Times New Roman" w:hAnsi="Times New Roman" w:cs="Times New Roman"/>
        </w:rPr>
        <w:t xml:space="preserve"> is used on a similarity matrix of individual connection estimates to assess the presence of subgroups based on similarity in functional connectivity estimates. </w:t>
      </w:r>
      <w:proofErr w:type="spellStart"/>
      <w:r>
        <w:rPr>
          <w:rFonts w:ascii="Times New Roman" w:hAnsi="Times New Roman" w:cs="Times New Roman"/>
        </w:rPr>
        <w:t>Walktrap</w:t>
      </w:r>
      <w:proofErr w:type="spellEnd"/>
      <w:r>
        <w:rPr>
          <w:rFonts w:ascii="Times New Roman" w:hAnsi="Times New Roman" w:cs="Times New Roman"/>
        </w:rPr>
        <w:t xml:space="preserve"> has been shown to be robust against common issues of clustering (e.g., latent class approaches) and does not rely on a predefined number of subgroups, as is commonly used in other methods </w:t>
      </w:r>
      <w:r>
        <w:rPr>
          <w:rFonts w:ascii="Times New Roman" w:hAnsi="Times New Roman" w:cs="Times New Roman"/>
        </w:rPr>
        <w:fldChar w:fldCharType="begin"/>
      </w:r>
      <w:r>
        <w:rPr>
          <w:rFonts w:ascii="Times New Roman" w:hAnsi="Times New Roman" w:cs="Times New Roman"/>
        </w:rPr>
        <w:instrText xml:space="preserve"> ADDIN ZOTERO_ITEM CSL_CITATION {"citationID":"FWcQXjSu","properties":{"formattedCitation":"(Gates et al., 2017)","plainCitation":"(Gates et al., 2017)","noteIndex":0},"citationItems":[{"id":104,"uris":["http://zotero.org/users/3001337/items/GDJ8PJ25"],"uri":["http://zotero.org/users/3001337/items/GDJ8PJ25"],"itemData":{"id":104,"type":"article-journal","title":"Unsupervised Classification During Time-Series Model Building","container-title":"Multivariate Behavioral Research","page":"129-148","volume":"52","issue":"2","source":"PubMed","abstract":"Researchers who collect multivariate time-series data across individuals must decide whether to model the dynamic processes at the individual level or at the group level. A recent innovation, group iterative multiple model estimation (GIMME), offers one solution to this dichotomy by identifying group-level time-series models in a data-driven manner while also reliably recovering individual-level patterns of dynamic effects. GIMME is unique in that it does not assume homogeneity in processes across individuals in terms of the patterns or weights of temporal effects. However, it can be difficult to make inferences from the nuances in varied individual-level patterns. The present article introduces an algorithm that arrives at subgroups of individuals that have similar dynamic models. Importantly, the researcher does not need to decide the number of subgroups. The final models contain reliable group-, subgroup-, and individual-level patterns that enable generalizable inferences, subgroups of individuals with shared model features, and individual-level patterns and estimates. We show that integrating community detection into the GIMME algorithm improves upon current standards in two important ways: (1) providing reliable classification and (2) increasing the reliability in the recovery of individual-level effects. We demonstrate this method on functional MRI from a sample of former American football players.","DOI":"10.1080/00273171.2016.1256187","ISSN":"1532-7906","note":"PMID: 27925768","journalAbbreviation":"Multivariate Behav Res","language":"eng","author":[{"family":"Gates","given":"Kathleen M."},{"family":"Lane","given":"Stephanie T."},{"family":"Varangis","given":"E."},{"family":"Giovanello","given":"K."},{"family":"Guiskewicz","given":"K."}],"issued":{"date-parts":[["2017",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ates et al., 2017)</w:t>
      </w:r>
      <w:r>
        <w:rPr>
          <w:rFonts w:ascii="Times New Roman" w:hAnsi="Times New Roman" w:cs="Times New Roman"/>
        </w:rPr>
        <w:fldChar w:fldCharType="end"/>
      </w:r>
      <w:r>
        <w:rPr>
          <w:rFonts w:ascii="Times New Roman" w:hAnsi="Times New Roman" w:cs="Times New Roman"/>
        </w:rPr>
        <w:t xml:space="preserve">. Subgrouping occurs only when clusters of individuals show similarity within group (based on the direction, temporal pattern, and magnitude of connections between ROIs) and heterogeneity across groups. Individual-, subgroup-, and group-level functional connectivity maps are created for examining associations with external variables. Further details about S-GIMME are available in work by Gates, </w:t>
      </w:r>
      <w:proofErr w:type="spellStart"/>
      <w:r>
        <w:rPr>
          <w:rFonts w:ascii="Times New Roman" w:hAnsi="Times New Roman" w:cs="Times New Roman"/>
        </w:rPr>
        <w:t>Molenaar</w:t>
      </w:r>
      <w:proofErr w:type="spellEnd"/>
      <w:r>
        <w:rPr>
          <w:rFonts w:ascii="Times New Roman" w:hAnsi="Times New Roman" w:cs="Times New Roman"/>
        </w:rPr>
        <w:t xml:space="preserve">, and colleagues </w:t>
      </w:r>
      <w:r>
        <w:rPr>
          <w:rFonts w:ascii="Times New Roman" w:hAnsi="Times New Roman" w:cs="Times New Roman"/>
        </w:rPr>
        <w:fldChar w:fldCharType="begin"/>
      </w:r>
      <w:r>
        <w:rPr>
          <w:rFonts w:ascii="Times New Roman" w:hAnsi="Times New Roman" w:cs="Times New Roman"/>
        </w:rPr>
        <w:instrText xml:space="preserve"> ADDIN ZOTERO_ITEM CSL_CITATION {"citationID":"ZWP6CSmU","properties":{"formattedCitation":"(Gates &amp; Molenaar, 2012; Gates et al., 2014)","plainCitation":"(Gates &amp; Molenaar, 2012; Gates et al., 2014)","noteIndex":0},"citationItems":[{"id":107,"uris":["http://zotero.org/users/3001337/items/62XQT262"],"uri":["http://zotero.org/users/3001337/items/62XQT262"],"itemData":{"id":107,"type":"article-journal","title":"Group search algorithm recovers effective connectivity maps for individuals in homogeneous and heterogeneous samples","container-title":"NeuroImage","page":"310-319","volume":"63","issue":"1","source":"PubMed","abstract":"At its best, connectivity mapping can offer researchers great insight into how spatially disparate regions of the human brain coordinate activity during brain processing. A recent investigation conducted by Smith and colleagues (2011) on methods for estimating connectivity maps suggested that those which attempt to ascertain the direction of influence among ROIs rarely provide reliable results. Another problem gaining increasing attention is heterogeneity in connectivity maps. Most group-level methods require that the data come from homogeneous samples, and misleading findings may arise from current methods if the connectivity maps for individuals vary across the sample (which is likely the case). The utility of maps resulting from effective connectivity on the individual or group levels is thus diminished because they do not accurately inform researchers. The present paper introduces a novel estimation technique for fMRI researchers, Group Iterative Multiple Model Estimation (GIMME), which demonstrates that using information across individuals assists in the recovery of the existence of connections among ROIs used by Smith and colleagues (2011) and the direction of the influence. Using heterogeneous in-house data, we demonstrate that GIMME offers a unique improvement over current approaches by arriving at reliable group and individual structures even when the data are highly heterogeneous across individuals comprising the group. An added benefit of GIMME is that it obtains reliable connectivity map estimates equally well using the data from resting state, block, or event-related designs. GIMME provides researchers with a powerful, flexible tool for identifying directed connectivity maps at the group and individual levels.","DOI":"10.1016/j.neuroimage.2012.06.026","ISSN":"1095-9572","note":"PMID: 22732562","journalAbbreviation":"Neuroimage","language":"eng","author":[{"family":"Gates","given":"Kathleen M."},{"family":"Molenaar","given":"Peter C. M."}],"issued":{"date-parts":[["2012",10,15]]}}},{"id":539,"uris":["http://zotero.org/users/3001337/items/5J9QU3TP"],"uri":["http://zotero.org/users/3001337/items/5J9QU3TP"],"itemData":{"id":539,"type":"article-journal","title":"Organizing heterogeneous samples using community detection of GIMME-derived resting state functional networks","container-title":"PloS One","page":"e91322","volume":"9","issue":"3","source":"PubMed","abstract":"Clinical investigations of many neuropsychiatric disorders rely on the assumption that diagnostic categories and typical control samples each have within-group homogeneity. However, research using human neuroimaging has revealed that much heterogeneity exists across individuals in both clinical and control samples. This reality necessitates that researchers identify and organize the potentially varied patterns of brain physiology. We introduce an analytical approach for arriving at subgroups of individuals based entirely on their brain physiology. The method begins with Group Iterative Multiple Model Estimation (GIMME) to assess individual directed functional connectivity maps. GIMME is one of the only methods to date that can recover both the direction and presence of directed functional connectivity maps in heterogeneous data, making it an ideal place to start since it addresses the problem of heterogeneity. Individuals are then grouped based on similarities in their connectivity patterns using a modularity approach for community detection. Monte Carlo simulations demonstrate that using GIMME in combination with the modularity algorithm works exceptionally well--on average over 97% of simulated individuals are placed in the accurate subgroup with no prior information on functional architecture or group identity. Having demonstrated reliability, we examine resting-state data of fronto-parietal regions drawn from a sample (N = 80) of typically developing and attention-deficit/hyperactivity disorder (ADHD) -diagnosed children. Here, we find 5 subgroups. Two subgroups were predominantly comprised of ADHD, suggesting that more than one biological marker exists that can be used to identify children with ADHD based from their brain physiology. Empirical evidence presented here supports notions that heterogeneity exists in brain physiology within ADHD and control samples. This type of information gained from the approach presented here can assist in better characterizing patients in terms of outcomes, optimal treatment strategies, potential gene-environment interactions, and the use of biological phenomenon to assist with mental health.","DOI":"10.1371/journal.pone.0091322","ISSN":"1932-6203","note":"PMID: 24642753\nPMCID: PMC3958357","journalAbbreviation":"PLoS ONE","language":"eng","author":[{"family":"Gates","given":"Kathleen M."},{"family":"Molenaar","given":"Peter C. M."},{"family":"Iyer","given":"Swathi P."},{"family":"Nigg","given":"Joel T."},{"family":"Fair","given":"Damien A."}],"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ates &amp; Molenaar, 2012; Gates et al., 2014)</w:t>
      </w:r>
      <w:r>
        <w:rPr>
          <w:rFonts w:ascii="Times New Roman" w:hAnsi="Times New Roman" w:cs="Times New Roman"/>
        </w:rPr>
        <w:fldChar w:fldCharType="end"/>
      </w:r>
      <w:r>
        <w:rPr>
          <w:rFonts w:ascii="Times New Roman" w:hAnsi="Times New Roman" w:cs="Times New Roman"/>
        </w:rPr>
        <w:t xml:space="preserve">. </w:t>
      </w:r>
    </w:p>
    <w:p w14:paraId="55D49262" w14:textId="77777777" w:rsidR="00AB4A65" w:rsidRDefault="00AB4A65" w:rsidP="000814CF">
      <w:pPr>
        <w:rPr>
          <w:rFonts w:ascii="Times New Roman" w:hAnsi="Times New Roman" w:cs="Times New Roman"/>
          <w:b/>
        </w:rPr>
        <w:sectPr w:rsidR="00AB4A65" w:rsidSect="000672F4">
          <w:pgSz w:w="12240" w:h="15840"/>
          <w:pgMar w:top="1440" w:right="1440" w:bottom="1440" w:left="1440" w:header="720" w:footer="720" w:gutter="0"/>
          <w:cols w:space="720"/>
          <w:docGrid w:linePitch="360"/>
        </w:sectPr>
      </w:pPr>
    </w:p>
    <w:p w14:paraId="5519BCC6" w14:textId="03EBA5FD" w:rsidR="00AB4A65" w:rsidRDefault="00AB4A65" w:rsidP="000814CF">
      <w:pPr>
        <w:rPr>
          <w:rFonts w:ascii="Times New Roman" w:hAnsi="Times New Roman" w:cs="Times New Roman"/>
          <w:b/>
        </w:rPr>
      </w:pPr>
    </w:p>
    <w:p w14:paraId="7B0F4A06" w14:textId="5D9467F9" w:rsidR="000814CF" w:rsidRDefault="00AB4A65" w:rsidP="000814CF">
      <w:pPr>
        <w:rPr>
          <w:rFonts w:ascii="Times New Roman" w:hAnsi="Times New Roman" w:cs="Times New Roman"/>
          <w:b/>
        </w:rPr>
      </w:pPr>
      <w:r>
        <w:rPr>
          <w:rFonts w:ascii="Times New Roman" w:hAnsi="Times New Roman" w:cs="Times New Roman"/>
          <w:b/>
          <w:noProof/>
        </w:rPr>
        <w:drawing>
          <wp:anchor distT="0" distB="0" distL="114300" distR="114300" simplePos="0" relativeHeight="251689984" behindDoc="0" locked="0" layoutInCell="1" allowOverlap="1" wp14:anchorId="34C74627" wp14:editId="03082BF5">
            <wp:simplePos x="0" y="0"/>
            <wp:positionH relativeFrom="column">
              <wp:posOffset>-114300</wp:posOffset>
            </wp:positionH>
            <wp:positionV relativeFrom="paragraph">
              <wp:posOffset>314114</wp:posOffset>
            </wp:positionV>
            <wp:extent cx="5943600" cy="2971800"/>
            <wp:effectExtent l="0" t="0" r="0" b="0"/>
            <wp:wrapThrough wrapText="bothSides">
              <wp:wrapPolygon edited="0">
                <wp:start x="0" y="0"/>
                <wp:lineTo x="0" y="21508"/>
                <wp:lineTo x="21554" y="21508"/>
                <wp:lineTo x="2155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insorData_plots_Int_cleanfactorloadings.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014A06B5" wp14:editId="3B1DA0A4">
                <wp:simplePos x="0" y="0"/>
                <wp:positionH relativeFrom="column">
                  <wp:posOffset>-48260</wp:posOffset>
                </wp:positionH>
                <wp:positionV relativeFrom="paragraph">
                  <wp:posOffset>3319357</wp:posOffset>
                </wp:positionV>
                <wp:extent cx="5777865" cy="617220"/>
                <wp:effectExtent l="0" t="0" r="0" b="0"/>
                <wp:wrapNone/>
                <wp:docPr id="4" name="TextBox 3"/>
                <wp:cNvGraphicFramePr/>
                <a:graphic xmlns:a="http://schemas.openxmlformats.org/drawingml/2006/main">
                  <a:graphicData uri="http://schemas.microsoft.com/office/word/2010/wordprocessingShape">
                    <wps:wsp>
                      <wps:cNvSpPr txBox="1"/>
                      <wps:spPr>
                        <a:xfrm>
                          <a:off x="0" y="0"/>
                          <a:ext cx="5777865" cy="617220"/>
                        </a:xfrm>
                        <a:prstGeom prst="rect">
                          <a:avLst/>
                        </a:prstGeom>
                        <a:noFill/>
                      </wps:spPr>
                      <wps:txbx>
                        <w:txbxContent>
                          <w:p w14:paraId="60647541" w14:textId="43C66CDB" w:rsidR="000814CF" w:rsidRDefault="000814CF" w:rsidP="000814CF">
                            <w:pPr>
                              <w:pStyle w:val="NormalWeb"/>
                              <w:spacing w:before="0" w:beforeAutospacing="0" w:after="0" w:afterAutospacing="0"/>
                            </w:pPr>
                            <w:r>
                              <w:rPr>
                                <w:rFonts w:eastAsia="Times New Roman"/>
                                <w:b/>
                                <w:color w:val="000000" w:themeColor="text1"/>
                                <w:kern w:val="24"/>
                              </w:rPr>
                              <w:t xml:space="preserve">Supplemental Figure 1. </w:t>
                            </w:r>
                            <w:r w:rsidR="00482406">
                              <w:rPr>
                                <w:rFonts w:eastAsia="Times New Roman"/>
                                <w:color w:val="000000" w:themeColor="text1"/>
                                <w:kern w:val="24"/>
                              </w:rPr>
                              <w:t>Raw</w:t>
                            </w:r>
                            <w:r>
                              <w:rPr>
                                <w:rFonts w:eastAsia="Times New Roman"/>
                                <w:color w:val="000000" w:themeColor="text1"/>
                                <w:kern w:val="24"/>
                              </w:rPr>
                              <w:t xml:space="preserve"> and </w:t>
                            </w:r>
                            <w:r w:rsidR="00482406">
                              <w:rPr>
                                <w:rFonts w:eastAsia="Times New Roman"/>
                                <w:color w:val="000000" w:themeColor="text1"/>
                                <w:kern w:val="24"/>
                              </w:rPr>
                              <w:t>w</w:t>
                            </w:r>
                            <w:r>
                              <w:rPr>
                                <w:rFonts w:eastAsia="Times New Roman"/>
                                <w:color w:val="000000" w:themeColor="text1"/>
                                <w:kern w:val="24"/>
                              </w:rPr>
                              <w:t xml:space="preserve">insorized </w:t>
                            </w:r>
                            <w:r w:rsidR="00482406">
                              <w:rPr>
                                <w:rFonts w:eastAsia="Times New Roman"/>
                                <w:color w:val="000000" w:themeColor="text1"/>
                                <w:kern w:val="24"/>
                              </w:rPr>
                              <w:t>internalizing problems factor score</w:t>
                            </w:r>
                            <w:r>
                              <w:rPr>
                                <w:rFonts w:eastAsia="Times New Roman"/>
                                <w:color w:val="000000" w:themeColor="text1"/>
                                <w:kern w:val="24"/>
                              </w:rPr>
                              <w:t xml:space="preserve"> distributions. </w:t>
                            </w:r>
                            <w:r w:rsidR="00482406">
                              <w:rPr>
                                <w:rFonts w:eastAsia="Times New Roman"/>
                                <w:color w:val="000000" w:themeColor="text1"/>
                                <w:kern w:val="24"/>
                              </w:rPr>
                              <w:t>Int = internalizing problems latent factor score</w:t>
                            </w:r>
                            <w:r>
                              <w:rPr>
                                <w:rFonts w:eastAsia="Times New Roman"/>
                                <w:color w:val="000000" w:themeColor="text1"/>
                                <w:kern w:val="24"/>
                              </w:rPr>
                              <w:t xml:space="preserve">. Age of assessment is indicted in parentheses.  </w:t>
                            </w:r>
                          </w:p>
                        </w:txbxContent>
                      </wps:txbx>
                      <wps:bodyPr wrap="square" rtlCol="0">
                        <a:spAutoFit/>
                      </wps:bodyPr>
                    </wps:wsp>
                  </a:graphicData>
                </a:graphic>
              </wp:anchor>
            </w:drawing>
          </mc:Choice>
          <mc:Fallback>
            <w:pict>
              <v:shapetype w14:anchorId="014A06B5" id="_x0000_t202" coordsize="21600,21600" o:spt="202" path="m,l,21600r21600,l21600,xe">
                <v:stroke joinstyle="miter"/>
                <v:path gradientshapeok="t" o:connecttype="rect"/>
              </v:shapetype>
              <v:shape id="TextBox 3" o:spid="_x0000_s1026" type="#_x0000_t202" style="position:absolute;margin-left:-3.8pt;margin-top:261.35pt;width:454.95pt;height:48.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tcelgEAAA0DAAAOAAAAZHJzL2Uyb0RvYy54bWysUk1PGzEQvVfiP1i+k01CSdAqG9QW0Qtq&#10;KwE/wPHaWUtrj5lxspt/z9gJAZVb1cvYno83b954dTv6XuwNkoPQyNlkKoUJGloXto18frq/vJGC&#10;kgqt6iGYRh4Mydv1xZfVEGszhw761qBgkED1EBvZpRTrqiLdGa9oAtEEDlpArxI/cVu1qAZG9301&#10;n04X1QDYRgRtiNh7dwzKdcG31uj021oySfSNZG6pWCx2k221Xql6iyp2Tp9oqH9g4ZUL3PQMdaeS&#10;Ejt0n6C80wgENk00+AqsddqUGXia2fSvaR47FU2ZhcWheJaJ/h+s/rX/g8K1jfwqRVCeV/RkxvQd&#10;RnGVxRki1ZzzGDkrjezmJb/5iZ155tGizydPIzjOMh/O0jKW0Oy8Xi6XN4trKTTHFrPlfF60r96r&#10;I1L6acCLfGkk8uqKomr/QImZcOpbSm4W4N71ffZnikcq+ZbGzXjivYH2wLQH3m4j6WWn0EiBqf8B&#10;5TNkFIrfdomRSoNcfqw5obLmpe/pf+SlfnyXrPdfvH4FAAD//wMAUEsDBBQABgAIAAAAIQAmmALQ&#10;4QAAAA8BAAAPAAAAZHJzL2Rvd25yZXYueG1sTE89T8MwEN2R+A/WIbG1doKakjROVVGQGFgo6X6N&#10;3TgitqPYbdJ/zzHBctLTvc9yO9ueXfUYOu8kJEsBTLvGq861Euqvt8UzsBDRKey90xJuOsC2ur8r&#10;sVB+cp/6eogtIxMXCpRgYhwKzkNjtMWw9IN29Dv70WIkOLZcjTiRue15KkTGLXaOEgwO+sXo5vtw&#10;sRJiVLvkVr/a8H6cP/aTEc0KaykfH+b9hs5uAyzqOf4p4HcD9YeKip38xanAegmLdUZMCas0XQMj&#10;Qi7SJ2AnCVmS58Crkv/fUf0AAAD//wMAUEsBAi0AFAAGAAgAAAAhALaDOJL+AAAA4QEAABMAAAAA&#10;AAAAAAAAAAAAAAAAAFtDb250ZW50X1R5cGVzXS54bWxQSwECLQAUAAYACAAAACEAOP0h/9YAAACU&#10;AQAACwAAAAAAAAAAAAAAAAAvAQAAX3JlbHMvLnJlbHNQSwECLQAUAAYACAAAACEAkT7XHpYBAAAN&#10;AwAADgAAAAAAAAAAAAAAAAAuAgAAZHJzL2Uyb0RvYy54bWxQSwECLQAUAAYACAAAACEAJpgC0OEA&#10;AAAPAQAADwAAAAAAAAAAAAAAAADwAwAAZHJzL2Rvd25yZXYueG1sUEsFBgAAAAAEAAQA8wAAAP4E&#10;AAAAAA==&#10;" filled="f" stroked="f">
                <v:textbox style="mso-fit-shape-to-text:t">
                  <w:txbxContent>
                    <w:p w14:paraId="60647541" w14:textId="43C66CDB" w:rsidR="000814CF" w:rsidRDefault="000814CF" w:rsidP="000814CF">
                      <w:pPr>
                        <w:pStyle w:val="NormalWeb"/>
                        <w:spacing w:before="0" w:beforeAutospacing="0" w:after="0" w:afterAutospacing="0"/>
                      </w:pPr>
                      <w:r>
                        <w:rPr>
                          <w:rFonts w:eastAsia="Times New Roman"/>
                          <w:b/>
                          <w:color w:val="000000" w:themeColor="text1"/>
                          <w:kern w:val="24"/>
                        </w:rPr>
                        <w:t xml:space="preserve">Supplemental Figure 1. </w:t>
                      </w:r>
                      <w:r w:rsidR="00482406">
                        <w:rPr>
                          <w:rFonts w:eastAsia="Times New Roman"/>
                          <w:color w:val="000000" w:themeColor="text1"/>
                          <w:kern w:val="24"/>
                        </w:rPr>
                        <w:t>Raw</w:t>
                      </w:r>
                      <w:r>
                        <w:rPr>
                          <w:rFonts w:eastAsia="Times New Roman"/>
                          <w:color w:val="000000" w:themeColor="text1"/>
                          <w:kern w:val="24"/>
                        </w:rPr>
                        <w:t xml:space="preserve"> and </w:t>
                      </w:r>
                      <w:proofErr w:type="spellStart"/>
                      <w:r w:rsidR="00482406">
                        <w:rPr>
                          <w:rFonts w:eastAsia="Times New Roman"/>
                          <w:color w:val="000000" w:themeColor="text1"/>
                          <w:kern w:val="24"/>
                        </w:rPr>
                        <w:t>w</w:t>
                      </w:r>
                      <w:r>
                        <w:rPr>
                          <w:rFonts w:eastAsia="Times New Roman"/>
                          <w:color w:val="000000" w:themeColor="text1"/>
                          <w:kern w:val="24"/>
                        </w:rPr>
                        <w:t>insorized</w:t>
                      </w:r>
                      <w:proofErr w:type="spellEnd"/>
                      <w:r>
                        <w:rPr>
                          <w:rFonts w:eastAsia="Times New Roman"/>
                          <w:color w:val="000000" w:themeColor="text1"/>
                          <w:kern w:val="24"/>
                        </w:rPr>
                        <w:t xml:space="preserve"> </w:t>
                      </w:r>
                      <w:r w:rsidR="00482406">
                        <w:rPr>
                          <w:rFonts w:eastAsia="Times New Roman"/>
                          <w:color w:val="000000" w:themeColor="text1"/>
                          <w:kern w:val="24"/>
                        </w:rPr>
                        <w:t>internalizing problems factor score</w:t>
                      </w:r>
                      <w:r>
                        <w:rPr>
                          <w:rFonts w:eastAsia="Times New Roman"/>
                          <w:color w:val="000000" w:themeColor="text1"/>
                          <w:kern w:val="24"/>
                        </w:rPr>
                        <w:t xml:space="preserve"> distributions. </w:t>
                      </w:r>
                      <w:proofErr w:type="spellStart"/>
                      <w:r w:rsidR="00482406">
                        <w:rPr>
                          <w:rFonts w:eastAsia="Times New Roman"/>
                          <w:color w:val="000000" w:themeColor="text1"/>
                          <w:kern w:val="24"/>
                        </w:rPr>
                        <w:t>Int</w:t>
                      </w:r>
                      <w:proofErr w:type="spellEnd"/>
                      <w:r w:rsidR="00482406">
                        <w:rPr>
                          <w:rFonts w:eastAsia="Times New Roman"/>
                          <w:color w:val="000000" w:themeColor="text1"/>
                          <w:kern w:val="24"/>
                        </w:rPr>
                        <w:t xml:space="preserve"> = internalizing problems latent factor score</w:t>
                      </w:r>
                      <w:r>
                        <w:rPr>
                          <w:rFonts w:eastAsia="Times New Roman"/>
                          <w:color w:val="000000" w:themeColor="text1"/>
                          <w:kern w:val="24"/>
                        </w:rPr>
                        <w:t xml:space="preserve">. Age of assessment is indicted in parentheses.  </w:t>
                      </w:r>
                    </w:p>
                  </w:txbxContent>
                </v:textbox>
              </v:shape>
            </w:pict>
          </mc:Fallback>
        </mc:AlternateContent>
      </w:r>
      <w:r w:rsidR="00482406">
        <w:rPr>
          <w:rFonts w:ascii="Times New Roman" w:hAnsi="Times New Roman" w:cs="Times New Roman"/>
          <w:b/>
        </w:rPr>
        <w:t>T</w:t>
      </w:r>
      <w:r w:rsidR="00A55796">
        <w:rPr>
          <w:rFonts w:ascii="Times New Roman" w:hAnsi="Times New Roman" w:cs="Times New Roman"/>
          <w:b/>
        </w:rPr>
        <w:t>ABLES AND FIGURES</w:t>
      </w:r>
    </w:p>
    <w:p w14:paraId="1497D32D" w14:textId="5EE37D4D" w:rsidR="000814CF" w:rsidRDefault="000814CF" w:rsidP="000814CF">
      <w:pPr>
        <w:rPr>
          <w:rFonts w:ascii="Times New Roman" w:hAnsi="Times New Roman" w:cs="Times New Roman"/>
          <w:b/>
        </w:rPr>
      </w:pPr>
    </w:p>
    <w:p w14:paraId="1F8D16BA" w14:textId="752CFDE4" w:rsidR="000814CF" w:rsidRDefault="000814CF" w:rsidP="000814CF">
      <w:pPr>
        <w:rPr>
          <w:rFonts w:ascii="Times New Roman" w:hAnsi="Times New Roman" w:cs="Times New Roman"/>
          <w:b/>
        </w:rPr>
      </w:pPr>
    </w:p>
    <w:p w14:paraId="02ADABF3" w14:textId="27C473E6" w:rsidR="000814CF" w:rsidRDefault="000814CF" w:rsidP="000814CF">
      <w:pPr>
        <w:rPr>
          <w:rFonts w:ascii="Times New Roman" w:hAnsi="Times New Roman" w:cs="Times New Roman"/>
          <w:b/>
        </w:rPr>
      </w:pPr>
    </w:p>
    <w:p w14:paraId="62CFDB64" w14:textId="77777777" w:rsidR="000814CF" w:rsidRDefault="000814CF" w:rsidP="000814CF">
      <w:pPr>
        <w:rPr>
          <w:rFonts w:ascii="Times New Roman" w:hAnsi="Times New Roman" w:cs="Times New Roman"/>
          <w:b/>
        </w:rPr>
      </w:pPr>
    </w:p>
    <w:p w14:paraId="42C3771A" w14:textId="77777777" w:rsidR="00AB4A65" w:rsidRDefault="00AB4A65" w:rsidP="000814CF">
      <w:pPr>
        <w:rPr>
          <w:rFonts w:ascii="Times New Roman" w:hAnsi="Times New Roman" w:cs="Times New Roman"/>
          <w:b/>
        </w:rPr>
      </w:pPr>
    </w:p>
    <w:p w14:paraId="6F95974B" w14:textId="77777777" w:rsidR="00AB4A65" w:rsidRDefault="00AB4A65" w:rsidP="000814CF">
      <w:pPr>
        <w:rPr>
          <w:rFonts w:ascii="Times New Roman" w:hAnsi="Times New Roman" w:cs="Times New Roman"/>
          <w:b/>
        </w:rPr>
      </w:pPr>
    </w:p>
    <w:p w14:paraId="3F6AA23C" w14:textId="77777777" w:rsidR="00AB4A65" w:rsidRDefault="00AB4A65" w:rsidP="000814CF">
      <w:pPr>
        <w:rPr>
          <w:rFonts w:ascii="Times New Roman" w:hAnsi="Times New Roman" w:cs="Times New Roman"/>
          <w:b/>
        </w:rPr>
      </w:pPr>
    </w:p>
    <w:p w14:paraId="126B6ABA" w14:textId="77777777" w:rsidR="00AB4A65" w:rsidRDefault="00AB4A65" w:rsidP="000814CF">
      <w:pPr>
        <w:rPr>
          <w:rFonts w:ascii="Times New Roman" w:hAnsi="Times New Roman" w:cs="Times New Roman"/>
          <w:b/>
        </w:rPr>
      </w:pPr>
    </w:p>
    <w:p w14:paraId="5BAA3C9A" w14:textId="554009D8" w:rsidR="00AB4A65" w:rsidRDefault="00AB4A65" w:rsidP="000814CF">
      <w:pPr>
        <w:rPr>
          <w:rFonts w:ascii="Times New Roman" w:hAnsi="Times New Roman" w:cs="Times New Roman"/>
          <w:b/>
        </w:rPr>
        <w:sectPr w:rsidR="00AB4A65" w:rsidSect="000672F4">
          <w:pgSz w:w="12240" w:h="15840"/>
          <w:pgMar w:top="1440" w:right="1440" w:bottom="1440" w:left="1440" w:header="720" w:footer="720" w:gutter="0"/>
          <w:cols w:space="720"/>
          <w:docGrid w:linePitch="360"/>
        </w:sectPr>
      </w:pPr>
    </w:p>
    <w:p w14:paraId="1E014E87" w14:textId="77777777" w:rsidR="00C83687" w:rsidRDefault="00C83687" w:rsidP="000814CF">
      <w:pPr>
        <w:spacing w:line="480" w:lineRule="auto"/>
        <w:rPr>
          <w:rFonts w:ascii="Times New Roman" w:hAnsi="Times New Roman" w:cs="Times New Roman"/>
        </w:rPr>
      </w:pPr>
    </w:p>
    <w:p w14:paraId="149F4A9B" w14:textId="20427F7B" w:rsidR="00C83687" w:rsidRDefault="00C83687">
      <w:pPr>
        <w:rPr>
          <w:rFonts w:ascii="Times New Roman" w:hAnsi="Times New Roman" w:cs="Times New Roman"/>
        </w:rPr>
      </w:pPr>
      <w:r>
        <w:rPr>
          <w:noProof/>
        </w:rPr>
        <mc:AlternateContent>
          <mc:Choice Requires="wps">
            <w:drawing>
              <wp:anchor distT="0" distB="0" distL="114300" distR="114300" simplePos="0" relativeHeight="251700224" behindDoc="0" locked="0" layoutInCell="1" allowOverlap="1" wp14:anchorId="322151AC" wp14:editId="434711F8">
                <wp:simplePos x="0" y="0"/>
                <wp:positionH relativeFrom="column">
                  <wp:posOffset>6078220</wp:posOffset>
                </wp:positionH>
                <wp:positionV relativeFrom="paragraph">
                  <wp:posOffset>-236220</wp:posOffset>
                </wp:positionV>
                <wp:extent cx="2129155" cy="5717540"/>
                <wp:effectExtent l="0" t="0" r="0" b="0"/>
                <wp:wrapNone/>
                <wp:docPr id="49" name="TextBox 48">
                  <a:extLst xmlns:a="http://schemas.openxmlformats.org/drawingml/2006/main">
                    <a:ext uri="{FF2B5EF4-FFF2-40B4-BE49-F238E27FC236}">
                      <a16:creationId xmlns:a16="http://schemas.microsoft.com/office/drawing/2014/main" id="{5B0533A1-8112-DF41-90F2-708C9597A6FE}"/>
                    </a:ext>
                  </a:extLst>
                </wp:docPr>
                <wp:cNvGraphicFramePr/>
                <a:graphic xmlns:a="http://schemas.openxmlformats.org/drawingml/2006/main">
                  <a:graphicData uri="http://schemas.microsoft.com/office/word/2010/wordprocessingShape">
                    <wps:wsp>
                      <wps:cNvSpPr txBox="1"/>
                      <wps:spPr>
                        <a:xfrm>
                          <a:off x="0" y="0"/>
                          <a:ext cx="2129155" cy="5717540"/>
                        </a:xfrm>
                        <a:prstGeom prst="rect">
                          <a:avLst/>
                        </a:prstGeom>
                        <a:noFill/>
                      </wps:spPr>
                      <wps:txbx>
                        <w:txbxContent>
                          <w:p w14:paraId="6D4FA092" w14:textId="5802694F" w:rsidR="00C83687" w:rsidRDefault="00C83687" w:rsidP="00C83687">
                            <w:pPr>
                              <w:pStyle w:val="NormalWeb"/>
                              <w:spacing w:before="0" w:beforeAutospacing="0" w:after="0" w:afterAutospacing="0"/>
                            </w:pPr>
                            <w:r>
                              <w:rPr>
                                <w:b/>
                                <w:color w:val="000000" w:themeColor="text1"/>
                                <w:kern w:val="24"/>
                              </w:rPr>
                              <w:t>Supplemental Figure 2</w:t>
                            </w:r>
                            <w:r w:rsidRPr="00380046">
                              <w:rPr>
                                <w:b/>
                                <w:color w:val="000000" w:themeColor="text1"/>
                                <w:kern w:val="24"/>
                              </w:rPr>
                              <w:t>.</w:t>
                            </w:r>
                            <w:r>
                              <w:rPr>
                                <w:color w:val="000000" w:themeColor="text1"/>
                                <w:kern w:val="24"/>
                              </w:rPr>
                              <w:t xml:space="preserve"> Directed connectivity paths present in all participants (grey), unique to the </w:t>
                            </w:r>
                            <w:r>
                              <w:rPr>
                                <w:i/>
                                <w:iCs/>
                                <w:color w:val="000000" w:themeColor="text1"/>
                                <w:kern w:val="24"/>
                              </w:rPr>
                              <w:t xml:space="preserve">Diffusely-connected </w:t>
                            </w:r>
                            <w:r>
                              <w:rPr>
                                <w:color w:val="000000" w:themeColor="text1"/>
                                <w:kern w:val="24"/>
                              </w:rPr>
                              <w:t xml:space="preserve">biotype (green), and unique to the </w:t>
                            </w:r>
                            <w:r>
                              <w:rPr>
                                <w:i/>
                                <w:iCs/>
                                <w:color w:val="000000" w:themeColor="text1"/>
                                <w:kern w:val="24"/>
                              </w:rPr>
                              <w:t xml:space="preserve">Hyper-connected </w:t>
                            </w:r>
                            <w:r>
                              <w:rPr>
                                <w:color w:val="000000" w:themeColor="text1"/>
                                <w:kern w:val="24"/>
                              </w:rPr>
                              <w:t xml:space="preserve">biotype (blue). All paths are contemporaneous with positive beta-weights. Lagged autoregressive paths were found for every ROI as well. The LdlPFC-&gt;LvlPFC path was found to show increased connectivity in the </w:t>
                            </w:r>
                            <w:r>
                              <w:rPr>
                                <w:i/>
                                <w:iCs/>
                                <w:color w:val="000000" w:themeColor="text1"/>
                                <w:kern w:val="24"/>
                              </w:rPr>
                              <w:t xml:space="preserve">Hyper-connected </w:t>
                            </w:r>
                            <w:r>
                              <w:rPr>
                                <w:iCs/>
                                <w:color w:val="000000" w:themeColor="text1"/>
                                <w:kern w:val="24"/>
                              </w:rPr>
                              <w:t>biotype</w:t>
                            </w:r>
                            <w:r>
                              <w:rPr>
                                <w:color w:val="000000" w:themeColor="text1"/>
                                <w:kern w:val="24"/>
                              </w:rPr>
                              <w:t xml:space="preserve"> (blue star). Nodes of the cognitive control network (CCN) are presented in gold; ventral affective network (VAN) in pink; default mode network (DMN) in purple. L=left; R=right; PPC=posterior parietal cortex; dlPFC= dorsolateral prefrontal cortex; vlPFC=ventrolateral PFC; PCC=posterior cingulate cortex; Ins=insula; Amy=amygdala; Nacc=nucleus accumbens; sgACC=subgenual anterior cingulate cortex (ACC); pgACC=perigenual ACC; dACC=dorsal ACC.</w:t>
                            </w:r>
                          </w:p>
                        </w:txbxContent>
                      </wps:txbx>
                      <wps:bodyPr wrap="square" rtlCol="0">
                        <a:noAutofit/>
                      </wps:bodyPr>
                    </wps:wsp>
                  </a:graphicData>
                </a:graphic>
                <wp14:sizeRelV relativeFrom="margin">
                  <wp14:pctHeight>0</wp14:pctHeight>
                </wp14:sizeRelV>
              </wp:anchor>
            </w:drawing>
          </mc:Choice>
          <mc:Fallback>
            <w:pict>
              <v:shape w14:anchorId="322151AC" id="TextBox 48" o:spid="_x0000_s1027" type="#_x0000_t202" style="position:absolute;margin-left:478.6pt;margin-top:-18.6pt;width:167.65pt;height:450.2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gIDQIAAPIDAAAOAAAAZHJzL2Uyb0RvYy54bWysU9uOmzAUfK/Uf7D8TsAEkoBCViEJVaVq&#10;W2m3H+AYE5AAu7YTiFb77z12Llt1X1ZVX8zxMR7PjMfLh7Fr0Ykr3Yg+w2QSYMR7JsqmP2T453Ph&#10;LTDShvYlbUXPM3zmGj+sPn9aDjLloahFW3KFAKTX6SAzXBsjU9/XrOYd1RMheQ+LlVAdNTBVB79U&#10;dAD0rvXDIJj5g1ClVIJxraG7vSzilcOvKs7M96rS3KA2w8DNuFG5cW9Hf7Wk6UFRWTfsSoP+A4uO&#10;Nj0ceofaUkPRUTXvoLqGKaFFZSZMdL6oqoZxpwHUkOAvNU81ldxpAXO0vNuk/x8sezz9UKgpMxwl&#10;GPW0gzt65qPJxYiihZMEs2/aWHFQXUS9FEWYx7si8gqovCjIIy/fRYlXhNPFLpwXm3A6e7W7ySxl&#10;ilMD8fha3gwms48JuF61tSbyncWO6UucB/F0uibegpDQ2xYR8ZIAeMyDxSaJk/l6Vuxe7dX6jvPt&#10;61T4g9SpU20z4sonCRaYESRDgu0229fQtJrHSnX2C1eFYB0ydL7nxvrBoBmSMCFxjBGDtXhO5nHk&#10;kgXH37ZLpc0XLjpkiwwrCKYzl56A1YXp7Rd7Wi+Kpm1t/42Lrcy4H50Hd557UZ6B/gARzrD+daSK&#10;Y6RMuxEu8Rew9dGIqnHnWJTLnis4BMsZdH0ENrl/zt1fb0919RsAAP//AwBQSwMEFAAGAAgAAAAh&#10;AFhS89TjAAAAEQEAAA8AAABkcnMvZG93bnJldi54bWxMT01PwzAMvSPxHyIjcdsSMjrWrumEmLiC&#10;NtgkblnjtRWNUzXZWv496Qkulq33/D7yzWhbdsXeN44UPMwFMKTSmYYqBZ8fr7MVMB80Gd06QgU/&#10;6GFT3N7kOjNuoB1e96FiUYR8phXUIXQZ576s0Wo/dx1SxM6utzrEs6+46fUQxW3LpRBLbnVD0aHW&#10;Hb7UWH7vL1bB4e38dXwU79XWJt3gRsHJplyp+7txu47jeQ0s4Bj+PmDqEPNDEYOd3IWMZ62CNHmS&#10;kapgtpiWiSFTmQA7KVgtFxJ4kfP/TYpfAAAA//8DAFBLAQItABQABgAIAAAAIQC2gziS/gAAAOEB&#10;AAATAAAAAAAAAAAAAAAAAAAAAABbQ29udGVudF9UeXBlc10ueG1sUEsBAi0AFAAGAAgAAAAhADj9&#10;If/WAAAAlAEAAAsAAAAAAAAAAAAAAAAALwEAAF9yZWxzLy5yZWxzUEsBAi0AFAAGAAgAAAAhAJTw&#10;eAgNAgAA8gMAAA4AAAAAAAAAAAAAAAAALgIAAGRycy9lMm9Eb2MueG1sUEsBAi0AFAAGAAgAAAAh&#10;AFhS89TjAAAAEQEAAA8AAAAAAAAAAAAAAAAAZwQAAGRycy9kb3ducmV2LnhtbFBLBQYAAAAABAAE&#10;APMAAAB3BQAAAAA=&#10;" filled="f" stroked="f">
                <v:textbox>
                  <w:txbxContent>
                    <w:p w14:paraId="6D4FA092" w14:textId="5802694F" w:rsidR="00C83687" w:rsidRDefault="00C83687" w:rsidP="00C83687">
                      <w:pPr>
                        <w:pStyle w:val="NormalWeb"/>
                        <w:spacing w:before="0" w:beforeAutospacing="0" w:after="0" w:afterAutospacing="0"/>
                      </w:pPr>
                      <w:r>
                        <w:rPr>
                          <w:b/>
                          <w:color w:val="000000" w:themeColor="text1"/>
                          <w:kern w:val="24"/>
                        </w:rPr>
                        <w:t>Supplemental Figure 2</w:t>
                      </w:r>
                      <w:r w:rsidRPr="00380046">
                        <w:rPr>
                          <w:b/>
                          <w:color w:val="000000" w:themeColor="text1"/>
                          <w:kern w:val="24"/>
                        </w:rPr>
                        <w:t>.</w:t>
                      </w:r>
                      <w:r>
                        <w:rPr>
                          <w:color w:val="000000" w:themeColor="text1"/>
                          <w:kern w:val="24"/>
                        </w:rPr>
                        <w:t xml:space="preserve"> Directed connectivity paths present in all participants (grey), unique to the </w:t>
                      </w:r>
                      <w:r>
                        <w:rPr>
                          <w:i/>
                          <w:iCs/>
                          <w:color w:val="000000" w:themeColor="text1"/>
                          <w:kern w:val="24"/>
                        </w:rPr>
                        <w:t xml:space="preserve">Diffusely-connected </w:t>
                      </w:r>
                      <w:r>
                        <w:rPr>
                          <w:color w:val="000000" w:themeColor="text1"/>
                          <w:kern w:val="24"/>
                        </w:rPr>
                        <w:t xml:space="preserve">biotype (green), and unique to the </w:t>
                      </w:r>
                      <w:r>
                        <w:rPr>
                          <w:i/>
                          <w:iCs/>
                          <w:color w:val="000000" w:themeColor="text1"/>
                          <w:kern w:val="24"/>
                        </w:rPr>
                        <w:t xml:space="preserve">Hyper-connected </w:t>
                      </w:r>
                      <w:r>
                        <w:rPr>
                          <w:color w:val="000000" w:themeColor="text1"/>
                          <w:kern w:val="24"/>
                        </w:rPr>
                        <w:t xml:space="preserve">biotype (blue). All paths are contemporaneous with positive beta-weights. Lagged autoregressive paths were found for every ROI as well. The </w:t>
                      </w:r>
                      <w:proofErr w:type="spellStart"/>
                      <w:r>
                        <w:rPr>
                          <w:color w:val="000000" w:themeColor="text1"/>
                          <w:kern w:val="24"/>
                        </w:rPr>
                        <w:t>LdlPFC</w:t>
                      </w:r>
                      <w:proofErr w:type="spellEnd"/>
                      <w:r>
                        <w:rPr>
                          <w:color w:val="000000" w:themeColor="text1"/>
                          <w:kern w:val="24"/>
                        </w:rPr>
                        <w:t>-&gt;</w:t>
                      </w:r>
                      <w:proofErr w:type="spellStart"/>
                      <w:r>
                        <w:rPr>
                          <w:color w:val="000000" w:themeColor="text1"/>
                          <w:kern w:val="24"/>
                        </w:rPr>
                        <w:t>LvlPFC</w:t>
                      </w:r>
                      <w:proofErr w:type="spellEnd"/>
                      <w:r>
                        <w:rPr>
                          <w:color w:val="000000" w:themeColor="text1"/>
                          <w:kern w:val="24"/>
                        </w:rPr>
                        <w:t xml:space="preserve"> path was found to show increased connectivity in the </w:t>
                      </w:r>
                      <w:r>
                        <w:rPr>
                          <w:i/>
                          <w:iCs/>
                          <w:color w:val="000000" w:themeColor="text1"/>
                          <w:kern w:val="24"/>
                        </w:rPr>
                        <w:t xml:space="preserve">Hyper-connected </w:t>
                      </w:r>
                      <w:r>
                        <w:rPr>
                          <w:iCs/>
                          <w:color w:val="000000" w:themeColor="text1"/>
                          <w:kern w:val="24"/>
                        </w:rPr>
                        <w:t>biotype</w:t>
                      </w:r>
                      <w:r>
                        <w:rPr>
                          <w:color w:val="000000" w:themeColor="text1"/>
                          <w:kern w:val="24"/>
                        </w:rPr>
                        <w:t xml:space="preserve"> (blue star). Nodes of the cognitive control network (CCN) are presented in gold; ventral affective network (VAN) in pink; default mode network (DMN) in purple. L=left; R=right; PPC=posterior parietal cortex; </w:t>
                      </w:r>
                      <w:proofErr w:type="spellStart"/>
                      <w:r>
                        <w:rPr>
                          <w:color w:val="000000" w:themeColor="text1"/>
                          <w:kern w:val="24"/>
                        </w:rPr>
                        <w:t>dlPFC</w:t>
                      </w:r>
                      <w:proofErr w:type="spellEnd"/>
                      <w:r>
                        <w:rPr>
                          <w:color w:val="000000" w:themeColor="text1"/>
                          <w:kern w:val="24"/>
                        </w:rPr>
                        <w:t xml:space="preserve">= dorsolateral prefrontal cortex; </w:t>
                      </w:r>
                      <w:proofErr w:type="spellStart"/>
                      <w:r>
                        <w:rPr>
                          <w:color w:val="000000" w:themeColor="text1"/>
                          <w:kern w:val="24"/>
                        </w:rPr>
                        <w:t>vlPFC</w:t>
                      </w:r>
                      <w:proofErr w:type="spellEnd"/>
                      <w:r>
                        <w:rPr>
                          <w:color w:val="000000" w:themeColor="text1"/>
                          <w:kern w:val="24"/>
                        </w:rPr>
                        <w:t xml:space="preserve">=ventrolateral PFC; PCC=posterior cingulate cortex; Ins=insula; Amy=amygdala; </w:t>
                      </w:r>
                      <w:proofErr w:type="spellStart"/>
                      <w:r>
                        <w:rPr>
                          <w:color w:val="000000" w:themeColor="text1"/>
                          <w:kern w:val="24"/>
                        </w:rPr>
                        <w:t>Nacc</w:t>
                      </w:r>
                      <w:proofErr w:type="spellEnd"/>
                      <w:r>
                        <w:rPr>
                          <w:color w:val="000000" w:themeColor="text1"/>
                          <w:kern w:val="24"/>
                        </w:rPr>
                        <w:t xml:space="preserve">=nucleus </w:t>
                      </w:r>
                      <w:proofErr w:type="spellStart"/>
                      <w:r>
                        <w:rPr>
                          <w:color w:val="000000" w:themeColor="text1"/>
                          <w:kern w:val="24"/>
                        </w:rPr>
                        <w:t>accumbens</w:t>
                      </w:r>
                      <w:proofErr w:type="spellEnd"/>
                      <w:r>
                        <w:rPr>
                          <w:color w:val="000000" w:themeColor="text1"/>
                          <w:kern w:val="24"/>
                        </w:rPr>
                        <w:t xml:space="preserve">; </w:t>
                      </w:r>
                      <w:proofErr w:type="spellStart"/>
                      <w:r>
                        <w:rPr>
                          <w:color w:val="000000" w:themeColor="text1"/>
                          <w:kern w:val="24"/>
                        </w:rPr>
                        <w:t>sgACC</w:t>
                      </w:r>
                      <w:proofErr w:type="spellEnd"/>
                      <w:r>
                        <w:rPr>
                          <w:color w:val="000000" w:themeColor="text1"/>
                          <w:kern w:val="24"/>
                        </w:rPr>
                        <w:t>=</w:t>
                      </w:r>
                      <w:proofErr w:type="spellStart"/>
                      <w:r>
                        <w:rPr>
                          <w:color w:val="000000" w:themeColor="text1"/>
                          <w:kern w:val="24"/>
                        </w:rPr>
                        <w:t>subgenual</w:t>
                      </w:r>
                      <w:proofErr w:type="spellEnd"/>
                      <w:r>
                        <w:rPr>
                          <w:color w:val="000000" w:themeColor="text1"/>
                          <w:kern w:val="24"/>
                        </w:rPr>
                        <w:t xml:space="preserve"> anterior cingulate cortex (ACC); </w:t>
                      </w:r>
                      <w:proofErr w:type="spellStart"/>
                      <w:r>
                        <w:rPr>
                          <w:color w:val="000000" w:themeColor="text1"/>
                          <w:kern w:val="24"/>
                        </w:rPr>
                        <w:t>pgACC</w:t>
                      </w:r>
                      <w:proofErr w:type="spellEnd"/>
                      <w:r>
                        <w:rPr>
                          <w:color w:val="000000" w:themeColor="text1"/>
                          <w:kern w:val="24"/>
                        </w:rPr>
                        <w:t>=</w:t>
                      </w:r>
                      <w:proofErr w:type="spellStart"/>
                      <w:r>
                        <w:rPr>
                          <w:color w:val="000000" w:themeColor="text1"/>
                          <w:kern w:val="24"/>
                        </w:rPr>
                        <w:t>perigenual</w:t>
                      </w:r>
                      <w:proofErr w:type="spellEnd"/>
                      <w:r>
                        <w:rPr>
                          <w:color w:val="000000" w:themeColor="text1"/>
                          <w:kern w:val="24"/>
                        </w:rPr>
                        <w:t xml:space="preserve"> ACC; </w:t>
                      </w:r>
                      <w:proofErr w:type="spellStart"/>
                      <w:r>
                        <w:rPr>
                          <w:color w:val="000000" w:themeColor="text1"/>
                          <w:kern w:val="24"/>
                        </w:rPr>
                        <w:t>dACC</w:t>
                      </w:r>
                      <w:proofErr w:type="spellEnd"/>
                      <w:r>
                        <w:rPr>
                          <w:color w:val="000000" w:themeColor="text1"/>
                          <w:kern w:val="24"/>
                        </w:rPr>
                        <w:t>=dorsal ACC.</w:t>
                      </w:r>
                    </w:p>
                  </w:txbxContent>
                </v:textbox>
              </v:shape>
            </w:pict>
          </mc:Fallback>
        </mc:AlternateContent>
      </w:r>
      <w:r>
        <w:rPr>
          <w:rFonts w:ascii="Times New Roman" w:hAnsi="Times New Roman" w:cs="Times New Roman"/>
        </w:rPr>
        <w:br w:type="page"/>
      </w:r>
      <w:r>
        <w:rPr>
          <w:noProof/>
        </w:rPr>
        <w:drawing>
          <wp:anchor distT="0" distB="0" distL="114300" distR="114300" simplePos="0" relativeHeight="251698176" behindDoc="0" locked="0" layoutInCell="1" allowOverlap="1" wp14:anchorId="320CFAA9" wp14:editId="36F8FEB6">
            <wp:simplePos x="0" y="0"/>
            <wp:positionH relativeFrom="column">
              <wp:posOffset>0</wp:posOffset>
            </wp:positionH>
            <wp:positionV relativeFrom="paragraph">
              <wp:posOffset>-350520</wp:posOffset>
            </wp:positionV>
            <wp:extent cx="5922010" cy="5943600"/>
            <wp:effectExtent l="0" t="0" r="0" b="0"/>
            <wp:wrapThrough wrapText="bothSides">
              <wp:wrapPolygon edited="0">
                <wp:start x="0" y="0"/>
                <wp:lineTo x="0" y="21508"/>
                <wp:lineTo x="21540" y="21508"/>
                <wp:lineTo x="21540"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5922010" cy="5943600"/>
                    </a:xfrm>
                    <a:prstGeom prst="rect">
                      <a:avLst/>
                    </a:prstGeom>
                  </pic:spPr>
                </pic:pic>
              </a:graphicData>
            </a:graphic>
          </wp:anchor>
        </w:drawing>
      </w:r>
    </w:p>
    <w:p w14:paraId="0A647C38" w14:textId="332E5C7F" w:rsidR="00F45D52" w:rsidRDefault="00F45D52" w:rsidP="000814CF">
      <w:pPr>
        <w:spacing w:line="480" w:lineRule="auto"/>
        <w:rPr>
          <w:rFonts w:ascii="Times New Roman" w:hAnsi="Times New Roman" w:cs="Times New Roman"/>
        </w:rPr>
        <w:sectPr w:rsidR="00F45D52" w:rsidSect="00723A08">
          <w:pgSz w:w="15840" w:h="12240" w:orient="landscape"/>
          <w:pgMar w:top="1440" w:right="1440" w:bottom="1440" w:left="1440" w:header="720" w:footer="720" w:gutter="0"/>
          <w:cols w:space="720"/>
          <w:docGrid w:linePitch="360"/>
        </w:sectPr>
      </w:pPr>
      <w:r>
        <w:rPr>
          <w:noProof/>
          <w:sz w:val="18"/>
          <w:szCs w:val="18"/>
        </w:rPr>
        <w:lastRenderedPageBreak/>
        <mc:AlternateContent>
          <mc:Choice Requires="wpg">
            <w:drawing>
              <wp:anchor distT="0" distB="0" distL="114300" distR="114300" simplePos="0" relativeHeight="251665408" behindDoc="0" locked="0" layoutInCell="1" allowOverlap="1" wp14:anchorId="28F55CDA" wp14:editId="0A3CCB9B">
                <wp:simplePos x="0" y="0"/>
                <wp:positionH relativeFrom="column">
                  <wp:posOffset>-443865</wp:posOffset>
                </wp:positionH>
                <wp:positionV relativeFrom="paragraph">
                  <wp:posOffset>-340360</wp:posOffset>
                </wp:positionV>
                <wp:extent cx="8731507" cy="6567170"/>
                <wp:effectExtent l="0" t="0" r="0" b="0"/>
                <wp:wrapNone/>
                <wp:docPr id="238" name="Group 238"/>
                <wp:cNvGraphicFramePr/>
                <a:graphic xmlns:a="http://schemas.openxmlformats.org/drawingml/2006/main">
                  <a:graphicData uri="http://schemas.microsoft.com/office/word/2010/wordprocessingGroup">
                    <wpg:wgp>
                      <wpg:cNvGrpSpPr/>
                      <wpg:grpSpPr>
                        <a:xfrm>
                          <a:off x="0" y="0"/>
                          <a:ext cx="8731507" cy="6567170"/>
                          <a:chOff x="0" y="0"/>
                          <a:chExt cx="8731507" cy="6567170"/>
                        </a:xfrm>
                      </wpg:grpSpPr>
                      <wps:wsp>
                        <wps:cNvPr id="117" name="TextBox 4"/>
                        <wps:cNvSpPr txBox="1"/>
                        <wps:spPr>
                          <a:xfrm>
                            <a:off x="529991" y="5949950"/>
                            <a:ext cx="7551420" cy="617220"/>
                          </a:xfrm>
                          <a:prstGeom prst="rect">
                            <a:avLst/>
                          </a:prstGeom>
                          <a:noFill/>
                        </wps:spPr>
                        <wps:txbx>
                          <w:txbxContent>
                            <w:p w14:paraId="4BFE2BC3" w14:textId="41614D48" w:rsidR="00F45D52" w:rsidRDefault="00F45D52" w:rsidP="00F45D52">
                              <w:pPr>
                                <w:pStyle w:val="NormalWeb"/>
                                <w:spacing w:before="0" w:beforeAutospacing="0" w:after="0" w:afterAutospacing="0"/>
                              </w:pPr>
                              <w:r>
                                <w:rPr>
                                  <w:b/>
                                  <w:color w:val="000000" w:themeColor="text1"/>
                                  <w:kern w:val="24"/>
                                </w:rPr>
                                <w:t xml:space="preserve">Supplemental </w:t>
                              </w:r>
                              <w:r w:rsidRPr="00BC1D04">
                                <w:rPr>
                                  <w:b/>
                                  <w:color w:val="000000" w:themeColor="text1"/>
                                  <w:kern w:val="24"/>
                                </w:rPr>
                                <w:t xml:space="preserve">Figure </w:t>
                              </w:r>
                              <w:r w:rsidR="00C83687">
                                <w:rPr>
                                  <w:b/>
                                  <w:color w:val="000000" w:themeColor="text1"/>
                                  <w:kern w:val="24"/>
                                </w:rPr>
                                <w:t>3</w:t>
                              </w:r>
                              <w:r w:rsidRPr="00BC1D04">
                                <w:rPr>
                                  <w:b/>
                                  <w:color w:val="000000" w:themeColor="text1"/>
                                  <w:kern w:val="24"/>
                                </w:rPr>
                                <w:t xml:space="preserve">. </w:t>
                              </w:r>
                              <w:r>
                                <w:rPr>
                                  <w:color w:val="000000" w:themeColor="text1"/>
                                  <w:kern w:val="24"/>
                                </w:rPr>
                                <w:t>Sample character</w:t>
                              </w:r>
                              <w:r w:rsidR="00421769">
                                <w:rPr>
                                  <w:color w:val="000000" w:themeColor="text1"/>
                                  <w:kern w:val="24"/>
                                </w:rPr>
                                <w:t>istics per connectivity-based biotype</w:t>
                              </w:r>
                              <w:r>
                                <w:rPr>
                                  <w:color w:val="000000" w:themeColor="text1"/>
                                  <w:kern w:val="24"/>
                                </w:rPr>
                                <w:t xml:space="preserve">. Green indicates </w:t>
                              </w:r>
                              <w:r>
                                <w:rPr>
                                  <w:i/>
                                  <w:iCs/>
                                  <w:color w:val="000000" w:themeColor="text1"/>
                                  <w:kern w:val="24"/>
                                </w:rPr>
                                <w:t xml:space="preserve">Diffuse-connected </w:t>
                              </w:r>
                              <w:r w:rsidR="00421769">
                                <w:rPr>
                                  <w:color w:val="000000" w:themeColor="text1"/>
                                  <w:kern w:val="24"/>
                                </w:rPr>
                                <w:t>biotype</w:t>
                              </w:r>
                              <w:r>
                                <w:rPr>
                                  <w:color w:val="000000" w:themeColor="text1"/>
                                  <w:kern w:val="24"/>
                                </w:rPr>
                                <w:t xml:space="preserve"> and blue indicates </w:t>
                              </w:r>
                              <w:r>
                                <w:rPr>
                                  <w:i/>
                                  <w:iCs/>
                                  <w:color w:val="000000" w:themeColor="text1"/>
                                  <w:kern w:val="24"/>
                                </w:rPr>
                                <w:t xml:space="preserve">Hyper-connected </w:t>
                              </w:r>
                              <w:r w:rsidR="00421769">
                                <w:rPr>
                                  <w:color w:val="000000" w:themeColor="text1"/>
                                  <w:kern w:val="24"/>
                                </w:rPr>
                                <w:t>biotype. Biotypes</w:t>
                              </w:r>
                              <w:r>
                                <w:rPr>
                                  <w:color w:val="000000" w:themeColor="text1"/>
                                  <w:kern w:val="24"/>
                                </w:rPr>
                                <w:t xml:space="preserve"> did not differ on </w:t>
                              </w:r>
                              <w:r>
                                <w:rPr>
                                  <w:b/>
                                  <w:bCs/>
                                  <w:color w:val="000000" w:themeColor="text1"/>
                                  <w:kern w:val="24"/>
                                </w:rPr>
                                <w:t xml:space="preserve">(B) </w:t>
                              </w:r>
                              <w:r>
                                <w:rPr>
                                  <w:color w:val="000000" w:themeColor="text1"/>
                                  <w:kern w:val="24"/>
                                </w:rPr>
                                <w:t xml:space="preserve">head movement (mean framewise displacement in mm), </w:t>
                              </w:r>
                              <w:r>
                                <w:rPr>
                                  <w:b/>
                                  <w:bCs/>
                                  <w:color w:val="000000" w:themeColor="text1"/>
                                  <w:kern w:val="24"/>
                                </w:rPr>
                                <w:t xml:space="preserve">(C) </w:t>
                              </w:r>
                              <w:r>
                                <w:rPr>
                                  <w:color w:val="000000" w:themeColor="text1"/>
                                  <w:kern w:val="24"/>
                                </w:rPr>
                                <w:t xml:space="preserve">fluid and verbal IQ at age 10, or </w:t>
                              </w:r>
                              <w:r>
                                <w:rPr>
                                  <w:b/>
                                  <w:bCs/>
                                  <w:color w:val="000000" w:themeColor="text1"/>
                                  <w:kern w:val="24"/>
                                </w:rPr>
                                <w:t xml:space="preserve">(D) </w:t>
                              </w:r>
                              <w:r>
                                <w:rPr>
                                  <w:color w:val="000000" w:themeColor="text1"/>
                                  <w:kern w:val="24"/>
                                </w:rPr>
                                <w:t xml:space="preserve">substance use risk score at age 14. </w:t>
                              </w:r>
                            </w:p>
                          </w:txbxContent>
                        </wps:txbx>
                        <wps:bodyPr wrap="square" rtlCol="0">
                          <a:spAutoFit/>
                        </wps:bodyPr>
                      </wps:wsp>
                      <wpg:grpSp>
                        <wpg:cNvPr id="237" name="Group 237"/>
                        <wpg:cNvGrpSpPr/>
                        <wpg:grpSpPr>
                          <a:xfrm>
                            <a:off x="0" y="0"/>
                            <a:ext cx="8731507" cy="5943600"/>
                            <a:chOff x="0" y="0"/>
                            <a:chExt cx="8731507" cy="5943600"/>
                          </a:xfrm>
                        </wpg:grpSpPr>
                        <pic:pic xmlns:pic="http://schemas.openxmlformats.org/drawingml/2006/picture">
                          <pic:nvPicPr>
                            <pic:cNvPr id="231" name="Picture 23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7569200" cy="5943600"/>
                            </a:xfrm>
                            <a:prstGeom prst="rect">
                              <a:avLst/>
                            </a:prstGeom>
                          </pic:spPr>
                        </pic:pic>
                        <wpg:grpSp>
                          <wpg:cNvPr id="232" name="Group 5"/>
                          <wpg:cNvGrpSpPr/>
                          <wpg:grpSpPr>
                            <a:xfrm>
                              <a:off x="7116418" y="304800"/>
                              <a:ext cx="1615089" cy="659695"/>
                              <a:chOff x="0" y="0"/>
                              <a:chExt cx="1615089" cy="659695"/>
                            </a:xfrm>
                          </wpg:grpSpPr>
                          <wps:wsp>
                            <wps:cNvPr id="233" name="Rectangle 233"/>
                            <wps:cNvSpPr/>
                            <wps:spPr>
                              <a:xfrm>
                                <a:off x="0" y="413891"/>
                                <a:ext cx="235400" cy="235400"/>
                              </a:xfrm>
                              <a:prstGeom prst="rect">
                                <a:avLst/>
                              </a:prstGeom>
                              <a:solidFill>
                                <a:srgbClr val="3F86E7"/>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0" y="20799"/>
                                <a:ext cx="235400" cy="235400"/>
                              </a:xfrm>
                              <a:prstGeom prst="rect">
                                <a:avLst/>
                              </a:prstGeom>
                              <a:solidFill>
                                <a:srgbClr val="5AC97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TextBox 34"/>
                            <wps:cNvSpPr txBox="1"/>
                            <wps:spPr>
                              <a:xfrm>
                                <a:off x="214914" y="0"/>
                                <a:ext cx="1400175" cy="266700"/>
                              </a:xfrm>
                              <a:prstGeom prst="rect">
                                <a:avLst/>
                              </a:prstGeom>
                              <a:noFill/>
                            </wps:spPr>
                            <wps:txbx>
                              <w:txbxContent>
                                <w:p w14:paraId="1DA68F2B" w14:textId="77777777" w:rsidR="00F45D52" w:rsidRDefault="00F45D52" w:rsidP="00F45D52">
                                  <w:pPr>
                                    <w:pStyle w:val="NormalWeb"/>
                                    <w:spacing w:before="0" w:beforeAutospacing="0" w:after="0" w:afterAutospacing="0"/>
                                  </w:pPr>
                                  <w:r>
                                    <w:rPr>
                                      <w:i/>
                                      <w:iCs/>
                                      <w:color w:val="000000" w:themeColor="text1"/>
                                      <w:kern w:val="24"/>
                                    </w:rPr>
                                    <w:t>Diffuse-connected</w:t>
                                  </w:r>
                                </w:p>
                              </w:txbxContent>
                            </wps:txbx>
                            <wps:bodyPr wrap="square" rtlCol="0">
                              <a:spAutoFit/>
                            </wps:bodyPr>
                          </wps:wsp>
                          <wps:wsp>
                            <wps:cNvPr id="236" name="TextBox 35"/>
                            <wps:cNvSpPr txBox="1"/>
                            <wps:spPr>
                              <a:xfrm>
                                <a:off x="214879" y="392995"/>
                                <a:ext cx="1270635" cy="266700"/>
                              </a:xfrm>
                              <a:prstGeom prst="rect">
                                <a:avLst/>
                              </a:prstGeom>
                              <a:noFill/>
                            </wps:spPr>
                            <wps:txbx>
                              <w:txbxContent>
                                <w:p w14:paraId="3D151821" w14:textId="77777777" w:rsidR="00F45D52" w:rsidRDefault="00F45D52" w:rsidP="00F45D52">
                                  <w:pPr>
                                    <w:pStyle w:val="NormalWeb"/>
                                    <w:spacing w:before="0" w:beforeAutospacing="0" w:after="0" w:afterAutospacing="0"/>
                                  </w:pPr>
                                  <w:r>
                                    <w:rPr>
                                      <w:i/>
                                      <w:iCs/>
                                      <w:color w:val="000000" w:themeColor="text1"/>
                                      <w:kern w:val="24"/>
                                    </w:rPr>
                                    <w:t>Hyper-connected</w:t>
                                  </w:r>
                                </w:p>
                              </w:txbxContent>
                            </wps:txbx>
                            <wps:bodyPr wrap="square" rtlCol="0">
                              <a:spAutoFit/>
                            </wps:bodyPr>
                          </wps:wsp>
                        </wpg:grpSp>
                      </wpg:grpSp>
                    </wpg:wgp>
                  </a:graphicData>
                </a:graphic>
                <wp14:sizeRelH relativeFrom="margin">
                  <wp14:pctWidth>0</wp14:pctWidth>
                </wp14:sizeRelH>
                <wp14:sizeRelV relativeFrom="margin">
                  <wp14:pctHeight>0</wp14:pctHeight>
                </wp14:sizeRelV>
              </wp:anchor>
            </w:drawing>
          </mc:Choice>
          <mc:Fallback>
            <w:pict>
              <v:group w14:anchorId="28F55CDA" id="Group 238" o:spid="_x0000_s1028" style="position:absolute;margin-left:-34.95pt;margin-top:-26.8pt;width:687.5pt;height:517.1pt;z-index:251665408;mso-width-relative:margin;mso-height-relative:margin" coordsize="87315,65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z0L6EQUAAIcTAAAOAAAAZHJzL2Uyb0RvYy54bWzsWFlv2zgQfl9g/4Og&#10;98bWbQlxCm/SBAWCbtBk0WeapiyhEskl6djZX7/DS44d52g2yL6kQB2eM8OP3xzU8edN3wW3RMiW&#10;0WkYHY3DgFDMFi1dTsO/bs4/TcJAKkQXqGOUTMM7IsPPJ7//drzmFYlZw7oFEQEIobJa82nYKMWr&#10;0UjihvRIHjFOKEzWTPRIQVcsRwuB1iC970bxeJyP1kwsuGCYSAmjZ3YyPDHy65pg9WddS6KCbhqC&#10;bcr8CvM717+jk2NULQXiTYudGegVVvSopaB0EHWGFApWon0gqm+xYJLV6gizfsTqusXEnAFOE433&#10;TnMh2Iqbsyyr9ZIPMAG0ezi9Wiz+dnslgnYxDeMEroqiHi7J6A30AMCz5ssKVl0Ifs2vhBtY2p4+&#10;8aYWvf4LZwk2Bti7AViyUQGGwUmRRNm4CAMMc3mWF1HhoMcN3M+Dfbj58szOkVc80vYN5qw50Ehu&#10;kZL/DanrBnFiLkBqDBxSUQQnsUjdwAn/YJsgtUiZVRqmQG1gGBzCj0sYPIBWFpdlGYUBwJKVaVlm&#10;DhYPXJFlURoDcQ1wURFDG65gOD2quJDqgrA+0I1pKIDxhojo9lIqu9Qv0fopO2+7To9rqKxVuqU2&#10;842lgbd4zhZ3cJA1+MY0lH+vkCBhIFR3yowraWGSz1YKBBo9Word44TDPVj2mNsZiDTQbQDR062w&#10;qt+YboBrko9fQ7d7OwfAd+nGW1zBf+eY0HpAt+cDGOxSK42tDYL9i2T0SPxc8U8QQzhS7bztWnVn&#10;4iHcvTaK3l61WDNOd7bMjRPgmmUuzGu14OWGo36d3QW0avElwz9lQNlpg+iSzCQHajlGj3aXm+6O&#10;ynnXck00zRLddoeDwLsXuA7gY4PiGcOrnlBlo7wgHZyTUdm0XAINK9LPCQQt8XVhzAcuKkEUbrTC&#10;GhR/B2Mt+4cJY+XWMH2ER7wS/O1hDCuyvISMY13xEDV+0ReNOdYA0wR7nnSX2N+cdZfsFc5SRFGe&#10;RhDm4XTJOJ14r/DRJsohSk9KH6bLvDRaUPVclH5k4yNe8y5BOk4SD5jmAlC402RPfHgDp7j2+cwH&#10;Qp9T9pJZGiUTCNJAJ1R5qOIkSz0ZXNvSzadDH3RfGJcl69qF9xgplvPTTgS3CEJtcj7Jv5jQCHDu&#10;LOuoCcI7O3XdRIa9amPM3t0IPb1zLwFIddcRLa+j30kNqQCyV2wyianFtjIRxuCWkZ1q0IJYM7Mx&#10;/NMYaWXeCtMzArd+6WQ7AX6lFeJlWzHWj2sDuynlBsPGTxlmNxO/w2hmVA2b+5YycUhAB6dymu16&#10;D5KFZpvgAsEgEkIokByft5B3L5FUV0hA5QiDUA3DbMPEP+Fe9uy+UihIyihNYZkynTQrdHoX92fm&#10;92foqjcZFwI3aHPJ914eDmrB+h9QBM+0VhCFKAbd0xAr4Tunyla8UEZjMpuZZTZ1XNJrDgnHXoam&#10;7M3mBxLckVYB278xXwShaq+msGs1vpTpQqB+uhB4h8osTtJDTr9fncEl68t8MvrH46Is/y+fz2an&#10;ZeHJ+OHzJhh9+PxQe3/4/E5Nm3mf968xiALOxV2Wf+lzLI5SiM6Hqr8Isn1UgCb9EIvzvBiS3SsT&#10;/rMPsaFSeauH2LvE3/zBXbhC9ZefxnAXkwJqUV2rlvBMdqWoL8CiuBjnyXteyECqt7mQ7UvSlBnu&#10;I4Zrw9ceUzu5L1P6c9L9vlm1/X528i8AAAD//wMAUEsDBAoAAAAAAAAAIQAIdKPIsTIDALEyAwAU&#10;AAAAZHJzL21lZGlhL2ltYWdlMS5wbmeJUE5HDQoaCgAAAA1JSERSAAAE+AAAA+cIBgAAALJg8loA&#10;AAABc1JHQgCuzhzpAAAACXBIWXMAABcSAAAXEgFnn9JSAABAAElEQVR4AezdB5xU9dX/8e/M7Mxs&#10;32VZlt57VVBAFAWx95rEFk1MLyYxj8bEJP+0J2ryxG4UO0aNBbugWAALKiKIFCkiTaT3ZXfZOvP/&#10;nbvsssCuUrbMzH7uy3Fm7ty55X2H18yee37n+LRrikajN7mHGVXPuUcAAQQQQAABBBBAAAEEEEAA&#10;AQQQQACB2BfwVe2iC/BtcI9bVT3nHgEEEEAAAQQQQAABBBBAAAEEEEAAAQRiX8Af+7vIHiKAAAII&#10;IIAAAggggAACCCCAAAIIIIBAXQIE+OqSYT4CCCCAAAIIIIAAAggggAACCCCAAAJxIECALw5OEruI&#10;AAIIIIAAAggggAACCCCAAAIIIIBAXQIE+OqSYT4CCCCAAAIIIIAAAggggAACCCCAAAJxIECALw5O&#10;EruIAAIIIIAAAggggAACCCCAAAIIIIBAXQIE+OqSYT4CCCCAAAIIIIAAAggggAACCCCAAAJxIECA&#10;Lw5OEruIAAIIIIAAAggggAACCCCAAAIIIIBAXQIE+OqSYT4CCCCAAAIIIIAAAggggAACCCCAAAJx&#10;IECALw5OEruIAAIIIIAAAggggAACCCCAAAIIIIBAXQIE+OqSYT4CCCCAAAIIIIAAAggggAACCCCA&#10;AAJxIECALw5OEruIAAIIIIAAAggggAACCCCAAAIIIIBAXQIE+OqSYT4CCCCAAAIIIIAAAggggAAC&#10;CCCAAAJxIECALw5OEruIAAIIIIAAAggggAACCCCAAAIIIIBAXQIE+OqSYT4CCCCAAAIIIIAAAggg&#10;gAACCCCAAAJxIECALw5OEruIAAIIIIAAAggggAACCCCAAAIIIIBAXQIE+OqSYT4CCCCAAAIIIIAA&#10;AggggAACCCCAAAJxIECALw5OEruIAAIIIIAAAggggAACCCCAAAIIIIBAXQIE+OqSYT4CCCCAAAII&#10;IIAAAggggAACCCCAAAJxIECALw5OEruIAAIIIIAAAggggAACCCCAAAIIIIBAXQIE+OqSYT4CCCCA&#10;AAIIIIAAAggggAACCCCAAAJxIECALw5OEruIAAIIIIAAAggggAACCCCAAAIIIIBAXQIE+OqSYT4C&#10;CCCAAAIIIIAAAggggAACCCCAAAJxIECALw5OEruIAAIIIIAAAggggAACCCCAAAIIIIBAXQIE+OqS&#10;YT4CCCCAAAIIIIAAAggggAACCCCAAAJxIECALw5OEruIAAIIIIAAAggggAACCCCAAAIIIIBAXQIE&#10;+OqSYT4CCCCAAAIIIIAAAggggAACCCCAAAJxIECALw5OEruIAAIIIIAAAggggAACCCCAAAIIIIBA&#10;XQIE+OqSYT4CCCCAAAIIIIAAAggggAACCCCAAAJxIECALw5OEruIAAIIIIAAAggggAACCCCAAAII&#10;IIBAXQIE+OqSYT4CCCCAAAIIIIAAAggggAACCCCAAAJxIECALw5OEruIAAIIIIAAAggggAACCCCA&#10;AAIIIIBAXQIE+OqSYT4CCCCAAAIIIIAAAggggAACCCCAAAJxIECALw5OEruIAAIIIIAAAggggAAC&#10;CCCAAAIIIIBAXQIE+OqSYT4CCCCAAAIIIIAAAggggAACCCCAAAJxIECALw5OEruIAAIIIIAAAggg&#10;gAACCCCAAAIIIIBAXQIE+OqSYT4CCCCAAAIIIIAAAggggAACCCCAAAJxIECALw5OEruIAAIIIIAA&#10;AggggAACCCCAAAIIIIBAXQIE+OqSYT4CCCCAAAIIIIAAAggggAACCCCAAAJxIECALw5OEruIAAII&#10;IIAAAggggAACCCCAAAIIIIBAXQIE+OqSYT4CCCCAAAIIIIAAAggggAACCCCAAAJxIECALw5OEruI&#10;AAIIIIAAAggggAACCCCAAAIIIIBAXQIE+OqSYT4CCCCAAAIIIIAAAggggAACCCCAAAJxIJAUB/vI&#10;LsahwPr167Vs2TLt2LFDeXl56t27t1JSUuLwSNhlBBBAAAEEEEAAAQQQQAABBBBAILYFCPDF9vmJ&#10;u72LRqP68MMP9eSTTyo/P1/BYFDbtm3TqFGjdMEFF3jBPp/PF3fHxQ4jgAACCCCAAAIIIIAAAggg&#10;gAACsSpAgC9Wz0w97VckElFJSYn8fr9CoZDqCq5ZYM6Ws/twOOwtfzC7sHHjRj399NPKzc3V97//&#10;fbVq1UqffPKJnnrqKWVnZ+uMM85QVlbWwaya9yCAAAIIIIAAAggggAACCCCAAAII1CLQKAG+a6+9&#10;VjfeeKOSkhplc7UcZvObVVpaqoULF2rKlClauXKlAoGA+vXrp+OPP15du3atDvRZQM9et+Xmz5+v&#10;iooK9enTRyeddJK6d+9evdz+CNq6bFiubfvUU0/11mPnfMyYMVqxYoXmzp2rYcOGKTMz84DWuz/b&#10;ZhkEEEAAAQQQiB+BP//5z14Zj7r22C422u8FK/MxYsQI9e3bt65FmY8AAggggAACCCDgBBo84rZ0&#10;6VLdcsstOvLII/Wtb30L9EYQsCDdrFmzNH78eC9rb+TIkV523owZM/TFF1/o4osv9oJvtisWkHvi&#10;iSe0bt06DR061Au82XvXrl2rSy65pHq5/dnt8vJyb/2WtdemTZvqgK4N07Wg4cyZM7Vq1Sp16tTJ&#10;26/9WSfLIIAAAggggEDiCViA79NPP/VKeGzevLn6AP/0pz8pPT1dH3zwgZ577rnq+Zdffrnuvfde&#10;JScnV8/jAQIIIIAAAggggMBugQYP8N12222yYaK33norAb7d7g36yIJ1kydP9obafve731WvXr28&#10;7XXp0sUbPms18jp37uydl2nTpmnr1q269NJLvSvktuCgQYO8GnrvvfeeOnbsqLS0tP3a3+LiYq/e&#10;nl1xt+HANaecnBxv2O+WLVu8DL+9X6+5LI8RQAABBBBAIPEF+vfv711cnDRpUvXBWr3egQMHes8f&#10;ffRRXXHFFV75kP/85z/eRcl33323elkeIIAAAggggAACCOwW8O9+WP+PLHD08MMPeyu2oNL06dPr&#10;fyOscR8BC54NHz5cZ511lpctV7WA1cBLTU31ml9YvT0LBNrw3LZt26pbt25Vi3mPbRivDau1jLv9&#10;nSyDz262fav5V3OyLD6bZ8N3LeDLhAACCCCAAAIIpKSk1Inw7W9/WxYErJrsouScOXOqnnKPAAII&#10;IIAAAgggUENgzyhMjRfq4+HYsWNVWFhYvSrL4mNqeAEbIms19I4++ujqoSwWWLOAXUFBgRfQs6y8&#10;7du3e89btmzp1bmp2jMLArZo0UI7d+6UZdzt72Q1+Gx4sAXy9m7mUfXclrEbEwIIIIAAAggg8HUC&#10;RxxxxB6LvPbaa3s85wkCCCCAAAIIIIBApUCDDdG1gJIF+KxIsmWL2WS1VCwjzIZ9MjWOgGVRWnOL&#10;999/3wvwWZ290aNHyzLqbEitZdNZQM+eV00WjLMAoN1bkM8CclUBuqplaru3wJ411SgrK9snS88y&#10;+2w9tWX31bYu5iGAAAIIIIAAAosWLdoDoUOHDns85wkCCCCAAAIIIIBApUCDZfA9+eSTXgbZRRdd&#10;VG1tQZ4777yz+jkPGl7ACldbgM+y9yzQumPHDu9mwTY7HzZZUK5mAM8eW9fdqmXsfn8mK3xtQ20s&#10;cFi17qr3WSanzbPAYc1gYtXr3COAAAIIIIAAAjUFrDmXNf6qmqz8yDe/+c2qp9wjgAACCCCAAAII&#10;1BBosACfdc799a9/rV/84hc1Nifdf//9ewzb3eNFntS7gNXS+/GPf+w1Obnyyiv1+eefe11zv/zy&#10;S28orQXv9q6JVzXPMvIs0Fcz+PdVO2jZedY914KKlvlXc1qzZo0X2LPXbTkmBBBAAAEEEEBgbwH7&#10;fWJBvZtvvtnrsGsXB+23w/XXX6+33nrLuyi593t4jgACCCCAAAIIICA1SIDvzTffVEZGhtcZbciQ&#10;IRo5cmS19bZt2zRu3Ljq5zxoWAEL0FnGnA3DtSvfI0aM0Pr1672MPgu0WfCutsYXlu1ngb6qZfZn&#10;Ly0gaAHFjRs3yq66W7agTRbcs8LYnTp1UuvWrfdpwLE/62YZBBBAAAEEEEh8gR/+8Ic67bTTdM01&#10;16ioqEjp6emyC5QXXnhhdV3hxFfgCBFAAAEEEEAAgQMXaJAAX1X2XtXu/PKXv6x66N3ffvvtXvBo&#10;j5k8qTeBTZs2acaMGV62Xs3sPAv0WeDVAnFWJ89+NNuQWmu2YT+iqyYL+Nk8Wy4zM7Nq9n7dW4Dv&#10;qKOO0gsvvKC77rrL66L897//XRbYHTNmjKwBCBMCCCCAAAIIIFCbwCuvvKINGzZ4FyMvueQSrxnY&#10;DTfcILtgfP7551dfPKztvcxDAAEEEEAAAQSas0C9B/gWLFigzz77TOecc06163nnnbdHY40lS5Zo&#10;4sSJ1a/zoH4FrJHJ448/rhdffFHWZKNqsqCdvWZZfTk5OcrLy1Nubq7Wrl2rdevWVS3mZeBZ1l3V&#10;MtUv7McDy/i7/PLLvavtlgFon4eePXt6w7Xtxzn19/YDkUUQQAABBBBo5gL2G+Wxxx7Tt7/97WqJ&#10;559/XldccUX1cx4ggAACCCCAAAII7Bao9y66lr1nnXN/8IMf7N6Ke2RDRGtOt956q84888yas3hc&#10;TwLdu3fXYYcdpunTp+v111/X6NGjVVFRoSlTpmj27NnekOlu3bp5GXwWdHvqqaf08ssve8N1LUBn&#10;wVergWNBWhtSe6CTNds48cQTdcIJJ3j1/SwTcH/r+B3otlgeAQQQQAABBBJTwH47XHbZZXr00Uer&#10;D9CCfHZR0uryMSGAAAIIIIAAAgjsFvBVPXTZVhvc40MaP2lDKgYPHuw10tg7oGMBposvvtgbalG1&#10;zTlz5mjQoEFVT7mvRwH78WuBuqlTp3pBNhuqa4E3C7qdeuqp1UNlrRmG1cezIbU2tNcm63R7xhln&#10;6OSTT/aG9NbjbrEqBBBAAAEEEECgWsCG3VrQrmqaO3euBg4cWPXUK/HRokWL6uf24J133tGxxx67&#10;xzyeIIAAAggggAACzV2gXjP47rjjDm945umnn16rqw3dvPvuu6tfsyy+hx9+uPo5D+pPwK5s27AW&#10;C+ZZsM+y6Nq1a6eWLVvu0YHOavBZ0O+II47Q6tWrvdp8bdu29Ybv2lBeJgQQQAABBBBAoKkEFi5c&#10;uMem7QLygAED9pjHEwQQQAABBBBAAIF67KJrtd7uvPNOr8tZXbA/+9nP9njJ6sStXLlyj3k8qT8B&#10;G27bvn17L3hnmZU23DYpad+YrgX/rN6eXTG3IbsW4CO4V3/ngTUhgAACCCCAQO0C5eXltb+wa+4j&#10;jzyyx+tWg2/vjL49FuAJAggggAACCCDQTAXqpcmGDb/9xS9+ofz8/FoDSFW2/fr1U69evaqeetli&#10;1157bfVzHiCAAAIIIIAAAgg0HwGr+VtzsprAVlbEGrLZb8t7773Xe9kuRlqpl7Fjx9ZcnMcIIIAA&#10;AggggAACuwQOuQafDZ2wLrmLFy/2Vtm7d2+de+65uvrqq/do0PDEE0/o1Vdf9TqiWXfVmtNo1wTi&#10;gQcekDWHYIo/AfshXlZWppKSEu9WWloqO8dVz632n2UT2o9zyyC0xzbPmrHsXasx/o6ePUYAAQQQ&#10;QACBAxX405/+VN0MbO/32m8Ey+zr0KGDOnXqpL59+3rBPrtQzIQAAggggAACCCBQu8AhB/hqXy1z&#10;E0HAgnRFRUXavHmztmzZ4jXhsEYqVtNv48aNWr9+vey5Dc+2Zh3FxcUqcTcL9lW4oJ89t/nWtMOC&#10;eX6/zwX4gtXBPfsBn52d7QWC8/LyvMYfVjvQbjZk2OoF5ubmeu8nEJgInyiOAQEEEEAAAQQQQAAB&#10;BBBAAAEEGkJg34JsDbEV1hnzAhaIs8DdqlWrtHTpUi35bIkWLV6k5cuXa/269V6Qr7Ss9KCOw9Z9&#10;oFMwmORq7OS4oF+uunbtpj59ervh3b29LE+7mm8NQ6xBCIG/A5VleQQQQAABBBBAAAEEEEAAAQQQ&#10;SDQBMvgS7Yzux/FYhp1l4C1btkyffvqpPvroI82fP1/Lli7T5i2bvdo3e6zGfUp8Ga6jbutUKS9d&#10;0RYpUotkKbvy3peerGiKixWnBqVkd5/slo345LvtfUVnrFXyoMuVPvQyJSVnqaJ8pyIlO1VRViSV&#10;FLjH+Sor2KJI4SZFirYousNtf8d6RbatdK9vdbsR2WNX7Ill9XXs2NHrojd06FANGjTIC/xZ5l9t&#10;TUT2WQEzEEAAAQQQQAABBBBAAAEEEEAAgQQSIIMvgU5mXYdiTVAsoLdo0SIvmPfuu+/qk9mfeBl7&#10;ZeVlu98WcEG51i5w1z1b6pjlbrvuW2comunq5bkgnhfIC7tAXpKL+kUtPuzqKboYnM/u3eRzdzbb&#10;V+pmpgcVdcNy/Wk5Cuf1VCA9171Yo/6ivV2uz4vPHrg1VJQr6gUAi919oSp25qt82xqVblmmso3L&#10;VbF1pSrWLNKmzSvdcOHZmj17th599FG5Tahtu/ZeF+DjjjtOFvTr37+/N+SXgJ8ZMyGAAAIIIIAA&#10;AggggAACCCCAQCILEOBL0LNrw2JXrFihGTNmaPLkyZr27jRZp7rqgJ4F4Voly9c7V9E+eVIvF3zr&#10;lK1orsvSywhLKS6I5wJvPldLz+didRaWi3rBPPeows0o3w1XI2RXGeazeF25e19VMC8aUTTigncu&#10;gOce7H7jPo/c9gJBBSwTUFkKZndwkTtXUHtXADBS5jL/irarwmX7lW5aqpI181W2er4qvpyt1WvW&#10;aPXq1Zo0aZILFbrYpBvGe9RRR+nEE0/07nv27OnV/ttnk8xAAAEEEEAAAQQQQAABBBBAAAEE4lzA&#10;YiHe5BoqbHAPWu16yl0cChQWFmrJkiV66623vI7FM2fO9JpjeIdiAb08l503sJWig9rKN6C11CGz&#10;cphtsgXzLHBXGchzY3Qrj75m5O5APGxbLoPP9/9eV+TtL5U67Cplj7pKgTTL4PuqAN/XbGRXoM/n&#10;d0OAvU+uX17Qr3CryresVOEXH6vsi49UvuIDRQvXum25A3JTVlaWBg8+XKeffoasY/OAAQO8+n1f&#10;szVeRgABBBBAAAEEEEAAAQQQQAABBOJCgAy+uDhNde9kSUmJV0vPsvRefvllL2Nv27ZtlW9IcYGw&#10;gTnScJcJN6S9oj1aSjmubl7YnfaIi97ZfxbMK6sMhNW9lRh5xcsIdHmElkG4a7JgX1JGKwWz2iil&#10;+whFS0tclt8mlaxboqJl01S69F1tXzvbBT3f9m7p6akaMuRInX322V52X58+fbwOv1Xr4x4BBBBA&#10;AAEEEEAAAQQQQAABBBCINwECfPF2xnbtr3W8tVp6zz//vDcEd8MGS8B0iW3WDGOYG3J7bGfpCBfY&#10;69TCDbkNVY5ydXExL6BXWlE5lHbXuuL6rmbQz+KUriBfID1Pab3bKq3XKFUUb1fp5i9csO89lSx+&#10;UwUr39M777zj3XJycryMvvPPP9+7tyYdgYDzY0IAAQQQQAABBBBAAAEEEEAAAQTiSIAhunF0soqL&#10;i7V48WK99NJLGv/0eC1YuEDWQMMX9rs6ei5Tb0xXF9zrKF9n1xwjPez6WbgUPcvQc3eNGtFrqCG6&#10;B3OurI6gz8WxXeAvUlzogn3LVfD52yr79DVXv+9Dl71Y6K21V69eskCf3QYOHEi9voOx5j0IIIAA&#10;AggggAACCCCAAAIIINAkAgT4moT9wDa6fft2ffDBB/rvf/+r1157TVXZeuqYLv/oTooe21XRvi5r&#10;L8s1x7BgngX1do9iPbCN1cfSsRTgq3k8XrDPZei5YF/Fzh3aufZTFS2YpNJ5LyuybZmzK/fq9Z1y&#10;yim6/PLLdeyxxyoz09UpZEIAAQQQQAABBBBAAAEEEEAAAQRiWIAAXwyfnI0bN3rDbx955BFNmzZN&#10;BQUFrrutXxrUSr5Te0lHdVS0TboUcPOsLl1jZ+rVZRerAb6a+2vBPn+Sy3J0DX/z16ro83dVOPtZ&#10;la98Vyrd4Ybq+nXccaN0xRVX6NRTT1VeXp7LBKz+51JzTTxGAAEEEEAAAQQQQAABBBBAAAEEmlSA&#10;GnxNyl/7xi1Db9KkSbr//vv14YcfqqysTL7csHwn9ZROdbcBbVxdPZetZ5l6VnfO7pkOTMBF9qIV&#10;Ze49PtekI09ZR35L6QPOUPGauSqY9axKPn1WU6dO9W7Dhg3TlVdeqXPOOccL9Pn9LqDKhAACCCCA&#10;AAIIIIAAAggggAACCMSIAAG+GDkRthuWsTdx4kQvsDdjxgyVl5dL7dPkO7mPoif3kKwLrnXALXdp&#10;Z/HS+TaGfGvfFWdpwb7yUvmDYaV1PUqpnYeq5JgrtX3OCyqd9ZjrTPyR1534gQce0Pe//30v0Ne6&#10;dWsy+moHZS4CCCCAAAIIIIAAAggggAACCDSyAAG+RgavbXPbtm3Tm2++qbvvvtsbimsZe+roAnun&#10;9Vf01N6KdnFNM7xhuBbYI1uvNsN6medl9bmgqhuKm9ymr8Jt+qh86MXaPvs57Zw5TjNnfuxuP9aj&#10;jz6qn/zkJzrjjDOUne3ODRMCCCCAAAIIIIAAAggggAACCCDQhAIE+JoQv6ioSO+//77uuusuvfHG&#10;G7LnXsbeGS6wd3ovRTvVCOyVE9hrtFNlgT7XcMOG7wZzuqjlCb9W+eDzlf/J8yqa8ZDee+991/Tk&#10;fZ1yyqm66qqrXK2+45SWltZou8eGEEAAAQQQQAABBBBAAAEEEEAAgZoCBPhqajTS44qKCi1YsEA2&#10;5PPpp5/WunXrpLxk+c7vq+jZLrjXI6cyY8+G4hLYa6SzUttmXKAvUiPQN+ZqpQ86S/kf/VfFM/+j&#10;V1991avRd+mll+pnP/uZ+vfvr1AoVNuKmIcAAggggAACCCCAAAIIIIAAAgg0mAABvgajrX3F69ev&#10;11NPPaWxY8dq4cKFUnpAvjO7KPqNQYr2y5NC7pRUENirXa+p5u4O9IVzeyj31D+oeOA5yn//QRUv&#10;eFEPPvigl4H505/+VJdffrnatGlDfb6mOlVsFwEEEEAAAQQQQAABBBBAAIFmKECAr5FO+s6dO93Q&#10;zvd08803e/X2yiOu/e2Q1tKlAxQ9qrML9LnMLwJ7jXQ2DnYzuwJ9rkZfSofDFL7g/1Q48CwVvPNv&#10;fbHqA/32t7/1An3XXHONN2w3NTX1YDfE+xBAAAEEEEAAAQQQQAABBBBAAIH9FiDAt99UB7/gihUr&#10;9JDL8hr3yCNatWqVa6CRLp3fR74z+kit0xUlsHfwuE3xzl01+nz+JGX0O1kpnY5wjTieVdF7d2ry&#10;5CmuPt8H+tGPfuQN2+3atav8fn9T7CXbRAABBBBAAAEEEEAAAQQQQACBZiJAgK8BT7Rl7b399tv6&#10;5z//6d1Hwj75TnXDcS89TOrnsvf8PkWpsdeAZ6CBV+113S1TIDVbLY/9odJ6HK38t+5W0cKXdOut&#10;t2rGjBm67rrrNGbMGJpwNPCpYPUIIIAAAggggAACCCCAAAIINGcBAnwNdPa//PJLPfzww159tpUr&#10;V0o9XUfciwdKJ3aXspK94bjRiKu1xxT/AtGIl4WZ3MY12Tj/ZhV8OkY7pvzTDcn+QJdccomsNp81&#10;4ejYsSO1+eL/bHMECCCAAAIIIIAAAggggAACCMScAAG+ej4l1iH3o48+0g033KBXXnlFFaGofKd3&#10;lS47XOrjmmj43AbJ2qtn9VhYXWV9Pl8wqMwhFyrcYZC2T71TBQue9zI4586dq+uvv17Dhw+n024s&#10;nC72AQEEEEAAAQQQQAABBBBAAIEEEiDAV48nMz8/X88++6xuu+02WUBHXTKki/orelpvKTvFBfZc&#10;xp4b1smUwAK7hu2GW/VUy3Nv0o6uR6lg6j81adIkLV68WL/5zW/0ne98R8nJLouTCQEEEEAAAQQQ&#10;QAABBBBAAAEEEKgHAQJ89YBoq7BhuHfffbfGjRunDRs3SCPaSd8bLN/h7aUAtfbqiTluVhONlMsf&#10;DCt76KVKbtNH2177p5avmKqf//znWrt2ra666irl5ubGzfGwowgggAACCCCAAAIIIIAAAgggELsC&#10;tPc8xHMTdRlbM2fO1K9+9SvdfPPN2liyVb7L+sn3h1HyHdlBUWukQa29Q1SO07dbNp8L9CV3GqLc&#10;i+5UyjG/UCQ5R3/961+9mnyW0ReJROL04NhtBBBAAAEEEEAAAQQQQAABBBCIFQECfIdwJkpKSvTy&#10;yy972VgvvPCCKjqlSlcNVfRHwxXtkOU1XmBI7iEAJ8RbXZCvolxJablqefK1yjjzJvlScvT00097&#10;DTisy3JZWVlCHCkHgQACCCCAAAIIIIAAAggggAACTSNAgO8g3Xfs2KFHHnlE1113naZPny4d2Ub6&#10;zUjp3AHypYVopHGQron6tmi0Qj5/QNmDv6EWlzyipNyB+nj2HF188cVesK+4uDhRD53jQgABBBBA&#10;AAEEEEAAAQQQQACBBhYgwHcQwOvWrdMtt9yiP//5z1r0+WL5Tuki33Uj5TuqE0NyD8Kz2bzFG7Jb&#10;ofRexyv3inEKdjtZ6zdt9Zpu3HXXXbKgMRMCCCCAAAIIIIAAAggggAACCCBwoAIE+A5QbMWKFbrh&#10;hhu8envrCjbKd1FfRX91tKK9WlbW2nNBHCYE6hawIbulCrkuu7kX/1vhIVeo3BfStddeq7/97W/a&#10;tGlT3W/lFQQQQAABBBBAAAEEEEAAAQQQQKAWAbro1oJS1ywLvvzxj3/UU089pfKcgHTRYYqeP1DK&#10;SmZIbl1ozK9VwJpvBNNbKvfs/9XWrLYqevdW/d///Z+2bNniNeFo27atfD5fre9lJgIIIIAAAggg&#10;gAACCCCAAAIIIFBTgAy+mhpf8diG5VqX3Mcff1xl7VxA74dDFHUBPmWGpQo6oX4FHS/VIRCNVMif&#10;FFLLMb9W+il/lS85Ww8++KB++ctfyjJFrUMzEwIIIIAAAggggAACCCCAAAIIIPB1AmTwfZ2Qe33N&#10;mjVecO/WW29VtGe2dOXh0pju8gUDlcNy92MdLIJArQIWxHOJejkjvqtAagvlT7hOzzzzjKzphn3e&#10;unXrJr+fOHytdsxEAAEEEEAAAQQQQAABBBBAAAFPgADf13wQvvzyS/3jH/+QNUFQqxTpJ0OlYzu7&#10;Zhou6BIhw+pr+Hh5fwSs+YYL8mUdfr784TTlP/9LTZgwQaWlpbrzzjvVo0cPgnz748gyCCCAAAII&#10;IIAAAggggAACCDRTAVKDvuLEr1q1andwr3Wqy9xzQ3KP6yIXbZEbP/kV7+QlBA5QwIJ8bshuRt9T&#10;lHXhPQpkddTrr7+hn/70p/r8888ViTAM/ABFWRwBBBBAAAEEEEAAAQQQQACBZiNAgK+OU7169Wpv&#10;WK6XudcmTfqBG5b7zUFuOKVLtSK4V4casw9NoDLIl957jLK+OVaB7C6aPHmKrrrqKi1fvpwg36Hh&#10;8m4EEEAAAQQQQAABBBBAAAEEElaAAF8tp3bt2rW6/fbbvZssc++7h8l33gCXuUdwrxYuZtWrgAvy&#10;VZQpvcdxyvzGndWZfFdffTWNN+rVmZUhgAACCCCAAAIIIIAAAgggkDgCBPj2OpcbN27U2LFjvew9&#10;5bng3uUD5b+wv6u554J71NzbS4unDSVgQb6M7qOUdf4dCmS21csvv6zrr7/ea/hCd92GUme9CCCA&#10;AAIIIIAAAggggAACCMSnAAG+Gudt69ateuSRR3TjjTcqkhOWLu4nfWugIjTUqKHEw8YSiEbKld7n&#10;BGWce5t8GW301FNP6X//93+1adOmxtoFtoMAAggggAACCCCAAAIIIIAAAnEgQIBv10nasWOHnnnm&#10;Gf3tb39TWZpjOben/Be7phqBAJl7cfBBTsxdtOG65crsd6oyT/9f+VJaetmlt912m7Zv356Yh8xR&#10;IYAAAggggAACCCCAAAIIIIDAAQsQ4HNkxcXFevPNN73sqPzoTvlO6SLfFUcoEk4iuHfAHyneUL8C&#10;LsgXrVDm4Rcq5cTfyZecpRtuuMHLNC0sLKzfTbE2BBBAAAEEEEAAAQQQQAABBBCISwEXwWreU2lp&#10;qaZNm6Y///nP+mLTGvlO6KToj4bJnx5SlJp7zfvDEStHb12bXQnIliO+p83FO1Q07U795je/UXZ2&#10;ti644AKlpbkuz0wIIIAAAgggUKvAzp07ZbdQKKT09PRal2EmArEoYH+nVF3QtZ+DFbv+Ngm42uA+&#10;99vQppSUFCUnJ1c+4f8IIIAAAs1aoFkH+CoqKjRv3jz985//1NyF8+U7so2iPxjqIilpipRHmvUH&#10;g4OPMQEvyOdTzjE/VmT7OhV/8rh+//vfq02bNho9erT3R0uM7TG7gwACCCCAQEwITJ48WePGjdNx&#10;xx2nX/ziFzGxT+wEAl8lYKOLXn/9dU2cOFFbt7jay64uc4UCri54ivc2f2SnPXMXgP3KatFSo0aN&#10;0tlnn63MzMyvWi2vIYAAAggkuECzDfBZJ9KVK1fq7rvv1huT35T65yr602FS5xYSwb0E/9jH6eG5&#10;z6w/nKIWJ12rLdvW6Mulb+gPf/iDHnzwQfXr18+Vi3T1IpkQQAABBBBAYA+B5cuXe4ESsvf2YOFJ&#10;jAqsXr3a+/tk/PjxWrduncqDrRXocYxCHQ6TPznX7XVUFTu3qmz1PFV8/p6SSlbLgtjvvPOOrrrq&#10;Kg0cODBGj4zdQgABBBBoaIFmG+DbsGGDHn30UY17ZJzUJUv67uHyD2hN5l5Df+JY/yEJRKMRBTPz&#10;lHXWH7XlsZX6aObH+sc//qGbbrpJ7du3d8M1do3XOKSt8GYEEEAAAQQSR8BGbFhGVHl5eeIcFEeS&#10;kAKLFi3yRmhYsG7z1gKFj7hU6f3OUqB1TwVcHWZfoPJPN2vCFup5iioGXKCiz17XyhmP68knn9Tc&#10;uXP1l7/8RaecckpC+nBQCCCAAAJfLdAsm2wUFBTo1Vdf1R133KFIrqtZcX5P+Y7r4hLdXXELJgRi&#10;XMB+1CXn9VXG6X+RP6utHn/8v3rggQforBvj543dQwABBBBoGoGqi19V902zF2wVga8WWLhwoX71&#10;q195f6NsKctQ5hk3qsUJ1yq550iFstu7AF+a/MGwd7PHIfcbMLnrMGUfd5Wyz7tZRS0G6qOPPtLV&#10;V1+tZ555xjVp4++arxbnVQQQQCDxBJpdgK+srEwff/yxF9zbUrZDvtEdpHP6KxpwFJTdS7xPeIIe&#10;kQX50nuNUcqxV8uXmuNl8FmtFisizoQAAggggAACCCAQPwI2jPyaa67R1KlTVZLaRdln3aj0I7+l&#10;pMw2rsyeK8HiRnC4iN1et4gbuRFQIK2l0vqdqpwzb1Cgz1myQOHvfvc7Pfvss/EDwJ4igAACCNSL&#10;QLMK8NmVLPsCHTt2rGbP+0S+fq7u3reHyJfhsvh2daWqF1VWgkCDC9hV2Yiyh16qcP/zVRJJ0l//&#10;+lfvR50NRWJCAAEEEEAAAQQQiH2BLVu2eDWVp0yZovL0zso+829K63uCy9RL3R3Yq/MwLOjngn9J&#10;QSV3GKScU/6g0MBv6vPPP9f111+vSZMm1flOXkAAAQQQSDyBZhXg27hxo1ef4qmnn5K6Ziv6ncFS&#10;R3dfQepe4n20m8ERuYB1IJSi7DG/VDBvkD5dsFg333yz1q9fz7CMZnD6OUQEEEAAAQQQiG8BG1lk&#10;JYNeeukllSpL2af8Sak9R0l+V2vPAnf7O1l2n6vDHMrroRYnX6dg/3O1ZMkSXXvttZo1a9b+roXl&#10;EEAAAQTiXKDZBPhs6OK0adN07733KtIqLJ3bSxruhucS3Ivzj3Dz3v1opEKhnE5KP/V38rthHP/9&#10;7xNeENvqTDIhgAACCCCAAAIIxK7AxIkTvZFFBUU7lTHmf5Ta/yTXSCNYORT3QHfbG8IrhXK7q8VJ&#10;v1Wgy7H69NNPveG6q1atOtC1sTwCCCCAQBwKNIsAXyQS0Weffab77rtPa7atl29YO+msvt6VLvpq&#10;xOGnll3eQyDqhuSm9zhOySN+LJ/rsGZZfFZn0q4KMyGAAAIIIIAAAgjEnoBl2P3pT3/yRl4kD7lc&#10;6cMucsE9l4RwIJl7+xyWlXCJuky+3i6T7/fytegh68h70003qaioaJ+lmYEAAgggkFgCzSLAZ0MW&#10;rXX8a2+8Jl+3HEUvHiRlUXcvsT7KzfloKn/MZQ+7XKFOI7Vm/WYvyLd27VqG6jbnjwXHjgACCCCA&#10;AAIxKVBcXKx//etfmj9/vgLthypr1M/lT848xODerkN1mXxutK5SugxV5knXqbQioCeeeMKN8vhv&#10;TFqwUwgggAAC9SeQ8AG+qqG5Dz74oNQ2TdEL+0h98qTyA6hrUX/erAmBhhFwP+aS0rKVceKvFchs&#10;p5dfnqCnn35aDNVtGG7WigACCCCAAAIIHKzAa6+9pvHjxyvqS1bm6Ku9YbX12vDPq8nnV3r/M5V2&#10;zE+1detW3XDDDdTjO9gTxvsQQACBOBFI6ACfdc1dunSpxo0bp41FW+Uf3lY6sUecnBp2E4EDE4hW&#10;lCu50xFuqO6P5EvJ1m233aY5c+aovLz8wFbE0ggggAACCCCAAAINIrBu3TpvyKwF3cJHXKq0PmPc&#10;dipHY9TrBi2TL5iijBHfU1KPk7R8+XL97W9/84J99bodVoYAAgggEDMCCR3g27Rpk1588UW9OulV&#10;qUsLRS4cKGW42hYR+xJlQiDxBHyubkvmkZco2P4orV67Uffcc4+sezQTAggggAACCCCAQNMLPPbY&#10;Y65W8iz5XX28zGN+4AXhXE2VhtmxaIWSstopa/Sv5E9pozfffFOPPvooJVwaRpu1IoAAAk0ukLAB&#10;PmswMHv2bD388MOKtkpxTTW6SX3d0Fy65jb5h44daEAB9wMxmNZCace7Wi4ZeZW1J90wEBuqzoQA&#10;AggggAACCCDQdAKLFy/WXXfdpdLScqWN+KHCeT1d4kFDlw2KKKXrcKUe+1MVFhbqlltu8UZ4NJ0C&#10;W0YAAQQQaCiBhA3wrV692qtBtnTVcvn6tZRO6i3vYBvoAllDnSDWi8CBCthQ3fSuRyt8+MWKJKV6&#10;PyS/+OIL9/uxoX9AHuiesjwCCCCAAAIIINA8BCoqKnTffffJfpMFOh2tjMHnSz7766SB/zixobr+&#10;oDKHXuyG6p6glStXes3Y6KrbPD53HCUCCDQvgYQM8NnVqXfffVdPPfWU1DFT0Qv6S7mpLsDRwF+g&#10;zeuzw9HGrID9kPMrc/gVCmR306yPZ3vd02i4EbMnjB1DAAEEEEAAgQQXmDdvnmx4btQF9TKO/oGS&#10;3EgLRSoa56htqG5Ga2Uee5X8wUy99NJLmjBhQuNsm60ggAACCDSaQMIF+KyxhhWRffzxx1XgK3GN&#10;NdrIN7Qddfca7SPFhmJBIOp+MIZzOin1mMqGG3bFeO7cuTTciIWTwz4ggAACCCCAQLMSsIZn999/&#10;vzZs2KCk7mNcY40TXB28xh1ZEXVBvtRuboTH0G8rPz9f//znP7VmzZpmdR44WAQQQCDRBRIuwLd9&#10;+3a98cYbeuPNN6RO2Yqe01/R5BABvkT/JHN8+wjYD7mMQWcqyTXcWLths/7zn//I/n0wIYAAAggg&#10;gAACCDSegF1ktZFFPn9AGUd9T4HkbDcyt3EDfNbIwxcMu+1fKX9OH+/C7yOPPELDjcb7GLAlBBBA&#10;oMEFEirAZzXGlixZ4tXei2S7oN4JnRXt6erv0VijwT9IbCAGBdwPuaTUHKWP/L58KS28YbofffSR&#10;K+xcGoM7yy4hgAACCCCAAAKJJ2C19x566CFt3rzZ1cA7Sak9jnVBtUYamrs3p/tbKdyqm1JH/khl&#10;Lqvwnnvu0fz58/deiucIIIAAAnEqkFABvi1btmjSpEmaPuND+TplyXdid3elzNfgtWvj9Nyz281A&#10;IBopV2rXYxTqfqIKiss1btw42b8TJgQQQAABBBBAAIGGF1iwYIHGjx8vuey9tGGuPnJyZuNn71Uf&#10;ptUjd3WaDztHgS6jtGrVKo0dO1ZlZWXVS/AAAQQQQCB+BRImwGdXxyx775lnnpFapSh6WndFO7oh&#10;uhU01ojfj+fB7fngdgHN+HmWLhjgsjjrmI7rmqR7z0/TlB9mavxl6fr98SnKSnbB4DqmAa0Duv2s&#10;VD337Qzd597XKfvr/+l8c1BIN5+RWscaG2m2y+ILhFOUetTl8qfl6tlnn9UHH3ygkpKSRtoBNoMA&#10;AggggAACCDRPAasNbnXBvdp7nY9z2Xsjmy57r+oUWMMN95sw02XxWXfdJ598UtOnT696lXsEEEAA&#10;gTgW+PooRZwcnGUlvfbaa5o7f57L3nNXxkZ1c9enmJqbQGpQuv3sNLXJ8Cs1WHvA7tfHJuuxizJ0&#10;Wu+QerQMaHjHoH50VLKmumBffxfI23vqkOXXoxela87aCl342A65RDg96wJ92Sm1r9/eb+/5xTHJ&#10;unHqzr1X1+jPreFGeqcjFep1usp9IT366KNk8TX6WWCDCCCAAAIIINDcBKoa/7lImtJcc4uklCxX&#10;F7yRa+/Vgm4NPlJ7jFKw39neb8I77rhDRUVFtSzJLAQQQACBeBJIiBiYZe99/vnnev7556W8VEVP&#10;6S5/Xpr7/iR7L54+jPWxr386MVVt0uv+WA/rkKQrhoT1r3d26oT7tqv/Ldv06wmFyi+OKjfNr7vO&#10;SVN4rxjfH09IUVrIp8dml8g+Uo99XKLWbhu2nrqmW85M1d+n7NSmohj4DFpR5UCS0od+S35Xk2/C&#10;hAn68MMPqcVX18ljPgIIIIAAAgggUA8CL774olavXq1A28FK7TU6dhpauABfIJyujBE/kD+Y5SVJ&#10;TJ48uR6OmFUggAACCDSlQN2RkKbcqwPc9tatW73OuV72XscMaWTnA1wDiyeCwMk9g+rnMvBeWlh3&#10;E4lLBof0h9eLdMd7xVqyOaIdJVE9M69UP3uxwCPo7jL6BrdP2oNjiHu+xQXqSnfVQ165rfLBsV1d&#10;umAt0/eHhrU2P6JXF8dOPRO7UpvS/nCFep6qMgW94SLU4qvl5DELAQQQQAABBBCoB4GNGzfq4Ycf&#10;9oJ6KYO/paSMXJe910TNNWo5Hmv0kdrlCIUO/6Z27NihO++8U9u3b69lSWYhgAACCMSLQNwH+Kxz&#10;7sqVKzVx4sTK2nsnu+y91hlk78XLJ7Ce9jM31ac/n5SiX75UqPKvGPnw+aaIXl64b+Dt7WXlWrSh&#10;8kdXlxa7/1lYXT7L1iso3Z2Jt91l+9nULnPfIbo9Wvp1ucvs++PrTT80dw9ay+JLCir9yMosvpde&#10;ekmzZ88mi28PJJ4ggAACCCCAAAL1I/DWW29p0aJF8md1VXr/U11jjd2/JetnC4e4FtufQFgZw12d&#10;5pTWem/aNL366quHuFLejgACCCDQlAK7IxlNuReHsO38/Hy98847mjlrpnxtXfbeiE6K7ht3OYQt&#10;8NZ4EPjXGWn69/vFWrblK6J77kDu+qC4zsOpysxbsH731VUL5m3bGVGoxrBdG65r08aCPX+oBdzs&#10;W89M8zIE811mYKxNVosv7LL4gq5rWmnE7zXcKCiozFyMtX1lfxBAAAEEEEAAgXgV2Llzp8aNG+d1&#10;pw0POFvBFp1iovbePp4uiy+5XT+Fj7hYRW6f77rrLuo074PEDAQQQCB+BOI6wGedqb788ku98sor&#10;imSHFB3VQWqfSefc+Pn81cuefntw2GXtuS5ln9Q9NHd/NtSlRUBFLlPv0xoBPnufNdewLL6quHG7&#10;zMp/NvP2Wu4q11RjzroKvbPcdeGIxcn9ewmEwkodfIH8yZmyujALFy5UeXmM7m8sGrJPCCCAAAII&#10;IIDA1wh88sknXgKCLyldaYedK2uy4VL4vuZdTfCyZfH5XZ3mIy+WP72DZs6cqZdffrkJdoRNIoAA&#10;AgjUh0BcB/is25N9Eb39zttybVNd7b0u8vmqwjD1wcM6Yl2ga45fPxwe1m9eObTOX2khuY66fq+R&#10;RsVev79ueqtyuO1JrsafTef1D2lnWdRlDO4ehjuwTUBn9wu5xhqHth8N7W1ZfCldhrliz0do09Z8&#10;b2g7XdMaWp31I4AAAggggEBzEbAEhPHjx8tGSST1OkHhdv1dbO+rR5g0qY0rd5TcuqeSh16mkpIS&#10;3e2y+Kx+IBMCCCCAQPwJxHWAb/369ZoyZYrKkt2FsSGtpC4t3PfnXtGZ+Dsn7PF+CtiQ2DvOSnP1&#10;7oq0ZeehnfcfDEvWVreO213zjb0ny+j74XMFOm9ASA9ckKZBbZN03n92aO2Oym1a192b3RDh30ws&#10;dIG/3e+2UHOn7Bj7J+Z+dCalZCltyIXyhTK8LD7LgrValkwIIIAAAggggAAChyawatUqL8Dn/jpx&#10;2XsXKhBMie0An2UW+gLKGPINr17gJ3Pnymo1MyGAAAIIxJ9AjEUf9h+wrKxMn332mSa/MVnKTVXU&#10;Ze8p7LqfWqo5U7MQ+NXIZM1eU663XIOMQ5lapflkAb6rJxR6XXVrW5c14fjJ84X6/rOFuvCxHVqw&#10;qyGHLXvtqBRNWVqmmat31+771qCQ3vpRpn40PFlv/iBTY7rX3nG3tm01+DyXxZfc7RjXza2jFixc&#10;rPfee0/FxfsGNht8P9gAAggggAACCCCQYAKWfLBmzRr58wYotdsI96fJ7t+HMXuo7kJvKLe7Uo68&#10;1GvAds8995DFF7Mnix1DAAEE6haI2wDfli1bNM11e1qzdZ183TKlvi6Db++xlXUfN6/EucCQ9gGd&#10;64bKPvhRiauPZ51ud99SXJzXpoxw5bxMd1/XZK/847RU3fneTlkQ70CnYR2T3MjwJN38zu7husd0&#10;TtKNbp1/nbxTv3+tSA9/VKx/n5um3q1qdOo40A3V4/JRN0wkKautggPOkEKpeuGFF7R169Z63AKr&#10;QgABBBBAAAEEmp+ANdd4/PHHvZERoYFnKZCRF5vNNfY5NZbF51P64ed7WXzzyOLbR4gZCCCAQDwI&#10;xGWAz2pb2JUxu0KmnBRFj+sqf6Ybp8vw3Hj4zNXLPn5rUFidXVOMd3+SpY+uyt7jdt6AsLeN3x6f&#10;4s3/y0luaEQd0+/HpGhjYVRjPyypY4m6Z1vdPgsO/npCkcpqjHD93tCwbPjwO8sqx+tadp913v3u&#10;kZX7VfcaG+8Vv9u/tH6nyJ+SrcmTJ2vRokVep7fG2wO2hAACCCCAAAIIJJaANdf44IMPZM01Mvqd&#10;Fl8H52XxdXNZfJep1I2UIosvvk4fe4sAAgiYwK5cp/jCsKYA9gVqDTbUp4U0sK2rHmG5WAzPja8z&#10;efB7O2t1uYJ1JMQd0T5JXXMCmu2WWbqlQjO/rD0zz4bRts/y62cvFB7UjvzxhFQ9N790j+G6tqLD&#10;2iUpvyRaHfTbXFT5uRzkGnHEyhS1H3F5vRVoP1QliyZ6Qb6hQ4cqGIyhocSxgsV+IIAAAggggAAC&#10;+yFgHWgLCwsV7HO2wu53Vkw319jneCyLz++y+M7TzpmPad68uZowYYK++93v7rMkMxBAAAEEYlMg&#10;LgN8mzZt8uqGWXMN/8AcRTpkuO/PGilUsWnNXtWjwNNzS2W32qabXFadBfiemVeqR2fXnpl3Vt+g&#10;Tu8T0vefKdgn8dOy27KSfV7TjdrWb/OO756kPm7I7fWT9uyaa5l72e69NZt+lLrSKxGXddomI4YS&#10;Zt3+BMKpSul/msqXTdWkSZN05ZVXKiMjg07UdZ105iOAAAIIIIAAAnUIrFu3bldzDTdKYtDZ8ofc&#10;KKOKGt3X6nhfTM3elcWXfMQlKpryd411tfjOOecc5eTkxNRusjMIIIAAArULxFDEofYd3HtuRUWF&#10;rDuV1d9Ty1RFju68q7nG3kvyHIHaBS5w3XAvPjysH7nOuDWH1trSVrfPht1+VfdbC/795aRUrynH&#10;3qPCrQzkQteAw5apmuyx39U1+XJ7jAWhXdHn1M7D5U/LcxmxczR79myvsHLVfnOPAAIIIIAAAggg&#10;sH8C1rRsxYrlCmT3UIprZhYXzTX2OTTL4vMpw2rxZXbSJ3PmeFl8+yzGDAQQQACBmBSIuwCfpb3P&#10;cV82ny1ZIl+rVKlHK/lprhGTH65Y3KmLDgvp5jNT1aWFX69cmakpP6y8veXuZ/w8S7N/maUjOyRp&#10;ztq6O579/ZRUPeSaeyzfUnvAbtqKciUn+dQ5u/KfV7+8yqG5Vosvlqaoi04Gczoq0G2UoknJmjp1&#10;qmz4OxMCCCCAAAIIIIDA/guUl5frueeeU3l5hRuee5KC2e3ipLlGLcdoWXytuil5SGVH3bFjx9KM&#10;rRYmZiGAAAKxKBB3Ab7Nmzfrww8/VDTT1Qo73HXOzXNZfHunUcWiNPvU5AIn9wx62XmWTdchK6Ae&#10;LXffurnHNoQ25MbYWl29uiYb2puT6tO4WbUP/bX3WUfdj1zdv+tGp6hnS7+uGZXisvrKde+HxXWt&#10;tonmu8qV/iSl9T5evmCq3n77bdnwkgjD3ZvofLBZBBBAAAEEEIhHgeXLl+uNN95wtYMCSh1whlfL&#10;Lh6Po3KfK2vxZQw+z43yaKePP/7YK+USv8fDniOAAALNRyCuavBVDc+dPn261MIV4BvSwbUJcTHK&#10;vcdZNp/zx5HWIvDbV4tkt72n15eUqfNN2/aevd/Prb7eyC5BXTNx33XXXIl9HC9/aodO7x3Sj4Yn&#10;a9LiUv3n4xKV1N7ro+ZbG/9xpELhdoOUlNZaCxYs1Ny5c9WtWzeFw7HT8bfxUdgiAggggAACCCCw&#10;/wJvvfWWrEZ4oN0RSnG/q+JzeG6N47UsvrweSh58kYqm3aJ7771Xp59+urKysmosxEMEEEAAgVgT&#10;iKsMPhs++Omnn+rzpUvly01VtFsOw3Nj7ROVwPtjI8Gvc4HDNfm1D82teeiFLglwvGvycc0rRbp/&#10;RowG99wOR6MRbxiJv+tIKZisd955Rzt37qx5KDxGAAEEEEAAAQQQqEOguLjYa64RdQ3MkvuerkBa&#10;dvwOz60+RsviCyjjiG/Kn9JaM2bM0Jtvvln9Kg8QQAABBGJTIK4CfFu3bvUaAUQzkuQb0FJyQT6G&#10;58bmB4u9ih8BG6ab2n2k/MEUb/i7DYO3H6lMCCCAAAIIIIAAAl8tsHDhQn04/QMXD0tRau8T3dXT&#10;r14+bl61LL7WPRUe8k3v4u99941VQUFB3Ow+O4oAAgg0R4G4CfBZXbANGzZ4dSBci1JFBrWVz4bn&#10;MiGAwKEJuCy+cPv+8iVneg1slrgGNlYsmgkBBBBAAAEEEEDgqwWs9l7+jgL5Ox+tcJteLr739SM9&#10;vnqNsfKqi1T6g0of7LL4wrmaNu19TZkyNVZ2jv1AAAEEEKhFIG4iZKWlpbLAw9x5c2UBPnXPSZwr&#10;ZLWcGGYh0FgCNkw3kOW66bY9QuXRgDcMw4abMCGAAAIIIIAAAgjULbBjxw6ve64tkdr/dPlDaQkw&#10;PLfG8UYrlNy2n0KHnS8rlXTfffd69zWW4CECCCCAQAwJxE2ALz8/3zUBWKCyQES+runytU5TlO65&#10;MfRRYlfiVsANxw0Ewwp3O9p10032AnyFhYVxezjsOAIIIIAAAggg0BgC8+bN80Y/+ELZSu1xnFfb&#10;uDG222jbsJItgSRlHHmRS+bL0ttvv+3Va2607bMhBBBAAIEDEoibAN/27du9BhvKCCvav418oaB1&#10;CDigg2VhBBCoQ8Dnc8N0B7ph78neD9W1a9fKulYzIYAAAggggAACCNQu8Prrr8tGPfi7Hadgyy4u&#10;ey8B/zZxIz1CrjNw0sDzvBp8D9x/v3fMtYswFwEEEECgKQXiIsBngQYLOMyfP1/KCEk9WioS8DWl&#10;G9tGILEEIuUK5nRRIKO9vly91hsOTx2+xDrFHA0CCCCAAAII1J+AJR+89NKL3grT+p7qhue6EkIJ&#10;U3+vhpON9EgKKXPoJe5CcLpedzUH33///RoL8BABBBBAIFYE4iLAV1JSomXLlmnp8qWu/l5Yapcl&#10;f0UCXiGLlU8F+9HsBKxrblJGrvxtD3NDMUJet2r7d8eEAAIIIIAAAgggsK/AnDlzvPJB/nArpXQf&#10;4UoHJUpzjX2PMKmfaAAAQABJREFUNepq8aV0HKyk/mfJ6g4+8MADsvroTAgggAACsSUQFwE+a8m+&#10;dOlSRUI++btkSi1dF12G58bWJ4m9iXsBny+gUKcjXB2+sBumO5ciynF/RjkABBBAAAEEEGgogdde&#10;e00lJaUKdD9WSS06Jebw3Co893eX/T7MHHqZfIFkvfLKK5o+fXrVq9wjgAACCMSIQFwE+OxK0aJF&#10;i6T0sCK9WroirwE66MbIB4jdSCABq8PXuqf74RbW4sWLtGnTJkUS+Gp0Ap05DgUBBBBAAAEEGlFg&#10;69atmjjxZW+LKf1Odc3KXAmhRByeW8PUMhRTOh2pYN8zZMOTH3roIZWVldVYgocIIIAAAk0tEPMB&#10;PgswWKBhyZIlUpr78uxC/b2m/tCw/QQVcMMvklp0kD+llZYvX6FVq1aJOnwJeq45LAQQQAABBBA4&#10;aIG5c+dq4cLF8ifnKaXLsIQenluN5Jpt+MOpyhh2uSvnEnT1B1/SzJkzq1/mAQIIIIBA0wvEfIDP&#10;AgzWYMOG6CotKH/rNPkov9f0nxz2IOEErA5fIC1PvpY9FPUHvaxZrswm3GnmgBBAAAEEEEDgEAWs&#10;e67VoGsWw3NrWEUjFUp2Ac1g79NlWYwPPvggWXw1fHiIAAIINLVAzAf4rPX8l19+qYKSQqmVq72X&#10;k+KukhHha+oPDttPQAEL8LkhJklt+npXZhcuXEgB5QQ8zRwSAggggAACCBy8wLZt29zw3IneClL6&#10;nOx+OwXd48RtsLGHlMviC4TTlT7sCrmaSXruuef08ccf77EITxBAAAEEmk4g5gN8hYWFWrlypZSc&#10;JF/7dFeHzw3TpcFG031i2HJiC1gdvja95EsKeZ2rd+7cmdjHy9EhgAACCCCAAAIHIDBv3jw3PHeh&#10;G57ruud2Hd48hufW8LEsvtSuRynY85TqLD5KutQA4iECCCDQhAJxEeBbvny5Nzw32qWF/H63yyTw&#10;NeFHhk0ntoDP1eHrKJ8/ScuXLaPRRmKfbI4OAQQQQAABBA5QYPLkyZXDc7seo2B2x8TunlubjWXx&#10;JWco/ajvuCy+JD377LNk8dXmxDwEEECgCQRiOsBnNcEKCgq0Zs0al8Hn0t/bZioS8DUBE5tEoJkI&#10;uKuygfQ28oVzXObsKm3cuFEVFRXN5OA5TAQQQAABBBBAoG6BHTt2aMKECd4CyX1OkD8Udo+byfDc&#10;GixeFl+3EQr0PFVbtmzRAw88QGO2Gj48RAABBJpKIKYDfBZY2Oq+NNasXi2FAvLlpDaVE9tFoFkI&#10;RF16bCAtW/6sdqqQzwuuE+BrFqeeg0QAAQQQQACBrxFYsGCB7OYLZbvuuSPc8NxmehHUq8WXqcyj&#10;rBZfZRbfrFmzvkaPlxFAAAEEGlogpgN8Vs9h3br1Wr3WBfhcB121SJa/gvG5Df2hYP3NWMAabYTT&#10;5M/u4P1gW7FiBd3RmvHHgUNHAAEEEEAAgd0CU6dOldUnDnQeoVDLTs26Lng06mrxdTva1eLbncVX&#10;Vla2G4tHCCCAAAKNLhDTAb6SkhJt2LhB5b6ofC1DiqaHm2ESfKN/JthgMxfw+QIKtOzqOukmyQJ8&#10;FE5u5h8IDh8BBBBAAAEEvMDeHsNzg25kkctka7bTriy+9BFXVmfxvfvuu82WgwNHAAEEYkEg5gN8&#10;VgNMIbebLd2XqOukqwgZfLHwwWEfElsg0KKD12hj3bp1XiHpxD5ajg4BBBBAAAEEEPhqgcWLF2vO&#10;nDnyBVKV0u0YRZtzcG8XlZfF5zoJB7qOru6oW1pa+tWQvIoAAggg0GACMR3gKy4u9or8K5ykaKs0&#10;l1FEg40G+ySwYgSqBHyuk256nhfgswB7YWGh+xFLYL2Kh3sEEEAAAQQQaH4Clp1mzf/8nYa54blu&#10;pAPjirwMxkA4Q9kjf+wCnyG98sormj59evP7cHDECCCAQIwIxHSAz64Abdq0yWuwoVbpjowAX4x8&#10;btiNBBfwp7Zwwy382rBhnfLz8wnwJfj55vAQQAABBBBAoG4B+5tk4sSJ3gLJPU9QINn9XRJpxsNz&#10;a1BZJmO4xzEK9jtX27Zt07///W9vOHONRXiIAAIIINBIAjEd4LMMPmu9bh10lZ1CBl8jfSjYTDMX&#10;8BptuB+uSalau3aDd7U6wo/YZv6h4PARQAABBBBovgJLly7Vhx9+6C5+BpXa8xhKBtX8KLgAX1Iw&#10;TRlHfVe+pHRNmjRJb7/9ds0leIwAAggg0EgCMRvgs4CCdanasWOHCzS43cwINRIJm0GgeQtYPRV/&#10;KMNdnc5VaVm5F+BjiG7z/kxw9AgggAACCDRnAQvubd++XYG2hyuU21NRVTRnjn2O3avF1/kIBQdd&#10;6I38uOOOO7zfj/ssyAwEEEAAgQYViNkAnwUUrPbX1q1bXeae281U12CDCQEEGkXAH06Wwi6Lz+f3&#10;hltUVPBDtlHg2QgCCCCAAAIIxJSA/QayrDT72yTYfbT8adkMz937DFmt5qSwso66Qv5wrt555x2v&#10;Ht/ei/EcAQQQQKBhBWI2wGcZfFbIdtuWbZUBvnBQPur8N+yngbUjsEvAF7QAX4YL8Pm8K9YM0eWj&#10;gQACCCCAAALNUWD16tV6662p3kXP1J6j3N8j1ASv9XPghuomdxio8JGXeEkat99+W2Ut9VoXZiYC&#10;CCCAQEMIxHSAr6SkRPkF+VKyq8GXnOS+UInwNcSHgHUisIeA+3fmdzVmfKlZ3o9Zy6IlwLeHEE8a&#10;ScDqsFbVPZo9e7Y2b97MZ7GR7NkMAggggEClwKxZs7Rx40b5W/RScpu+LpOvHJraBOzvNPf7MePI&#10;y+TP6ixzGz9+fG1LMg8BBBBAoIEEYnbcqwUULMBX4b5Efcl+RZPc1TLiew30MWC1COwr4AtnegE+&#10;GypPgG9fH+Y0rIA1WHr11Vc1Z84cF3D2ezVZ27Vrp7PPPls9e/ZUUlLMfn01LAxrRwABBBBoVIE3&#10;3njD/Q6KKtTjWCVltFSUxmN1+zubcJueShl+pQpf/5Nuu+02nXbaaerSpUvd7+EVBBBAAIF6E4jZ&#10;DD6rd1FUVKSo3wX2wm43gwHRjL7ezjsrQuArBXyyf3euc7WrwWdD5Wmy8ZVcvFjPAuXl5Zo8ebI+&#10;+ugjDRo0SN/4xje8wN62bds0YcIE1915bT1vkdUhgAACCCCwr4Bl7lmAz6a0Hse730VcXNpXqeYc&#10;l43hfjtmDL5QgTaH6/PPP9dDDz3EheKaRDxGAAEEGlAgZgN8ljFkw7MszmDBPSW5GxMCCDSaQCCU&#10;6krw+bzMKTL4Go2dDTmBdevWecG9Hj16aPTo0TrssMM0cuRInXDCCVq+fLmWLFniZXiDhQACCCCA&#10;QEMKzJs3TytXrpQ/vb2SOx7G8Nz9wY5UKNiig9KP+bFc4qMeeOABWZkNJgQQQACBhheI6QBfWVmZ&#10;q+XgcomS/PIFXaSPIboN/4lgCwiYgAvsKakyg8/LpKX+JZ+LRhRYsWKF10G9V69eys3N9YbjhsNh&#10;DRw4UMnJyV5GgGWWMiGAAAIIINCQAm+99Zbs75FAl6NdXbl2rntuQ24tgdbt/mZLH3Caknqe7GXd&#10;33777d4F4wQ6Qg4FAQQQiEmBmA7w2TAtm6xZlSv7b4+85/wPAQQaQSAp5G3E/h0yRLcRvNlEtYAN&#10;ibLs0ZycHAWDwer5mZmZatGihdeVz2q0MiGAAAIIINBQAnYhyWrB2pTca7QCXu1XInz75R2tUCCl&#10;hTJH/sQlaqTrpZde0qRJk/brrSyEAAIIIHDwAjEb4LNDsjp83hRwuxmwsbpM8SdAUDb+zlnlHvst&#10;i8+Nka/+dxivB8J+x5WABZMta9QCe5a1Zw02qqZAIODNs/INXoZ31QvcI4AAAgggUM8CixYt0oJP&#10;P/UCVCmdhrnmGvymPRDiqAvypXYboeQjL9X27dv1j3/8wyvBcSDrYFkEEEAAgQMT2P2X04G9r8GX&#10;tj/yvMCCBRlsmK5tke/VBnevtw1Ux2N9ipaXunPHyas328Zakd8Vknbn0ervkcHXWOhsxz5rljVq&#10;gb2awT2Tsaw+C/zZdwN1IfmsIIAAAgg0pMAHH3ygop075e80XKGWnd2myN47IG/3fe5zo0EyRnxP&#10;/pye+vjjj716fHx/H5AiCyOAAAIHJBCzAb4DOgoWjjkBn8u4jHbIcmMaklT65Scq37baBfksI7M6&#10;8hdz+8wO7S1Qea4I7u3twvOGFLCgXpIbBlVbEK8q+GdBPluGCQEEEEAAgYYQsCzxSVXDc3uMkj/k&#10;6hK7C55MByjgsh7DeT2VOvJnKnMX78aOHes10TrAtbA4AggggMB+CsR0gM+GY3mZX6TE7+fpjJHF&#10;XLJe1DVGiZ7YXXJBvorVH6pw4SRVFOUT34uRU7R/u+FqYLpzaQEXy5xiQqCxBNLS0rwhuKWlpXtk&#10;6lnQz2oipaSkEOBrrJPBdhBAAIFmKGCdcz+YPt39CAootfsxlX+PNEOHQz9kG8HjV+bh5yjY63St&#10;Xr1aN954ozdk99DXzRoQQAABBPYWiNkAnwUVvACf7bEFjCzIR4xh7/MXs8+j7iKnv1eefMd3lFqE&#10;VDz3eZWsne/OowsaESyK2fO2x455NTCjezQ52ON1niDQQAJ5eXnemjdv3rxHrb1t27bJbtZZ1+rz&#10;MSGAAAIIINAQAjNnzvS+bwKtBinoMtCiDM89eGY3gicpJUeZo34uf3Ke3nzzTT322GMHvz7eiQAC&#10;CCBQp0DMBvhsjysz+NyDChctsgtATPEj4OpuRJLcMN2Te0ndc1Sx9TMVzX9ZkR2b3DEQqY2HExkp&#10;L3P/7KJephQZfPFwxhJnH7t16+Z10J07d67XMbdqaO6sWbO009VD6tKliyzLjwkBBBBAAIH6FrDv&#10;nNdff92rPxzoPtJ1g81meO4hIluANKXzUDdU9ycqLCzUv/71L68m3yGulrcjgAACCOwlELMBPgvu&#10;hUKhypT4Mle7zW5kfu11+mL8aYWLynZ0dfhO6yblpapk3gsq/mKWIuXFnMsYP3VeRL28xPv3Z/8O&#10;CfDF/AlLqB1s1aqVRo8ereXLl+uJJ57Qq64O0pNPPqmJEyeqX79+6tu3b+X3Q0IdNQeDAAIIIBAL&#10;Ahs2bNCUKVO8XUlz9fd8vq//c8nnC8gXCLrft668kP294t7jCyS5O2tYxoVtK7lkPpnDL1FSjxO1&#10;YsUK3XDDDV6WZCycc/YBAQQQSBSBmK1SbkN0rc6Sl7lX5gJF3nDBRGFvPsdhP4kix3aVb+pKRT5Y&#10;rQIX5Au1H+C6aXVuPgjxeKTun1y0tMgL8GVkZOzTzTQeD4l9jh8Bu8AzcuRIL4g3Z84cryC3ZVQM&#10;GzZMo0aNkg3hJegcP+eTPUUAAQTiSWDevHlerTh/Ziclt+vvYlOuvEwdk8/V6Iu6ujSl+atVunGp&#10;Sjctl4oL5Qsny5/RWuHc7grldpU/mOzK1LhkBfdd1mwnd/xJ6W2UNepX2vrlPE2aNMnrqvvrX/+a&#10;35nN9kPBgSOAQH0LxGyAz/7A82os2ejcUsvga8ZfiPV91htxfRFXO9HXKlXRc91Q3S+2q2zhqyru&#10;ebySMtwf6EEL4HJeG/F07PembGhupKTAnZ+I0tPTCabstxwL1peABZZHjBjhZevZcB7rmpudna3M&#10;zMzd9Vnra2OsBwEEEEAAgV0CU6dOVbnr+BrscrT8mW3clepaaFxWnmXtlWxeoYK5L6ps8ZuqKFyn&#10;SGmhS0pwAUEX+PO5oF5ROFNJHUcoddCZbojqkfInWaCv7oBhLVtKqFk2VDe123CVuHp8Ba//P912&#10;220aMmSIxowZk1DHycEggAACTSUQswG+qgy+JJfiXl7svlnLIq4HU+3fsU2Fx3b3T8BnQdqhHeUf&#10;tFyRDStVOPc5hTsMUaht7/1bAUs1gYALvO7c4QVgrdaZ/XtkQqCxBVJTU2U3y94jY6+x9dkeAggg&#10;0PwErFP7a6+95h14So/RCriLS1FXk3iPyYbsuiBevrtoXfTuXSrbskzRwo3yd05RdGCO3JVR9xvK&#10;JSes367yT5epbLO7LZ+ioj5nKXvEdxTM6aioBQGb42QX9v0hZQy9RKVr5mj1vGf0hz/8QY8//ri6&#10;du3aHEU4ZgQQQKBeBWI7wJecrMz0LG2xDL5i9+VKCYt6PfmNtTLL4lNmWJEz+0mLtqls6Vsq+myK&#10;krLby5+SQRZfY52IA9lOJKJo8XYvg48hugcCx7INIUBwryFUWScCCCCAwN4CixYt0sIFC1z2XabL&#10;uDvCZdvtOdLE6vFFynZq2/sPqeijhxTZsly+3hnynX6kIv1z5cvLUDTs/rxyDQKj213N6c+2SO+v&#10;VMWbn6l8plt+9SfKOOm3Su0ytHLIrleLaO+9SPDn1lU3LVdZo3+lLesXyToWWz2+W265RfabkwkB&#10;BBBA4OAFYjYtx/6gS01NU3YL17nKZe9pZ5kifiJ8B3+qm/id7hT6Dmst/wg31CE9oKJ5z7laJZ97&#10;ASQit018bvbevPu3F3U/XqOllsEXUYsWLcjg29uI5wgggAACCCCQcALTp09XkevW7u8w1GXadXLH&#10;537A7pqqgntb3rpLhe/dqcjWpfKd2126/nhFz3cXsQ9vr2h711yulevy3sYFqnq2kv/k7vJdNVzR&#10;34yQr3WJSpa/rW0v/FI7FrksQcsEdL+5mucUUXLb/so68TeqUIrGjx+ve+65x5Vcd0kdTAgggAAC&#10;By0QswE+GxKYmpaqrGz3Rem6sfpKmmkq+0Gf2hh7o7sCGk1OUuS0vlKnLFWs/Vg73dCGiqKtxPdi&#10;7FTZCSm3Bhs786sDfFYTkwkBBBBAAAEEEEhUgbKyMq/xgx1fcs/j5A+7QJ0b0eBNLhAXcbXztr13&#10;v3Z+eJ9UtEG68nDpxy4Tr3+elBqqXM6GoFrWn5f55yrOhdwQ37bub5mzeiv62+OkYTkqXzdf+RN/&#10;r4JFr3t1/JplkM+cXGwzte/JSh19tbbn79Dtt9+uZ599ttKR/yOAAAIIHJRATA/RtdpLVlBdWyoU&#10;3VF6UAfIm2JIwF2U8/VoKY3prOiaAhXNeV7hbscoxd18AfdRtC97piYXsOxZ66BbUbpdoWBAVoOP&#10;IZJNfloSfgeszp4VNbc/sEpLS72r+BH3h5XdioqKvCYb1njJPot2ASgYDHq3UChE042E/3RwgAgg&#10;gEDDC6xatUqWwed+lCq16zG7gnS2Xcuy82nbrPEuc+9uRXducsG9w6TLDlM0K7ny92tdv2Gr5oeD&#10;8g9pr0iWazB3z4eqePsz5b/ye9ddN0VpLpjYLGvyORtfUooyhl+h8q0rtWbmOK8eX+vWrTVq1KiG&#10;P+FsAQEEEEhAgZgN8Jl1sqvBl5PjitV+5iJDW6wrFQGguP4Mui/yaJL7kXRSD/k+WKPIrKUqmj9R&#10;4bzeCmS1dYfG+Y2J82sBvmI3PLe0QK3zcpXhikXTZCMmzkzc7oQF7rZt26b8/HzvZo83b97szbPH&#10;W7Zs8ebvdMOiSktKVVxS7AX67H0W4NuxY4cskGcBPgvs2efRntt3hM2zi0FZWVne94V12rXvDRta&#10;bo+tC7TdU0sybj8+7DgCCCDQKAJWC86+j/ytBirYuof7VVo5XNTnRjEULXNDd6fcpGjBOulbfeW7&#10;dGBlcG+vGn117qj7DRwJuIFTvdyF7quOcn/TvK+KaS7IN+G3CnzjHiV3cMHC5th4w+rxpeco22Xx&#10;bdyxXksWv6prrrlG9913nwYPHlwnJy8ggAACCNQuENMBPvsDrmVL90VoTTY276z9CJgbXwIuSOt3&#10;9Ukip7maJV9uV8n8F1XcY5RS+p4of1KYLL6YOJs+lRVvcQmVFWrTtoMyXBYtGXwxcWJifiesdo4F&#10;4zZt2qR169Zp9erVWrlypSwrwm6bNm5ytY2KVFJS4gXwqu6rsvYsmGeZfFU1eGo+t6Ce3ao+iwF7&#10;vOt5kutyWDOjz747Km9BZWVmqVVeniwjoHPnzurQoYN3s+d5br4FAAlgx/xHix1EAAEEGlTAvnsm&#10;T57sfQcFu41UINUlGLghuVF/QOXb1yt/0t8V2bZSGtVe+s5gRVu44buukcYBTW4b7ktM6tZS/p8O&#10;U6TgPZV98qm2TfiLWl70bwXdxe6o22azm9x3f7BlJ7U86XfaXLBVH388Q//zP/+jO++8U/379292&#10;HBwwAgggcCgCMR3gs8wM+yNMJRXybS50V7bsi/FQDpf3xoqAf2QXRd9eocj7q1Uw93kF2/VXqGWX&#10;WNm9Zr4f7irzdldbxv3IzM1t5QVAqoIqzRyGw99LwDLuNmzY4AXvlixZIus+uHzZcq1Zu0bbt2/3&#10;htba8Fpbzm7lAffHULarR5SdomhLN6wpw9UsSnOFyNOD7t4F+MOu1qOr1alQwA3bCSjq7jV3rfT6&#10;cqk8V8lDL1eoRUdX2shd9CkrcUN6S9z8YpW7pjDFrmZk1N0qSlztyGL3eNtWRXaslb9sgRtqXpnx&#10;Z5l+KSkpuzL+MtWuXXt169ZN/fr1VffuPdSxY0e1atXKW2avQ+UpAggggEACC9iFqalTpnhHmOqG&#10;zFpDjagLxvncbyGru1e6arq7QJ2iyPeOrGygcaDBvSq7qiBfH1e372fD5PvzFJV+MU3bptyinDP+&#10;6obsuu9FW6YZTqF2A9Ti9P+nrS9ep2nTpnlBPqvL17t372aowSEjgAACBycQ8wE++2NLZe5q1kY3&#10;RLe0TEpxX3z7mw5/cCa8q4EFIu78+fJSFT27l7Ryu8oWTVJxr+MVzGgtX8jVJmmmP2wamH3/V+/O&#10;T1n+GncVucILsFtmFBMCJlBcXOwF9JYtW6Z58+Z5t6VLl3rzLHPPbt4w2yQ3tLaVC9i5LoLRVv+f&#10;vesAjKpKu2dmMpPeQ0jvCS0BQu+9I0VRsfdVV111d3XVXddefruudYtrQ6VI70iH0FtICCSUJBBI&#10;JT2TOvP+77vJZEMI0lKm3KvDTGbevHffeXfevffc852PCDxfyp5Nr1VuOigu9lC7UpsiQ3JOvAMO&#10;WbIjNR4/E59HDnv0TCs5vJhjT2SgikjBbVl0//eAY+RI6IJ60kf0IbVP+odCeOmZHtxehfLBQH6t&#10;5CFZV019hr6EvCSJ7NMXopYUGIWlZ2EozYUx5yxUaYnEIx4iMs9BeL2yks/XtxOioqIQF9dTqAaY&#10;/AsICBDqQD5/WSQCEgGJgETAOhE4cuQIMkhxrnYOgEMAhd8qdaQS16AibTuq9n1DhF8NjPcPBmJJ&#10;eHC941T6vpGVfH0CoDzSD6rXE1CVOB8l/kRwkR8dSQPpYWMkH2HCi8mOYQNhnPIKipf/FZs3b8bT&#10;Tz+N9957D7GxsdbZ8ORZSQQkAhKBVkbArAk+9lfiECo7oxp152uhLqGJGxF8VymIb2XI5O5aAwGe&#10;syv9Q6DulQ5jbiYl3FgE+6A+sPfv2hq7l/u4DgRo2AlDASmmDLUICwuT5MZ1YGnpX+WQJVbipaen&#10;Izk5GXv37kVKSgqys7OFZx5/VmmshsFbCyXUkzJkB0AVyKQeJWbxJrLekx5OWqhImafSaWHkHodU&#10;EUYKrRUEHpN4XGgeY5rKmJ7F+6zga9yWNrbTkbqBiEPah2mCRVs0FNPO6v+04zAn3hmr/cjXyEhK&#10;P6OBFH9VFagrP0+hUTlEZGejsjATZQUZMJw9gWPHd9M57sPKlauEb5+fnx+p+7pjwIABRPrFITw8&#10;XHj5SUWrCXP5LBGQCEgErAOBLVu2COsIbfRg2LmRL7SiQl1FIco2fgSlIh+YGE4PWphmYq41hAZM&#10;EnJfNj4aysli4Lsk6Le8D3tSsTmH9rVRPz7ChPp8J7LuwdTXUbzyJWzatAlPPPEE3n33XdEXW0dr&#10;k2chEZAISATaDgGzJvjYV8nHxwedO3XGWX01jKVVAE0eW6VjbTtM5Z6vAAFW8YHUPMYbugNHi1F7&#10;Ygsq0zZC6xEItSNlTuaBjyztjwANXI01RIQUnaHfWZ0g+Ph3KIvtIMCkXlFREdLS0gSht5syCnL4&#10;bV5+vni/gsJhDZ1IfdeF/FEjo4FQ8mjs7AKVD/kRccgtqe5URMwpTMypaSJE//PPuf4XbXrR8Fz/&#10;5qXBveg+wB59tEulpWWeC3emoiyILAYUskAiBjX2TiQQpMpQF2LnEy5Uf0xiG2r1IrS3rjQPdaVZ&#10;qMk/gbzcY8jJPoq0k7uwf/9+LF++XCTu4DChIUOGoH///iJkiBN7SLLv0pdPfiIRkAhIBCwBAbaS&#10;WLdunaiqQ8yIxjDZ0sNLKHx2B9Sdabx6N2XNdSVriWsNzW0JCO7QHEjRfntP4HgB2dbQgtP6d2F/&#10;21fQOLpTx9lSX9fSjqzoPcKEk5o4U2QP1G+iZM3rSEhIwKOPPoq33noLEydOlP2uFV1ueSoSAYlA&#10;6yNg1jN3Dd3gORtiIJmin81LhaqwslHl0fpQyD22OwI0blHFUVjuID8KmSuHnrz4HMMHwT6YsmY1&#10;Uei0e71s+IAc+mjQk7qJMplxlGRgYCAkwWcbDYIz3DKRt3PnTjGYZj+9/AZSr8rBAGOEB1TDg6FE&#10;k/E4JcoBq/RcSU1HYbaKlsk0ajCNpYFs48nLhbxb4xZt/6KlY9dXRpB/5PHHikA7eyImnUkp7hVG&#10;de1DBLceRvLyqys+h7qidFRnp+DsuWRkphwSHoPbtm2j5E9e6Na1G4aPGIHBgwcjJiYGzs60H1kk&#10;AhIBiYBEwOIQ4L7v8OFEIpYcRYgor0zVnk9H5fYvidCjRc+begPdyTOvNZR7zdGhfappkQwP9iWS&#10;by1qTm1ByZ458B71BC1ocb/aYZ1o85q23988dtDYCSWfepojita/g0OHtopwXQ7Zveuuu4Q/dPtV&#10;SB5JIiARkAhYDgJmTfCxMoIVEkwy4PQRKOdKqKO1wY7OctrT1dWUB0qk9jFO6QYcyIfhyAHoU1bD&#10;jpJtaJxJHSRL+yNAqitjWT4pms4joHMnkcWaiXZZrBOBmpoakSBjz549Igzm0KFDIvz2/PnzqKb5&#10;hrEb/Q57dIUqxguqICL1vJzqfVB1JI0jzzwegzdOPur/sBCgqOIXdCWkGCCvJZrd0ZzCXmRPtPMI&#10;ppDjeDh1nQBDeT5qKWy9JvsIcrP242zaXiJDT2I7qQrYRoIVfaNGjRLhQ5yoQ/pWWkgzkNWUCEgE&#10;JAKEAPeB5eUVsAsdBq1nqPB0Ldo/F4bC49T/uUOZRtEm7BNb1zaKOsEb9qKw4DtIJfiPfdDv/BLO&#10;EUPgYKuhutwqaUzBSj7H0IFQT6Fw3W2fI/XwPKHi4wVIDttlz1xZJAISAYmAROBCBMya4OOqctbD&#10;0NBQYEMNVGeKhZ0SR1mZWwnReuEp3zEXVSu1Ohf/Kth20ftBWg+84DcZPR2DxGclhkrML9qHHwp3&#10;XTjvbPhmH8cQ/KnzOITrfJBbV4pnsn7BqZqCi/bb9I0HvIdghEsM7sv8tunbZvVa4VFNlDdUY8Kg&#10;ZLOKbynsI4fDMWIodezUPC2KNDAraK+xMipUF2fR4Laaoi/jBMGn5lBLWawKAfbOY0+9DRs2gBVp&#10;nDSD1Xp6HYWsdiGF3jQi3btSgqNgCkHlbLfkfaow0SvuvQ3MmJiRWBMsdF4Np8YvVNzuNQ7QaB3I&#10;dN0HWp8oui8NIbLvRtQUnEDN2WTknt6Js7QwceLECfz666/Co2/06NEYO3asMATnxB2ySAQkAhIB&#10;iYD5ImAwGLBmzRpRQR0lcrJz8kRVdjJq9n5H75EtxK2xQAB5O7QRuScOzGNdJhBnUN+7PxvK9izK&#10;qvsxOt32BdSsMrfFUF0GpgEXXWAPeE18AWWeIcja8U98//33OHDggFD0TZ48mZJlkd+vLBIBiYBE&#10;QCIgELAcgq+KDNPPlEBdRVmsnMnnycwml3/zn4yHfUZc1KzuzfjmoveGOUdhTdSTeC93HW7N/pcg&#10;7Ma4dsGnwbfjJo943Hjqy//NM+nbYTpvsf2bOavA+/s+7AFs7/IXxKW8ivMGyhTZQuHvvOg3FYNT&#10;/6+FT83oLRrTqDgWdEIkVDvPwrj/JPTJK2Dv2wUad1rNvAAJM6q3tVbFaEQt+Y8p5E0WGRkpEgpY&#10;66na2nkZ6doyicchuKtXrcK+ffso9PQcivTFqAkkZd6MUKAnZQeM8ISqU71Sj0Nv6zl2+qHyC/rf&#10;dsr/zlfwmnaULMTOA2qa/Nl5hVIY1yDU9ZyGmpyjqMrcg8z0nTiTsEcQpwvmz8dg8urjicegQYPA&#10;2eClV5/ttBx5phIBiYDlIJCVlYXt27fSYFQNh8hh1NUZULr3J/L9pmzrvX2AMZH0HvcCbdwB0rxG&#10;TSp54z3xUCXloebkepSQdY0XZdVVWtP3z3IuTX1NaeyhIkNdLdlouI94lBbbIlFKJB/78nHCr61b&#10;t+K+++5Dr169ZD9raddW1lciIBFoEwTMnuDjVRkOeXLU2KMyvwYK+fCpXcwrky6r9ya5xeItIuCa&#10;FgN1Sj8X7m36Fuyok/op/EEcq87BqzkrGj9bX3YMn+ZtxOchd+AB76H4+nxC42cfBN4MV1KSfFWw&#10;FQYaYHyVvwV3eA3A451G4bWclY3bmV7wMOTb0Pvw7NlfiDwsM71tts8KhV2rA9wpVDcSyCpBddJS&#10;VNEqqlP38TShJo+veobBbOtvPRVTibCUOkougLoadO3aVYYaWsHFraurE2G4nCFwzeo1OHjoIHJy&#10;clBOaj1jTyKe+veBiryFVAFuMLrR741JPXHe9K+ZLaR06OVovA/RZKOB7NM6eUDrHS4Ux7W9ZqGa&#10;wneLTmxDbup2ZGRmCoVknz59cPPNN2P48OGC6JOK2A69ivLgEgGJgETgAgQSExNRUHAeas8YOPr3&#10;QHUuLdocmiuSNCmzKDTXmxa82lK916Q2tA4H9PGHcjMp+b4+jMqtn6KWolq4n1E4M7zNFl5wU8g+&#10;wxsuvWZC6xuNsoPzcHLfT0LNt2XLZsyefRtuvPFGkQDLZmGSJy4RkAhIBAgBsyf42MvI39+ffBai&#10;kVR+BsgphTHMw6y8+J73m4SPctfj4/wNl21UsY4BCNZ54ZeiAxdtu7zkMD7HHRjmEnUBwTfYJRL5&#10;RNRVK/Wd+8mafPHd8W7dWyT4nvYdi6zaIiwsPnjRMcz6jeFhUG3JhDEhC+VJi6ENjIWO/PhkaR8E&#10;yPISNey/V5BB2UaNInGATkdqWVksEgEm9jIyMrB+/XqsIsVeUlIScvPyUOlNYUATg4D+9IjxhuJD&#10;oS0OFIIrkmTUD6It8oTbs9INZF+9so8y9Lp2ojBeb+j8usCpy1hUU/hu1cktOEmZwc+uWCUy8cbF&#10;xWHWrFkYM2YMOnfuDEn0tecFk8eSCEgEJAItI8B9pJEWs7QRw6Bx8ULRNoqiKcsm9R71j8PCOUq3&#10;/Qr3LWyHcVMsVDtOw3DsOIp2fI1OU1+hOnCPQ5/bcqFQZZXWHg7BvWHnEYjq4P4oPTSfEnD8Smq+&#10;HCxatAgzZswQ6vnYWJpDyDGsLbcWee4SAZtFwOwJPp4EsYk5G6km7TgFZBZD3T+4Xfvb32odgeSl&#10;x2o6Dpe9ksKqPi6T3HrgubOLQI5XjV+LsqcMXVR2VdB5NhRPjRP8te5IqTxnegvFdZXidbDWs/E9&#10;04tuDn54zGcU+qe+ZXrLIp55cKXycYIyPRrIKEHtsdWoih4NrStl2dURAdGAm0WcjKVWkpIM1JH/&#10;noHamr+fL0JCQmQGXQu8luwnlEnqsXXr1mHFihWC2MsrzEd1gAOU2VFE7FHSokhKnuHBaj3uAhom&#10;DPI3dm1XuwE3FYV3qexdyC/JlSYewXAIG4jaHtOgP7UN6eQtmrVmHVgpsmDBAqHoGzdunCD6ZOju&#10;tcEuvyURkAhIBK4XgaKiIqG05v04dRmDmuIzqDrwI/1FY9KZXaF40/iztj0ZPjo0yfhU5Pmn3EUh&#10;py9tQ/XBn6DvMQXOkUMoVLd+oZ/ra7NF9Llq2Ll1hqbndGiJ7KtKG48C6mdz9yaI8Q/3s0PIJmPi&#10;xIno27cvgoJoQVMWiYBEQCJgIwiYPcHH14GNymNiYoB1y6E6Xggjd7ZaUqGYQfjYc50nwl3jiIzY&#10;t4iYSwer8D7J24BKpbbFJpRUdRbnaorRzdEfHwXfgifOUBhAQ7nLayAK6sovUPcVGfQorKuAvVpr&#10;2gwuFK7MJYeSbTQtHP77Xej9ePzMzyimpB2WVlR0WZX+IVD3zoAxLxPl5D3iENwXOv+ulnYqlllf&#10;4nlq8lKh1FVTgoABUmVkYVdRoUEv+9EwsbdkyRJhQJ1fVIDqIEcoUygTLhF76jBPKK72UOxIIcDE&#10;niT1WvEqM568Ow7h1cHO3Y/UID7QBfZEDS1W6FM3IjNlBc6tW4/Dhw9j6dKluP3224Wij7PFS6Kv&#10;FS+F3JVEQCIgEbgCBFJSUkSSJLWDLxyD41F2eDmMJVlQdfGAsb3Ve03qK7qSERFQRqVTksHTKN36&#10;ORyoL1HLBe8GlOr7W+5rdZQAS+vmT/6JQ1F1aicKj/2KvORNSE9PFxEMgYGBGDlyJAYPHoxu3bqB&#10;/9awSlIWiYBEQCJgpQhYDMEXHR0NDXFmRlJ3oYR8+HycO1zFx+q620m9x0VN6o0hFErLj3u9B+PO&#10;9K9xoPJ0i83mpexl+E/oPeShNxqeGmc8mPkdHvIZhsnusZhw/OOLEmfs1WdguEs00XcqOmeFQnzr&#10;lXsH9Bfu/29+U7BPT8qdspQWj2vub7KKD67kr3gDeZ6kFMNwYgsq0zbQRJmICSc3SUa08QVUjAZU&#10;n0kUBF+PHj3g7EyZ22SxCAQKCwuF0fS8efOwa9cu5OZTKG4QLQRMIR+fQQ3Enos9jJylTxJ7bX9N&#10;Tao+ygSucfGGQ/gQaP26obbLOOiPr8fpxGXIXb2WwooOiYkHE31Dhw6Fg4ND29dNHkEiIBGQCEgE&#10;BALbt29HTU0N7LoOoUUWO1Tv/oHep5H2dBIVdKIxUDt57110OWg8rObx8B2k4tt9DrUnN6H86Fq4&#10;x98skqBdtL2tvmHqaynTsM6vO7SeYXCIHkVZ7g+hMmMXTp7agVOkoj9y5Ah4fMT2GPHx8Rg4cKDw&#10;mQ4PDwcvsMkiEZAISASsCQGLIPh40hMREYEgv0BkFpJq7Sz58HV26XAFH6vrOh3+M9zUDhjkHCGI&#10;PQ7X7Uphsru6Po9hqe9iD5FzzQsn0Aig0N7XAqaL8N6BzuE4XpV7yay4L5xdLLLmTnPviaUliWCl&#10;n95Yg7dzVjfuuq9TCG7z6o9+x95sfM8iX5CKTxVLYbmDA2HMKUNF4iIKdRsEXQglAiASVSqO2uiq&#10;kgFfnb4IxuwkqIy1YgBkb1+vFG2jI8rdtgICer1e+LvNnTtXhBllnc1ChQ+tTN8aBfWQECDKC4ok&#10;9loB6WvchWnyQWoBO1LzacK9iOjriprIUdCnrMap5KXIW/ALduzYIfz5Zs+eLSYddnYW0TVfIyjy&#10;axIBiYBEoOMRqKqqwurV9eNoRwrPrczci7qCY1AFkup9ZESHV1Ak3OjlB2UGkY0/pqBiy+dwihxB&#10;fQlZbJAXnSxNEDD1tfZO0HUiRR/bZFBykrpemZTpPgklp/fiPC1gp6VtE1YZy5Ytg6urK8LDwtCb&#10;CD8m/SIjIxEaGiqixprsWb6UCEgEJAIWh4BFzCJ4ssOJNmLjYpG5fzNwirJd9fLvcAWf6WqXGquE&#10;ao6Vc2tKk/Fl8J1wpjBazmTb59gbqGpIjmHanp9fp+y39rRa+Df/KYi07wQHeh1m743z+oqmm4nX&#10;ByvPYNapr/AgZdflDLteds4YmvoOzlAiDS783W/oWA9lfo8KIv5MhRV/YTpvnKopML1l/s+s4rOn&#10;FA+TyYvvQDYMyYdQcXQN7HzCoSETe1naBgEV+e/VUnINQ0k6fLzcRBYyTnAji3kiwD57p06dwi+/&#10;/AIeqB49ehSljuTNw8kzxkRAFeMDxYM891ixRz8pSYx38HU0TT7oevDkTB05jNQGRPRFj0QF+QYd&#10;PboC//znP/Hrr7/innvuwU033ST9+Tr4ksnDSwQkAtaNAIdwHjx4ECqNAxwDeqBow/vUV9ZCGUeE&#10;WiAl8+so9Z4Jdu432E5jVg+oN6ejLvswSg/+Au+Rj5GKTxJ8JpgueBZ9LdlkaMkmQ9tZLKzZU8I+&#10;p24TUVdESsiCVFRnH0FmzlEYUxJxjMZOCbTA5uHhATdXF0RSQse+ffugV6/e4Mix4OBgyLHwBQjL&#10;PyQCEgELQMAiCD7GkW++nIVw5ea1FL6ZD+NUSk6ho46PCSEzKj8U7sZ+Cp3dGvOM8Nkb5dqFSL8j&#10;F9Vwilss7iS13wMUnvth4C0IpLDbrTHPYubJL/Br2dGLtud9tLQf3vDNgJlYVZKEhIqTjd9jMpD9&#10;ATeUHcMICu/9CyX0WFma1Pi5Ob9Q+JpGEZk3Jgw4V45KUvE5RgwX/hoqCnmTZEUbXD0aFFVlJ0Op&#10;qUT8oAHSo6QNIG6tXbIp+KZNm/DTTz8hISEB56uLUdenEzAhCkpvf6i8KVmN8ChVyd9Ka4HeWvtp&#10;IPrUpOhTk0G4HWXc1frHooq8g4oO/IK9B/bg3Ln/E4q++++/H8OHD5dZAFsLe7kfiYBEQCLQBAG2&#10;sygrLSVv2hGoraTkbunboXLSQJlIlji0NiYUdE2275CXXIlw8s69haxrPt6Pyl3/RHWPSbD3DicR&#10;Hy3qydIyAg1EH2ce5kR9drogsvvxh31gHBy7TYKxPB91hVn0OIGS7KMozE2F4VQSjqQcFXYnPOf0&#10;9PREz549RbIOfmbCT1rXtAy3fFciIBEwLwQshuBzc3NDt65doatTo/ZECZT8CqgD3cxGxdf0sqZU&#10;ZeMtCp/9IOgWxDsGX0TMTXTtjkURj2I6kXms+uOsuasi/0AKPh8sjvg9BqS+Dd7HlRQm78a6dhXf&#10;MW3Pf38VciduPPklVhCp94jPcMwNfwhDKGSYk3yYfSF+T6VRQRkfCdXOszDuz0DFkeXQ+cZA4xkg&#10;SYvWvoAUnms01KImfTf571Whf//+MkShtTFuhf3V1dUJH5kffvgBK1euxBkOxxU+ez2honBcJZB8&#10;ZHR29fy3WPgwr8WPVoDAenbRQPTRrANar2Boet8MXXAfVKSswrk9P2PpsuXCn++2227D3XffLVQE&#10;nFFeFomAREAiIBG4fgSMRJxxQiruJXXhQ8kbdTNlyy2j0Fyytoj0IXLPTPpPrgbZ0yiTKVHW2nQY&#10;j2agZM8cdJr8N/6AHmZST6qJ2ZYLyD4H6nYpMzJZZmgplFepHQynmnIYyvJhKDqNmoKTKDx3BPm5&#10;pPBL24Pk5GSsXbtWiEy6d+8ukmKxfx8nftTpdGZ7yrJiEgGJgG0jYDEEH/vwxXTpgq5duuJwUSaQ&#10;Ttl0gynxgpmq1JcWJwqCT8O+cU0Kd8dfU4KN3ZRx15QM42hVDkakvY9dXZ5HgM4DbwfciBmnvmjy&#10;rZZfuqrt8a+Qu3Bb+r9Ro5CisaE87TsWpA9p3P+qkmQi/O7CH3xH4+HTc0ybmfWzYiCD4QB3GKdE&#10;AWdKUJ20jFQuI+HkPIGk9+QNZ5ogm/VZWEblaH0TNSXnYDx3EFqVggEDBkizfzO7dJxEgycjc+bM&#10;EUk0ijSVpDIIhmo8/T66UDguZcYVg335uzCzK3eZ6jRcL86MqPPrQQqDADgExKP00HxSEqzA559/&#10;LjwWH3vsMYwYMQLSF/MyeMqPJQISAYnAFSDAGee3bt1KGfLIH9UjABUbP6znyybHQOWoJeLnf2Pq&#10;K9hd227CKj4/VyizewCvbUf1/h9Q3Wsm9RVxUsV3tcg3kn3Mm2qhctBC7eAKjWtnwrgrHGorYagq&#10;haE0FwYi+6qyU2gx9RAyk/eTf18aOCmLj7c3BhDJN2nSJJGsw8/P72prIbeXCEgEJAJtioDFEHys&#10;XuCbaJ8+fXB4aSqQlAMMCTXbBaz8ujJx4Vid17QMc44S4bgcytu0sJ8ek3p7u/5VKPKuZF2OFYI/&#10;FO7CocqsprtCf6cwlBgqG0m/vIa69HMivCytDAuFemsGjNuyUH54MXTkpaGl0ARZWhEBGuBW0yDG&#10;UJGL7jFRwn9Pmvy3Ir7XsSv22ktNTcW3334rvPZOnzuDqiga6E/vBwwIgKqTCxT26GkyaL2Ow8mv&#10;dhQCdP34nq9x8oRTzChofaOhD+6L/F3fY+269WJice+99+LOO+9EQABdd1LdyiIRkAhIBCQC14YA&#10;e+/l5ORA7d0DdcU5MJaeJu9adyjxAUSamaFygBWFoyKAVceh7MlB6c5vYT/z/5ilIgCkiu/aWgHh&#10;JqCr73+hIcJPoyPCz10stoHsMxwo872hrICSrxxH1blEnM3Yg9OJO3Di5EmR2CwsLAw33ngjxo8f&#10;j6goWnCVRSIgEZAImAECFkPwMVbsiRDfOx4//DwHxuQCKCVVgCdJrRtUEGaAZ2MVejkGobCuQij1&#10;Gt+kFz3pfS45tSXiuek/+/SZSKk8J0J1OUGG4Tc6bfbwi3MMxO9P/9h0F7Aj5R4n4SioK298v4aS&#10;fBgp41YgZe61pMIhEiofJxindaHEKuSPkroaVTGjYefqJzw1zPG6WxK+9XUlooB8XKpP7KAV6yoM&#10;HToUvr6+5D/Dg0ZZOhKBiooKoTD473//i82bN6NQracwHQrFnRQNdCXPPQcOx6XrZ4b3v47EzaKP&#10;zdeSfEa13qFw7X8XdJ27o2zfj0hJWYaPP/5YhGizmo8XuqTxt0VfaVl5iYBEoAMR2LhxI4XhGmHX&#10;uRvZkyRQP0ojbrKFAXnYdnhyjZZw4fGwpwNwWyywPw/VyQtR2ecWOEUMoqpLL76WILvq98RYqp4s&#10;5cgWULSQRutAC29e0FKiP/uIoXDpeRNl5U1GFVnanDyxBenpm0SSM7ZOmTVrFmbMmCGJvqsGXn5B&#10;IiARaG0ELIrgc3FxEZl0gzoHUgYkIshOnAcGEWHWQYttWgqE9de643Rt4QXXhcm5twJvpHDYH1Bm&#10;rL7gs136ekUfE4DNC3UnUNNqHKv+fovc89I44R/Bt2HKiX9ctB1ReThMir4eDuRV11A8aHveb0YN&#10;4WVhhXhJqPoRVr3ToeRloPzQItgH9xMZKC3sVMyzutToanh1Mn0HNJQ9jgk+R0cizWXpUATOnj2L&#10;BQsWiEQaKZTlrSKMBvYz+5BqOYRUe5REg1SX9cRe/WC0QysrD966CDQQtmp7Z0ouNBR2RPZVBPZA&#10;3o5vsHjxUuEJ9PTTT2PmzJlwdXVt3WPLvUkEzBCB8vL6BUseA8oiEbheBDhRFVte0IgbansX1B5f&#10;C5UL9anDI35jWf16j3r93xdOPANDgJE0Jt54GmU7/gOH4HhSndFUTi70XT/AzffQlPCzoxmfnSc0&#10;jh60ABcBh4gRqOs1C5UZO5CdshZnKWFLRkaGGLex0p5VfUFBF8/zmh9C/i0RkAhIBNoCAYuS6XDY&#10;YGhoKAYNHgQUk3rvcDbUtTTBZWasA8qc8AeQGfc25oY9hAmUOMNBZYe+TiFYF/UU1lLW24XFBy+q&#10;FWfY/fb8DtzlPUgk4Gi6wVS3OITqvPDkmblN377o9RfBd+CTvA1Iq8676DN+Y33pUTiQt0SkjlQ+&#10;VHpTog8u7MVncYVWLRVXHZQbugHB7qg7vQ2Vab/CWEkh0DJM7bovp0ptJ8IO6soyEBoSgN69e0vj&#10;4OtG9dp3wCG5SUlJeOedd/DhBx/g0Mlk6IfS7/jxAVBNpPAPPwrJZXLPrKch137+8ptNEODJhUZN&#10;SThC4DrgXnhMextVvv1wKCkFr7zyCj6g9pGVlUXzOknyNkFNvrRCBPbu3YtTp+oXR63w9OQptTMC&#10;KSkpOH78OHnt+VJobjaUakrcN4hCc8MpyoVDYc210L1e7UKJHW6NpSgWslZJW4OKk5T5V4wJzLXS&#10;VlIv7mdZcUBjL5VWBzu3znAI6w+3wQ/C+8b34Db5DeSpQ7Fnzx4xfmNLjfnz56OsrN6uyUpQkKch&#10;EZAIWAgCFqXgY0y9ydyUMxj9smQhjIdyYSyuBLxIUt8Bk5zvzu/EDPdemO3VXzyK6/RCffdS9jLs&#10;aOa917Q9PJj5PdKqcrE++o/4vnAnMqsLMd2jFxyJlBue9h6O/EYG3dme/eBj54LP8jc13eUFr/n4&#10;w1yi8DapCF/JXo7XA6bjsD4L7+fxiqUFFlbxxZIB7uBAKNllqDi0mDrWwdCF9CWOjzjqDrj2Foji&#10;xVVmgpTDc9O2QKmpxKhR02W2zotRard3KisrhYHzv/71L3D4UKFzLXALhadPoJBcIrel1167XQrz&#10;OVDDvU3j4AbHLmNh5xmMkv0/4hSZrH/55ZcUHpSOp556Cj179oT0zTSfyyZrcuUIsMcoP0pKyIaj&#10;tvYif0m2KuCJ8ocfUhIEWSQCrYAAJ0qoqamB2jcAxlzy9OYyLkokXDCr5Br1NbvgXyMnoOvtD+PE&#10;UGD5KVRs/w+cwgdBTaGkcix8AVRt94fol4nwo/kHK/rUgW4UwhsB+8gRqEzdgJxDvyB3yxZkZmYK&#10;n76HH34Yffv2bbv6yD1LBCQCEoFmCFgcwcchGr169UKwfxAyzhZBnVYAI4WtdUSY7qrSZAQmPYfu&#10;Dv4oNVYhqfIsVYNu+pcpvM3buWvwXu46RDv4wkfjgp+L9iC3IRnGpb7O/nrjXLvhASIIf+sonFF3&#10;MoXvzvLog2d8x2MRKQm/zN+CSgrBtMjCK6r2pFqaQkTHgRwYkhJRQZJ4O5LJayjVPa+oyXL1CNRn&#10;z81G3Ynt5N1YhzFjxsjw3KuHsVW+wSFDS5cuBfvtHTx0EOVhFCZ9SxxUg0l9SwsYwgJaEtmtgrVF&#10;7oSuvYoU7Fr/rvAc+RT0pOo7v+1LLFmyTJB8zz//PMaOHSuz7FrkxbXNSrP/2bx58wRxZyL3WlKj&#10;sqo5Ly9PEti22Uxa/ax5IW3VqlX1+yXlm7EsC+oQEgn0IbLPnNV7JiR4HECZXzGLVHxbMlGTsRkV&#10;qRvh1nMGefHVmLaSz+2FAKn6OIhMZe8KXQAlAaS+2T58CPRJ1Dfv/wlz584FK5AfffRR3HrrrcJL&#10;vr2qJo8jEZAI2C4CFkfwsUohPDwcw4cPR8byeTDuPQv0J58DTgrQARPg84YKbKs4cU0tiP3yjlbl&#10;XPF3efvfka/flRT2/vuW1IH8sIai8MArksi8saHA2TJUHl5E/lTD4BA1lPxHaLDTAdfe4nGl1ceq&#10;03tRV56JmIgwxMfHy/DcDrio7Lc3Z84cfPfddziVnYGafhSSe3MPqHr5QXGicBzBX4t/OqB28pBm&#10;gwCTfLTIY+fmC5d+d1CWv2CUbvsCu/bsxzPPPIO//OUvwuRb+vKZzRWTFfkNBPi+x6Hm586dw9Sp&#10;UxEYGAgHB1IhNSmcLbqqqgqrV68WCRGafCRfSgSuCYGTlP300KFDZH9Afaue/LOVGhiHRQK+5O9o&#10;4BBM8y9Mjqt6+ELhRe+5x0jF9y84R42g7K90DnIs3DEX0ET0UQZeh9C+0PmEoSp0AEopSdbBg2vx&#10;xhtviPBdVtzHxcV1TB3lUSUCEgGbQcDiCD6+Mpzlk9VGCxdTFql9uVDOlEAd5mnW1hk206La6kSJ&#10;31CRiE+ZFAMcpNDshNMoPzAXdtSJar3D2uqo1rtfmjgZqvXQJy4h/5kKMgR+WBgCy+y57XvJ2Qfo&#10;q6++EkqW3OoiGCaEQplJfpOR3k1Cctu3TvJo5owA3QjpfzWpBRy7jofatTNKEr6kLH4r8dprryE3&#10;NxcPPkieQGRlweSILBIBc0Xg/Pnzwgft73//O+655x44OVEyMF6obVaYzOjWrRtYySeLROB6Edi9&#10;ezdKS0tJceUDoz6XiD66T46KoER0qiuKwLne47fK97kb0NL0jcYKql9PojZrD8pS1sCj322k4rPQ&#10;SJ1WAcYMdiKIPhVFF/nCuftkaP26oSIxHmd3/FdYDRxOTMQLf/0rbrjhBmi1JE6QRSIgEZAItAEC&#10;FknwcZZP9hzqHdcLOzIOA4nnYCSCTxbrRkBh75FOLjBOJpLvVDFqjq1DVfQoaNOxJpkAAEAASURB&#10;VGiSq9ZRSKNcubziBqCihDA1uQdhoIGhm7O9CO+T2XOvGL7r3pAnrZxM4/PPP6fMqItRYE9Jg9hv&#10;jwhsFfm5KOwtWS/du+5jyR1YIQKs5qOsfg4h8dA4vYBimkyk7/8e//jHP8DEyZNPPikUUZLks8Jr&#10;byWn5OPjIxZr+/fvj8hIUlD9RpkyZQo0Glrhk0UicB0IMEnMalBReAGkroL8nT2hdOtkeQIBGkMg&#10;htT+02nc8A0l4yIVnwv5tGqcvWjoYBlKxOu4lOb/Vb4GFHGm842C3bBHoOvcgxbjvsK+/TuE2j4t&#10;LQ3szefpKeeu5n8xZQ0lApaHwMXLpRZwDrzKy+Eco0aPhqa0FuodZ6DirLpqqViwgMt3XVUUw5YB&#10;AVDH0YBMQwk3khahtjCT9klLmrJcIQIq4kLrUHFsI4xVJRgxYoRQSMjVxCuE7zo3q6urw86dO/Hu&#10;u+/il19+QYFHHXB3T6hmUlhuECXTkOTedSJsI1/nBQ1qK9pOEfAY+Qe4jPgjcoqq8O233wo1H4ei&#10;MZEsi0TAHBHw8/PDE088gf3791+2etXV1dDr9ZfdTm4gEfgtBM6cOYNtW7eI+yYoKR6PG5WRYYAb&#10;LRBbSHhu4/nxkJfmQso0UvEFOKIuNxGl5PumkkR4I0Qd/oL7aHqoHT1JzTcRXjPehn2/e3HiZDo+&#10;/vhjPPfcczI7eIdfJFkBiYB1ImCRBB9fCl71GDZsGPw8iOg5UQyk5lFnZ50XSZ5VEwTIi0/l6Qjj&#10;DaTiC3FFXfpWygK7mYiqChq0SYK3CVKXfkk41RafRU3qWmgpuQb7H8lVxEvD1ZqfcJbIrVu34oMP&#10;PsCKFStQFECqlPt6A6RKVTo503SD27Akq1sTc6vel5hAqKB194fbkAfhMvYFnK/UYsGCX/Dyyy/j&#10;2LFjMrTRqhuA5Z4cq0vvvvtuEUrOWcPZa48TIDR/cDglq65YmSqLROB6EDhw4AAKuB1Rcg3FUA2V&#10;liYNQ0No6mChfS4v4ISTApFtPYw1qEz4F2qKztJvSqpdr6edtPp3hZpPC3v/WHiOfQ6uE15CXrFB&#10;WLM8/vjjwpuv1Y8pdygRkAjYNAIWGaLLV0yn06FLly7Ci++HpfOgkCcb4gMBLXVsPOmRxWoR4L5S&#10;1dOfkqv4Q8k+jvLkxbAPGwBdUC8StMjrf7kLz9lzK0/tgKHwBGIiwwVR3tzc/HL7kJ9fPQI1NTXY&#10;tGkTPv30U2whkq882hmqO2KBQcFQnMnw2xIy+F39actvtDkCrBIgKylSCbj0ux0aBzeUrn8Py1es&#10;FKTJSy+9hNjYWBni2ObXQR7gahBIT08H+++dPn1aKJm7du3aouKUFc+J5Fu1cOHCq9m93FYicAEC&#10;nKF57dq19ZlyWQxAUQxKb18gzJveu2BTy/mDpzqk4lNPoQXC1WkwZKSh7OAv8Bz9FFTSs9K8riO1&#10;P16+tePFuEH306JcIIo3fABe3GDv3LfeeguTJk0yrzrL2kgEJAIWi4DFEnyMuCnZxuIli1Gxn5Jt&#10;ZBRC3YUUfdKL2WIb5BVVnIgQxZnMadmLL6kAhpQD0B9bAztKtiH8R65oJza6EakmDJUllIV4OSWP&#10;q8CMGTMQEkIr2DRIlKXtEGDvn3Xr1uGzzz7D9h0J0Hd3pbDcXkCfACgO1JYludd24NvKnmnlQ2Pv&#10;DOe4abTQ5YCytW9j7br1YNUoZytl31rOQi+LRMAcEHBzcxMKU1aZchtlwq+5ZySTMkzwsbpP9lHm&#10;cNUstw75+fmCTBFnwKvEXEaGAy7U/9ZaKsNH50ChxUay9sCs7sD7e1C5+2u4UR+g9Q4nKz6y/5DF&#10;vBCgtqemRTinntOgJu/cok0fUFbnrXj66aeF6v7WW2+Vi3HmdcVkbSQCFomARY/2nZ2d0bdvXwwe&#10;NBi/HtgGsIovkgxmmayQIj6LbJBXXGlW8UWTwfDwIChZpahMXgFd+DA4RQwhDxJq1lLF2SKUlNsL&#10;+tN7UXduDzp5uYsVQ85eKEvbIcDkXkpKikiAkLBrByrJ1Bv3xJHimMg9nWyrbYe8De6ZVQKUcMi5&#10;OykB7HQoW/M21m/YJEiSN998E3FxcZLks8FmYY6nzJmeJ0+ejIiICNx+++0iKqM5iccEH4fsslcp&#10;K6BlkQhcKwKHDx9GZmZmvf8ekSwqJw1UA4PEXMGC6b16OBTSho2PhmplGoxHM1G892f4THqePmPN&#10;mJwMXWubabPvcfvT6OAQMRTeTp4o3vwRUpMX4cUXXxQZnu+//35xP2yz48sdSwQkAlaPgEUTfLza&#10;GxQUJAaJ23cmoIqSbSjjIqEO9iBBjOzUrLr1suJJR0TuuChgXy4M+1JReWQlHHyjoXEPoFOX1/+i&#10;68/qvZpy6BMXwkgqvum33onu3bvLCf9FQLXeG0zupaam4sMPP4Qg93p6Qbm3J9DTj1RWktxrPaTl&#10;nhoRYJKPyD3nmDGUd8oOJb++gc1btgl1wGuvvSZIPpmRtBEt+aKDEOA2OHPmTBGiO20aqVkuoSLn&#10;RDEcreHi4tJBNZWHtQYE1q+vVzNzYiIeHyrxvlBCaLHN4tk9Oh2OMfajqIBbyfLj9QRUH/ge1b1u&#10;hM6fEnBIFZ95Nl/upzVq6AJ6wHPiiyghVd+pfd+CF+LKy8vx2GOPwdGRkr/IIhGQCEgErgEB7uks&#10;unCYx5AhQxDXPRbKmTIoO8/Uk3u8cCWLVSOgcKguD9DGhgI+jqg+ugpVZw5AqaWMykRmyXIhAmy8&#10;XH3uMOpObYa7sz1uvvlm8O9HlrZBgCemx48fx0cffYQlS5egMs4DCmXLRS8i91i5J0notgFe7pWa&#10;Vj3J5xgzEu7j/oZalzBs2LgZr776qiCcmXiWRSLQ0QiwonTMmDGwt7cHZ3FnxV5FRYVIDMN/84M/&#10;GzhwIMLDwzu6uvL4FopASUkJ1qxZU197amOiDA8DHKkftlgDvvrTaPyXx8MjI6GKJ5ui0nMo3fVt&#10;A7knx8KNGJnbC+6n6T+dTzgl33gGDsOewJmss2JBmMeNfC+URSIgEZAIXAsCPMu06MKrwBziccMN&#10;NyDx3cOo3ZIB41AifAKJuDB15BZ9hrLyl0SAx2mcLIx8VFQ7zsFICk794WW0atmD/EfCLvk1m/yA&#10;CE9jrR7liYtg0Bdjwsyp6N2790VhAOx1VFRUBA6f4kQ2zQt7JfFgmcOmWEHr6uoqSMLm3knNv2dr&#10;f/NENSMjA19++SUWLlqIEldqrOy5F0/kHvugyXuTrTWJ9j9fnjxotHDsMkq0t5JVL+PX9RtJFfAG&#10;Xn/9dUGYXEo11f6VlUe0RQRYocKPo0ePiqziHEZZXFwMtl9hUm/06NHo1auXVLLYYuNoxXNmiwz2&#10;ejSFrKqcaeDYLwgq6patQcAnoCKCT+XtAOXWOKgObUR10gLo+9wM57D+lDFYevG1YnNq5V1RI6T/&#10;7TyD4DniSRRr7HFu28ciGRuPt//85z9L9XIrIy53JxGwBQQsnuDji+Tp6SkGgosWLcKhU8eBXaeB&#10;m3qY+nJbuI62e44GBepOLjBOiQLSC1GTtg5V0SOhcekMtT3J2yWRItoGe+9VZiWi9uhquDlqwUa+&#10;/LtpWtjj6ODBg0hISMBtt92GwMDAC0zP+fMjR45gz549guRjhRon6Bg5ciT8/f0vGWLV9Bi28vrs&#10;2bP4+uuv8dNPP6HIkQbX9zK5R5mfRZIDGs3JIhFoDwQaSb7RJFSpRtmqV4lIWSVIefb7af4bb48q&#10;yWNIBEwIcAKNn3/+WfiT8j2TF4/4PSaet23bhu+++w733nsvHnnkEUivWBNq8vlqEeDs9dXV1fS1&#10;ejUbh+cixJ2SUFhXX8y5QzRDQ2AcFghlSxbKE/4Dx8Ce0pf6ahtMR2xP42k7V194Dn8MavLny9n8&#10;Pr744gvqt4149tlnJcnXEddEHlMiYMEIWAXBx5kBY2JihJ9Lyntvo3bTKSiDQ4AAqeKz4LZ5xVUX&#10;K7D9A8nXjEIT8jJRkbQEuuDesO/c7Yr3YdUbktKujtV7BxeQeu88xk2bJMLaOfTJVMrKypCWllZP&#10;SJGCj72RWIXWVJnHK+DffvutUFf06NFD+IRs3rwZnJ3uzjvvFKq/ptub9m1rz4zHjz/+KAi+ArUe&#10;uJ0G2BOiZEINW2sI5nK+/Du208K560SgWo+Sda9h/vwFcHd3F+oA9jeTRSLQEQisXbsWL730EgoK&#10;CjBx4kRERUXBx8dHTGbZhyorKwtLly4VPrGPP/64XETqiItk4cfU6/VYtWrVhWcxLAxwoOmPJWfP&#10;vfCM6v/iMF0XHZTZsVDtPIfq1FWoOH4LXLuPkyq+lvAyt/eIodU4e8N9yO9o7K1G3uZ38dVXX4lx&#10;OJN8rGyWRSIgEZAIXAkCVkHw8Yl6eXkJL5fFixcj8QSp+LZnAjezio9W7Kxrke5KrqttbcOhCZ4U&#10;mnBDDJBaRB5zW1CdtgVaj2BKR0/Gwzau4mP1Xs2Zg6hNXQN3J10jGWdqJHl5eUK1x4qJ3NxcoZRo&#10;TtRx6O7KlSvFBOuBBx4QYfG8ssjh8ayy4DAq9sJsKazXdBxbeObwMr4Hffrpp8g1lAKzuwNTY2jQ&#10;TWSqlakFbOF6Ws05Msmn1cEpbjoMtWUoXv9/+Oabb9CpUyc8/PDD0ovTai605ZwILyqxz1TXrl1x&#10;3333oW/fvoLY44UnXrRlJR9bQfDC0r///W+RTI0JQFkkAleDAC9cJiYmNnyF7oOcPbcvLQjTvMBq&#10;wnObAELDMqj7BMI4KQJYdoJUfF/CKWwgjYWdbH4s3AQm833ZSPI9JASn+RvfFVYvbEfF4bpSyWy+&#10;l07WTCJgTghYfJINE5g8IOSB4qxZs+BIohnVr6eA0yWURVAazJowsuZnDk1ALIWJDvSHQpG55clL&#10;UJuXRiEY/IENtwFq/4bqEpTv/wmGivOYMGE8Bg8eLIzLTe1h3bp1YoU7OjoaAwYMaDQ7N33Oz9nZ&#10;2cInqX///iKsj0Oo+Dc3aNAgkeHwwIEDYBLQlgsbInOmPs6Ye7a8AOAB9syugAc1SEnu2XLTMI9z&#10;J5JPbe8El96z4Tjk9ygorcInn3yCJUsoAQwRKbJIBNoTgdOnTwsV+FtvvYUZM2YI9Z6fn5+wjmBv&#10;V7aQCAgIwPDhw4Uf365du9qzevJYVoLA9u3bRTsznY7SywfGYHerya1hOq/GZ17QdtBCdQup+Dy0&#10;qM1IQFnKStI6WI2eo/FUrfaFYoDayQtuQx6C86hnkFdQiM8//1xYGdj6ONtqr7k8MYlAKyNgNQQf&#10;48IqvgkTJqB3bC8oGSXAppNADWULlCRfKzcbM9wdEyjOWlq1jAbCPWDI2Q/90bUwVBbbNr8HNfSn&#10;dgpvQm93J9xzzz0ilNZ0BTkM18XFRbx/9913C089fq95YWUfh0yx5x4Te6bC3+3cubMIpbJlkoD9&#10;CdmbkMm9E9mZUA0PgvoWUhD7uEhyz9RY5HPHI8DqAEc3uA28Fw69b0dWbiHeeOMNbNmyBdyGZZEI&#10;tBcC7LcXHx+Pnj17wsHB4ZKH5Uy6rDTNzKSoDFkkAleBAN/TVqxY0fCNhoVe8qiDk5b6ZV78tc7C&#10;0RVK905QeIGxTo+KrV+gtiSbpkKclU4Wi0CASD6Noxfchz0M55F/Rm5+gSD4OGRX9tUWcQVlJSUC&#10;HYqAVRF8LGFmL75bbrkFLjUkw9+QCeOJfFLxdSjG8uDthQCP16I7QTUiGHDTovLIclSfTar3HrFF&#10;kpc8PGorClCxbw6UqhKhbuXMhE3DaDkUd+rUqUIlwWSdwUCEeAultLQU/PvibZpm3uTve3h4gH1u&#10;mOBriRxsYXdW9RYPplNTU4Uh8v6kgzDGeUK5g5JqBHvIkBirutJWcjJE8mldfOA27FFoYybiREYW&#10;3n77bXCmyUv9/q3kzOVpmBECrNLj/oP7ld8qbHuwcOFC4Rn5W9vJzyQCzRE4efIkdu/e3fA2hefq&#10;qK31pcW3i9cwm3/Vsv/m8+Pf1Y3doA6hcV3eEZQemAtFjIPlhMhiLi4r+ZjkG0pJhob9Adk5uXj/&#10;/feFvYbsqy3mKsqKSgQ6BAGrIvgYQTYOHzt2LIYNGQblDHlgrT4BYwUpEyTL1yENrF0Pyl58WjWU&#10;ceTTE+0NQ3EaKlNWwVCeR0SLrQ1q+HyNqDiymkI0tiHQz0d47zXPnMvXhxUSlyucgY4nYi1Nxvj7&#10;THLxgMMWCT7O/sg+hOvWr0NtoBOUO4nc6+JN6NM1sPaJxOUajvzcPBGgdqnzjoDHqKeg8e2J3Xv3&#10;C/XpuXPnbPI3bJ4XybprFRYWJmwdOES8edgZ9yO8qMThlc899xw4mRMvTskiEbgaBBISEkRmZtN3&#10;lFhPINTTmsV7plMFDLTiHULnehtFEqAWlbv+jeqco1Cpf5tQ/98O5CuzQICVfM5e8Bj+BBwHPQIe&#10;b7KtASdy43G3LBIBiYBEoCUE/hdr19KnFvgeq4vY+P/222/H/v37kZ+QBQwkQ91h4RZ4NrLKV4uA&#10;YqCZKyunxocCmcWoObISVVEj4ESEi1pLiQ5aCD+92mNYxPa0UltTcAqVe36ETqnBffc9LhJhNA2v&#10;vZrz4N8VT7paIvB4kGFSYvCzLZUiyjjMSTW+//57lDrRYIuTarCBN6knbaat2dIFt5pzpfsk/VQd&#10;AuPgOvpplC5/DsuWLRc+aE899ZRUS1nNdTbfE2EF3+zZs/Haa6+Jeyj7u5rU4Jz4KSkpSahK2avv&#10;3nvvBWdul0UicKUI1NbWisRg9WMWHpfQAvDgYCiuNA5k6x4bKaoJlHxufTqMB7JQkvAv6Ga+0xCq&#10;S32ALJaBAFtrkOrenRbklLoqnN77DV555RURUXPTTTdZxjnIWkoEJALtioDVEXyMHocRsjHztGnT&#10;8N18Ck9ckQbEdILRV/phtWvr6qiD8VhuRDhUCedgSDgD/eElsPfrAbVPWEfVqH2PSySbUluFsv1z&#10;UZefhH69uuPWW28FT6iutfBvirMaspKvOcnHySUcHR0vCP291uNY0vc4JJkVJl988QXyDWXATd2A&#10;sVEkjaLbqkyqYUmX0jbryosdREQ7x4xB3bAnULrxLbC/Dyermj59+m/6otkmYPKsWxsBHqc99thj&#10;+Prrr7Fx40ahJjf1M5xllxXnjz76KJ544gmZPbK1wbfy/WVkZGDr1q0NZ0n3Og0tUg4IgZr6ZpvR&#10;PfE4xIejCnpCdXgjapIXoSJuGly7jCXrmlorbwFWdnpsreHuB48xf0ZhtR7ph+fh+eefF/Nd9p6X&#10;RSIgEZAINEXAKgk+PkHOvnYzefFxB3/i4DlgwymATe/Zl8JWVFxNr7QtvaZBjZqSGxinENlyqhC1&#10;ab+iMmo0NK6+IouktV9/FUlzyk/vQfWBeXB10IgJUlRU1AXeeVfbHNjknMNz8/PzRSiuSQnIZr+s&#10;tuDQeCb5bEXBx+HIx44dE+TeiXMZ5PsYBGVGF/J+JHWAJPeutnnJ7TsKAeoLVaRsdom/BXUFacg+&#10;8BPeeecdhIeHiwQIpt95R1VPHte6EXBycsLMmTPRrVs37NixA5yNvbCwUJB5oaGhGDFihGiHnF1X&#10;FonA1SCwc+dOsMLeVFTRblDCKWTVxoRrxAtBPSiEEtCFAivSUb7pH3AMiqcEDu40F7IZqtPUDCz7&#10;maJltB6B8Br3F5yvrcDxoyvw5z//WSzMDR061LLPTdZeIiARaFUErM6Dz4SOvb09+vXtK0I7XKrU&#10;UK04ARwtkFZ8JoCs/FkMW/oHQtXbF0ZNBSqSF6O2KMP6yV1OrFGWj4qE/8Coz8OUKZMxadKk61bj&#10;cKbcwMBAHDlyRHjasIqPQ3PT09ORnZ0tktv8ViZEa2tufM4//PADtu3YDmOoK5Sbu0HlTwNmW5s9&#10;WNuFtcXzoUmenbMnXIc8DG3QACQdOYZPPvkEnDm7uVrXFuGR59y2CDg7OwsSj7O4v/zyy3jvvfdE&#10;ZmcOFWc/ZUnutS3+1rh3XoDj7Ln196/6aY4yKIhMuilbM3vT2VJhQYOzDri9F1SddKg9vROl+39p&#10;CNO1JSCs5Fzpcmo7hcNzwt+gCR8txuR/+tOfcOjQISs5QXkaEgGJQGsgYLUEH4Pj7e0tQo2GDx0O&#10;ZJUAy49BKaqUCTdao+WY+z6YaPF0gDKFVFUhbjBkbEV16mYYq8spLI1jeK2w8HkZ61B+cAFq07cg&#10;NMgPjzzyCFh9d6XKOhNx1xwdDpUaNmwY0tLShOE5PzPZt3TpUqHc60tketPsvM2/b01/s/n7unXr&#10;hMlxBUX9K7NJGRzrZ+3CUGu6hPJcLkJAgX2naLgMfwxGh040OV6J+fPng8PvZZEItDUC3D+xCpxV&#10;e9HR0cJHmYk9U5+SmZkJ9uKTRSJwJQhwe+HELDTYowcRevSkGkDZc6106Hc5TEQyhq6+NFaJJYKz&#10;Evodn6FKJNyw2iCuy0FiwZ/T3IaSBuo6d4HX5L9DHdBP+M0/++yzOH78uAWfl6y6REAi0JoIWDXB&#10;x4kBIiMjcc8998CfDEqx/QyUzenUwZHBrrWSPK3ZOix9X+yjHNsZqoH+UJyAclbx5aXSeI8HfNY3&#10;0uPQ3MrMA5RY43s4aYwiNLdfv35XlCXXdKlZTcHEOIfmNSUF+bc0btw4DBkyRIRSzZs3Dz/99JNQ&#10;782aNUtMyFrKsGvar7U8s3F3YmIi/vnPfyKvhhYNxkcAo+hhJ0P/reUa2+R5sMqDbonO0SPhOPAB&#10;lFYZ8dlnn2H37t3gNi+LROB6EGBrhzNnzlywC/ZzzcnJEUpRVote6sHEHvc1vA9ZJAJXggCH5xYU&#10;FDSO89TBTlDF+NhG9tyWAKLbO3m0ANMo0qA34UDRLKXbvqD14KpGjFr6mnzPXBEgaw2aw+go1Npz&#10;0ktQvGKEHRVnHOcsu7JIBCQCEgGrX75hwmLUqFGC5Pv0i89QseQoEOUFdZyfjKaz9vbPKj5nLTAx&#10;Bkgk77jkg9CnrIPGO4xC0ojwtaYiQnPzULrjKxhKMzF64ljcQh6U3P6vpjAhyKR4S6o/VlhwduoB&#10;AwYgKytLePrxtqy6sAVyj3HkwdOcOXOQeDQJqjgvKNOpbblQ+IsMzb2aZia3NUcE2I/Pzh6u/W5D&#10;TVYi0o+vEqG6pt94U8LfHKsv62SeCJSXl+OFF14Q6pJvv/1W+DtyTZm4+8Mf/iA8XTmk8lLh4Eww&#10;c8IEtpqQRSJwOQQuCM9lUouGgcZ+AZRsgsZCthae2xQsWthWdSY7kXt7Q3VkI6qPLEEZJVhy7z2T&#10;Em7UNd1SvrYEBKi/VhPJ5xg5BB6TXkbx0r9gzZo1ePHFF/Huu++KMbwlnIaso0RAItA2CFg9wcew&#10;MVnBWUT379+P9bu2AEuJ5AtwoxheknXJiXnbtCxz2SuJ9ZRoH0qCEAzlTCkqjyyDLmIwNJHDodJQ&#10;82fliqUX6uQVWomt2P8zao+vR0iAL5588kkEBQVdoMK7ktNknz1+XKqwz16PHj3E41LbWOv7ptDc&#10;hQsXotqbSL1Z3YEwL+toQ9Z60eR5XR0C5Mende0M12EPoyQ3GZs2bRGhupzplDNpyyIRuFoEmLhj&#10;9d6JEycuUIN6eXnh/PnzOHjwoAjP5cWolhaKOEyc1XuSYL5a5G1zew7P5YzMJFlrHN+rKMmEQll0&#10;RfSObcIizlqh+Y5IuDGTFiYXHEP5xg/gFNwHWi/Ch+xdZLEwBHj+Qov7zl3GUBKVv6N06Qvg8Slb&#10;GzDJx4vyskgEJAK2iYBNEHw8aOzSpQsefPBBpKam4vS2LCiRXlDd1AOKzkpIHttsv5c/axrQqLRq&#10;KGOjoNqTA8P+49AfWSX8K7RuTGRZOsFHcXV0ChWndqJi93/haq/CE088gcGDBzf6F10eJLnF5RCo&#10;q6tDcnIyvvnmG5w3ko/jWPJ2HBhS7+cpFwkuB5/83IIQUOiG4hjSFzUD7qOMi+9QOPpXGDhwoAjP&#10;12pJES2LROAqEOBMua+99hp4gSQkhO6ZDYV9XadNmyYy6N51112iv2IriOaFQ3nnzp0Lztgui0Tg&#10;cghweK4I5+a2xOM/Ty2U7p2J3LP0sd7lzvwKPidCyOhIi5N3xEF98BwMJ4+gePtX8J76CvFE0mbk&#10;ChA0v02Y5NPo4BI3DYq+BCWrnhP3S39/f3DIrqOjo/nVWdZIIiARaHMEbILgYxR5kDl69Gg88MAD&#10;+Ojjj1C6KBVKmAdAK3vsPWTxPE+bNxXLPYDCA7tgDygTwoDMYtSkrEJ19AhounhDrbW3bAUWtd3q&#10;glMo3/IpVJX5mDTjBsyePfuqQ3Mt9+q2T83ZH2rBggU4dCQR6h6eME7tCjVlpjNKcq99LoA8Svsh&#10;QBMGlUYLl/hZqMnYhYwT64TnJCc/4EmDVFK136WwhiPxAitbP7CSj71dTYXJvJkzZwp135gxY36z&#10;Xbm5uUk1igk4+XxJBDg8d8mSJfXh3kxYoQZKb3+gM2fDMl7yezb1AYUpq8JoDHN/PFQvbUPVwZ9R&#10;Hj4Ebj1vkKG6ltoQqG2r7Bzg0m825VA5j7JN7+HLL78Eq6R///vfX5UPt6VCIOstEZAIXIjAxcul&#10;F35uVX+ZQnUnTZwEu5xKqOcdATKKpMmsVV3lS5wMk7jDw6Dq1gnG2lzoDy+DoeTcJTa2kLdJml+n&#10;L0Vpwr9Re2YXuneJwtNPPy0n4a18+fR6PbZv3w5OLFLlbgfjjK5AqLuM7m9lnOXuzAgBmjCIUN0h&#10;D0Hl5IdVq1YLf5+qKjJll0UicJUIMMnXlNzjrzMZw5lyhw4dKj7jbZo/WDnNvqe9evUSXq9XeVi5&#10;uY0hkJ6eji1bttCYnqY2DYI99aBgwIHIPsnvNbYGhbKwqkdFADOioBAhVL7+HVooTifY/kfAN24s&#10;X1gGAtRnq+1d4Tb0YTgNfxJ5+QUiTJc9o0UWZcs4C1lLiYBEoJUQsCmCj5UHbBj+0EMPITa6G4yH&#10;coGFKUBhZX2oXSuBKndjhgiQ0krdiVZxp0YB/s6oTVuHypMJMFbrLZPgFb571ag49AuqE+ejs5cr&#10;/vKXv6B3794XTaTM8GpYTJVYdcKTBs7imFNxHhgcRI8wul/wBEKG/FjMhZQVvWoEOFTXIWwA7ONv&#10;RWllnVAEnDx5Uk4WrhpJ+YWWEODkG999991vqktY5bdr1y6sXr1aWk60BKJ87wIEEhISRPZcldpB&#10;KPbYnsXYOxBqSe5dgBOPXYzO9lDu7gVVF3fU5SWjZOPHMNRY6Hj4wrOz3b+I5NM4esF92O/hMPAh&#10;sTjC9giLFi2yXUzkmUsEbBQBmyL4+Bqz+ShnAX388ccR6NIJ+DUdWHucwhvJ34VIE1msFwGOplT6&#10;EUHT2xdGjR4VSUtQez7D8ogabqd0MhXHt0K/7XO42NXhd7/7HaZMmSL9Nlq5+RYXF2PdunXYvGUz&#10;JeZxJYI4Gmp3CuvmxiSLRMCaEaBJIIf9uPadDbtOcTicnCK8fZiYkUUicL0I8ILr8ePHRTb2S+2L&#10;PR8jIiLw5ptv4tSpU5faTL4vERAejYsXLxbhuSotZcxVDEB3SoIVLNX2LTYPEarrBeV3faGiIU3V&#10;kcUoOTCfNuXQZjkXahEzS3iT2r3GtRM8Rj0FXe/bRQZyzmLOGXZlkQhIBGwHAZvUY7Ofyw033CC8&#10;X/7x6T9QPP8oFF/KqDsynPo2aTRrtc2fSRkPGslM7QKkFsFwYiuqj2+A1jMYakcibyxIkVV1Lhll&#10;Wz+BuioXk6dPFQlkPDzIU1KWVkOAw8NSUlLw448/otSuFpgQQyHeRA632hHkjiQCZo4A3RN1PhFw&#10;HHAXytak4vvvv8eECRNEEh+ZcMPMr50ZVo+TnPGDC1sfcGbd5cuXX9Iztra2Ftu2bUNiYqKYqEZF&#10;kQJfFolACwhwX71582b6hJKqifU30iAPpERqpFRDHZF9slyEAOOkGhYO5Y584L9J0G/+APadu8I5&#10;YjDxozTmkcUyETCSxYZ7ALzGPYvz1RU4cXQZnnnmGXGfHT58uGWek6y1REAicFUIWBzBxyFz7ANU&#10;UlIiVuw4hIMTaDBp19zjhbOv8Xa8PW/H27i6ugozZ19fX9xxxx3IzMzEvIXzUfXTYSjeTlD19IMi&#10;/DukQueqWpKlbMzsTKwfVAP8oZwrQ3nSMmjDB8MhqA/5j1hA2CWpHmqLslC67TPUZe3D4P7xePbZ&#10;ZxEUFPSbJuWWcnnMqZ7nz58XoWHJqUegjiNT6rGRlHWbvXzkvcGcrpOsS1siwG1dDecek1GV9iuy&#10;Utfghx9+EJlP2dNWFonA1SDg4uKCvLw8fP311yLTKb/+29/+Jrz3eGzXvPB7hYWFQsUXFhbW/GP5&#10;t0SgEYGEhB1ivK/WkSqtrqJehNaPwnNVFI7auJV8cQEC9PtS7GkaOLsXcLwQxm2ZKF39OnS3fyUW&#10;vhVj3QWbyz8sCAG6nWq9w+E54QUU1lYg5cgG/PGPfxRWG/3797egE5FVlQhIBK4FAYsi+NgolCfd&#10;+/fvF6vAlZWVYmDYuXNn9OnTBzExMY0+LWVlZTh8+DAOHDgADili82b23xs2bBiY3OPwkPDwcDzy&#10;yCPIysrC5t3bYJyTCOPvabUvwrt+cHDxePNaMJbfMScEmJxxomY/iVR8h/NgSDqIypQ10HqFwc7F&#10;x5xqenFdqM3WVRSiJOGfqD62EhEhAWDpfVxc3EXk9sVftr53WGHH9wD+LTPJzyR+S4XvGxUVNOCn&#10;wtvxveBypaamRtw/5s+fj2pX2n5ilAj1sSSV5+XOUX4uEbgiBDjhhrM3XPrehZLTu8BhcNOmTcOk&#10;SZMa+9sr2o/cyOYR4LEaR094e3uLsFvOTs5jskupQfne7u7ujjGUZTc0NNTm8ZMAtIwAL+IvW7a0&#10;/kNXWrwtPAZ1KHkuR3mTZ2jL35HvNiDAY2JfZ6h/1w84U4La07tRtP49eE97g5I2yOzDlttO6LpS&#10;MhVd5y7wnPgSCqsrcfDgLvzpT3/CF198IeYNlntusuYSAYnA5RCwKIKP1Xjr16/Hxo0bER0dDQ7X&#10;YPKOwzdYnn/nnXeKmxZ39ocOHcKCBQvg6ekp1AYFBQXYtGmTIAhnz54tBo08qOTsbJx5tODFAiTu&#10;PQp4JQH39SG/LTeLCtm83IWWnzdBwECrllFeUI0IgXKmDFXJK+AQMQyayGFQaegn0YKSoMm3O+Yl&#10;TXSMJLWv2PsDqvb9AH9vNzz33HMYO3Ys7O2JlLahwspc/r1zZlv+XbOvJpP3HHoQGEghOQ2FCcCM&#10;jAwRtnPmzBlB7LGfE2Pm7+9v2qzFZ1aWLFu2DOnZp6EaTIrPoaEw0jWQ6r0W4ZJvWjkCrIFxjBwC&#10;fcxEnKekPhyq27dv3wt+b1YOgTy9VkCAoyw4c+7kyZNFuNiHH36Iv/71r5fsw5jg43Gal5fXJUnA&#10;VqiW3IWFI8Bh35yMRWVHhJSO7HbIh8zYx4/G8/SavOZkuQwCzAX16Azl0X5QvbaNxsSLUUSL3t6j&#10;/0BiBwuIbLnM6dnux+SjS/dQ+4A4eE1+GYXLnhe/E57zfv755+jatavtQiPPXCJg5Qg0SlleeeWV&#10;Z+lcyZnWPAurcNhkmSfd3bp1E5lw4+Pj0aNHDzH427dvn/B04fd40s++Lnxje/TRRzFkyBB0795d&#10;/M1+LjzADAkJESfKg0ee7LN/2cHd+1B89Cy9T71dpCehoRMvzRMRWavrQUBlRz4tFJKNo/lQ0jMp&#10;Cs0Z9oFxtGLpXn/9r2fnrf1dasfG2iqUHVyI8i3v05hVhSeffBL333+/CDlv7cOZ8/5YWceE/ty5&#10;c4mHVRAbGwsHBwckJycLPydW5XIYvul+MW/ePGRnZ4vfP6v3mBhk0o+343CxlgoTiJyNjyefxY7k&#10;Q3NHHBQK65bkXktotfF7GppcHKfsxXvOQWXwgFP3SbBz85cW4G0Me0u7V2sdoHLyRHXaBpw5eVSo&#10;5plYb26N0dJ35XsSgaYIcJvhxZgwCrtlBToTeKzUa+nB93K+7/N9/nrK7t27hdF8z549cdNNN13P&#10;ruR3zQwBtg1YsWIFNL6xZO5YAqW6ELi7J9DVlwg+Gs/LcnkEaJyJYPJx1tDz7gzU5R6jOVBnIocI&#10;U3pLFstFQKVWwY48+TQ+kag6fRBZxw+J8fLAgQPFvddyz0zWXCIgEbgUAi3HtF1q6w58nwd5BoNB&#10;DApZqcN+elyYoGP/MSbpcnJyRMgeq2847JbJPpOihyfzPJDk0BAO22XzZlNhQoDDRp566in4OxCx&#10;tzSNHmQEXVJJxI/s2Uw4WdOzwoM+HsyMiwA6OaLm6CpUZe6HsY6uOQ90zKVQXZS6GuiT16B80wdw&#10;UdcIpepDDz0kJkPmUs32qkdRUZEwXWd13s033ywM//m3y/eEkydPit82E38cos+h/OfOncP06dMx&#10;depU8czqPVbz7dmzR5CALdWb7x+rVq3C2cJcqHp1AvpT5mVZbAaBEeF2+OdNztj4sBsW3OWCv412&#10;hLvD1d0T4gM02POEO2bF0iJRCyW2swafTHPCortd8S86VojH5bviW3vq8MFUWpTooKKQKsYhKB66&#10;7lNRWlmLOXPmiMW0lrzTOqiK8rAWhAATdoMHD76sMo8XaPh+LItEoCUEuK9ftGgRfUT3aM9QKPoc&#10;qNwoEiNWknst4XXJ9zhyhf34ZnWnRxco5Tko2/AWyo/9SkNi1oJcXR94yePID9ofAb62NJd1ihwK&#10;98mvos45RETCceKN9PT09q+PPKJEQCLQ5ghYTIgu+2Z16dIFwcHBcHR0bASGiT/21yotLRXkHav2&#10;8vPzRWINE7ln2pgVPLxSzJN+Du3l8F1T4fdvv/12QQx8+umnyF+QIrza1JRx1ehKIZDSWN8ElXU9&#10;Dw+FascZGLadgf7IMrFaqe5EpJ85FCb3DHWoSNuMsl/fgaOhEDNunCmMctngntu6rRUm9Nlrk8l6&#10;fjaphzj0ll+zpxPfEzic/+jRowgLCxNEP//2ubDiz+TNOWrUqMaFAhOOrN47ePCgUAMYvUmxRIk1&#10;4EHKEakCMEFk1c9/Gu6Ap4f9r3+J8tZgYLAWs+J0uHteOY7kXj4bo5MW+GS6M/xcKQGU9uLfaJC7&#10;Gj/c5oJPE6rwxxV6fDzNGQuJ6Bv/n1IUV9JAvIXC33lyqANmflfWwqft9BZNEtRaezjF34yalFVk&#10;ebFZKF2ZQL9edVU7nYE8jBkhwKo8tk3hsVtLhYljXojduXMnjhw5IhZpWOEni0SgKQKs6OeH2rGz&#10;8IwzcIKNOFLc+1FbYWJDlitHgOc5njRWup9siooqYVzPSTdehFrnDGeysFGM3P9JTK8cUDPaUpB8&#10;lDCryygaz76O4hV/xbp160R2XY5WkR6nZnStZFUkAq2AgMUQfExm8CSi6USCB4CcYW3v3r3iefTo&#10;0cJon1f02HCflXlNCxMATA6yR59er7+A4OPtOPnGvffeK0i+//73vzg/JxlGrRqqidFQXCTJ1xRL&#10;q3hNgxl1J2cYp0QBJ4tQS1kiKyNHQuPGA0WKVu/IwSGTd5TBTH9iO8rX/x/sqrIwYdJ4kVSDw8sv&#10;lVDCKq7Lb5wET/BGjBgh/PRM5B7/ljnsln/XpgQ6xcXF4p7AiwJNFwRYycsh+jt27BDqI5MS2HRI&#10;XhxYu3YtzhXnQT06GMb4ADmeNYFj5c8Dguxwbx97vL+1EquP1SCnXMHEGC1eGecEH2c1PpvhjElf&#10;l6L6Mhzfy7S9n8ulFXl/H+tI7g8qzDlYLdaN5hyoxsweOnHsT4j0a6l8eIMT3txYiQJ9x06uFEq4&#10;4ejfE3pW8e37Fj///LNIkhAQQL8TWSQCV4EAJ0h65513hKK6pa/x+I4fvFjD2zLRx4ldZJEINEVg&#10;5cqVon3YdRkHpaTBYmcgqe4dSHVWK/33mmJ1Ra/Zs9Cf5k6PDgAqamDYmYrSFc9BNf0jOEUMEIvO&#10;V7QfuZH5IcBzGrUdnLuNpfnFqyhe+aKwLeD5xPvvvy9JPvO7YrJGEoFrRsBiCL7mZ2gi99gri832&#10;2VdlwIABQr3D4Xt8w2pOgjBJyAogLhzu27zw5xzuy5l1mTTgyUvhd0lQyK8N40nJ40gkX0eSPs0r&#10;LP++bgSEMLNfEFS9M2DMy4D+8GLYB8fD3r/Hde/7mndgIvdO7UTpuregKU7DyBHD8OKLLwrVWvN2&#10;fc3HscAvspLXpOIwheGy/x77c/br1w+DBg0S9wBW9bL6gwm9pkpHJgWdnZ3F77+5coQVJawUWU0T&#10;BqMnqfZGh0v1ngW2kWut8h3xOry4To/lR/9n3/BLUg3yK4z4YbYrIknNFx9oh12n6y55iAnRWnSn&#10;8NtlR2twa0/qL1oofWgfhUTU1TR0QZnF9S+Gh2vREsH3UH97ZJcasTr1f/VqYbft8xb1f2qtDs69&#10;Z5GKbzmF+WwC+99OnDjxkokS2qdi8iiWhgCPwfieyz5QrEhvqbDVCquyOaGLaezW0nbyPdtEgO00&#10;OKs3J4JQ+0Sg9sCP9ZGkvfyhJi5D0nvX2C54nhPuCfUTA8nPMIFwTUbJ8meAae/BIXwgVFLJd43A&#10;msHX+NpqtHDqMZHmswZS8v290QLhvffeQxhFvcgiEZAIWD4CFknwcQgeK222bt0qMmRyNl02TeYw&#10;W57084Set2ESsHkxEXtMFLRUmDwJDw8XSQyYKJw3fx6K/5tIgwYVVGMioYjEGxfvt6V9yfcsAAFi&#10;+FRu9lAoFBvHilB3Yhsqj2+C1iMUaidaxWyhDbXpWVE7I/YJ+vRdKFlD5F5RCoYOHohXX31VkNiX&#10;ardtWicz3Tn/1jlpBnvqsTcfE3r84N8+Txz5988ZdpsWvjeYlH+8bdPCamAOGTtdkE1ZcymRQ29/&#10;OUFoCpCVvz5RYLyA3DOd7pZTdTiWZyC/dg3CPNVE8Jk+ufDZh5LfvDLeEXfNLcfDA1tOCMBefp1J&#10;3ZdW8L8FppKq+v4kwI1++81KlLca95Cq8IZvOzA0t1mdWMVn7x8LbdQ4lB6ei4ULFwovtUuRNM2+&#10;Lv+UCAgEeCzGiry77rpL3KebLsSYIOKF1u+++054rPICjiwSgaYIcOZcXtxTe8VA4+iBmspCqEOc&#10;YAx2l646TYG62tfcJVF3ZOxCPoZPDYLqo12oPXQYJcv+TGPlt+EcNZzGV9SHtff4+GrPQ27fMgJ0&#10;3VQastuInSI+N5F8PGZmVTUnz5JFIiARsGwELh1HZKbnxYPCs2fPihWHDRs2iCy6d955Z2MyDVMY&#10;Lk/y2U+raeHv8ns86W8+8W+6HZN8TBpy0o1ZN82CZzmRgf85BOXXE1BVEynAJIwsVoOAGKP08INq&#10;kD8UJzX0SUtRk3+U/EZo/bc9rzUdSzHUQn9yO0rWvgFNYRIGD+yPN954QygYTMSU1QB/nSfChD4n&#10;2HjwwQcxY8YMMdBfunSp8ORkIrQlgt90SJ5MNiVLmcw/fvy48N4zuOugjAghFR950UjvPRNkVv/8&#10;2c6Ww2P5xE0qu5Tf8OB7f6ozPt9RhVOFl9aNMJlXXGmErsn6EofrcsmnkOCmhZMZfnSDs1AVllZf&#10;+FnT7dr9Nd0wNTpHOMbPhNrBHatXr0ZSUpIg19u9LvKAFosAK6l5YTacFlTZL5nDvJs/eBw2fvx4&#10;/Oc//xGLNhZ7srLirY4Aj+d5cYEX6uyiR8NQkkXHMMI4mMJzRd996ftwq1fGGnfIXQ4nGaSxsfL/&#10;7H0HYBzV1fWZ3dWqd1uyii25995NM5hiik3voYQSWkIgCaRDgISQQhL4Qkngp/cWijEdVzDuNu69&#10;Wy6yrV5W0s5/z5NGyEKyZVsr7Ur32aOZnfrmvJl575137r13joU1vAMqcpYh/71foGDZB9V33JLt&#10;47aIcWvekwzUGZKv/1lIOOdPKPN0NP3qO++8E2vWSJBJTYqAIhDSCIQUwUfSjuTeBx98YKJgMnLm&#10;ZZddZnxqOaVAMw5GyiVJt2/fPme1mZPco2+uhIQEY7p30MZ6P3g8nfj//Oc/NyRfUrGIHUXJZ8/b&#10;DqvMZ0a36h2iP0MVAdrpRnlgTxQVX7cEVO1egpJVn6Cq5ODnJ6C3R3JPouWWrp0myr374dm/opbc&#10;o3JByb3vo09/nPRH2LNnT2PmxfeVzrYZRId+9/gO0y9f3VRX3VfXnyfNdenjad1mIfG7xsEa0UXf&#10;8brAtfPl7EQ3Snx2o0E2rhoajkr5jry8ROqGw6SlOVVGxecME6XHVVfDy+qRhz+RoBpLd1Vh5qbG&#10;TYIPc6mAbaZ6I7LzSHi6jEPugQJD8lFtpUkRaCoC/Ebzm324RD+qc+fOxYwZMw63q25vRwgw+ufH&#10;H39kfIpFZo1C1aZ55u5do8VHsTukujbBW2oc/ZZ2FPqnwvrZOOCEdFTK4HfBx79H3tfPwu8rF+vo&#10;kDQEC17MWzJnJPk8ouTrP9GQfOXhGfjss8+MBRuD0WlSBBSB0EUgpGpBEnZU7dHnDwNqTJo0yfjT&#10;InHHiSN57NTTVIjO9ulPi2Z8VPJwO035eA4SAnU7940VHxU+bFyS5LvkkkuQXCr++0jyzd5mnM+a&#10;0a3GDtb1oYUAlVrdk2CNzxK/a16UyQilb8fyaofCgR6llPP7fWUoFlIx/6MHEJYvPvdOOA4PPvig&#10;Ia7U91D1o8T3mO8v33827p1ENR4D6vCd53tOooG+9/iO00E7ST0n8RvBdeHh4Ybo53qelwMHDK7h&#10;EwWnPaYz7BQJskLiV1O7R4BeGWgqy6AYDQk6uya5xCQ3HHdPbRrB9dD0UoPpaeKvj+l8CbBRWmGL&#10;+q96PdcN7OTG5H5eCazRtHPymBZN8s54JBBR1IDJgERYpHKWgW6oqtGkCBwJAnSn0NjEb/X06dOR&#10;k5PTaDCOI7mW7tt2EPj888/FVU8u3JljxC9oJKoOrIWVHAa7T4rU+Vp3N1tJy7eeJJ9fcHX9dKz4&#10;4esB/76NKJrxMPZ/+mf4JLCJJT7ddES02RBv2RMZkk/86vY9HQmT/gRfdDfzzb3tttvMwErLZkav&#10;pggoAs2FQMgMvbABuHbtWnHq/SUY+ZKjv+zos3POiZ18Ot/v37+/6egPGDAAs2bNMqMR/fr1MxE1&#10;eSzNQqiIasjfS0Og1lXy0ayX/mDyn10MlIpS46SugPhv06jxDSEXYuukDWNJMBX7ZPE9MXcnquZv&#10;QMmKKfCm9oInXkw+AlXI8txWlRWKWfAHKPxSopT59+LkU0/BPffcg8GDB6tyr95jRD95dKrdVcy6&#10;rr766lpTeyr1du3aZUg9KnhJ7qWlpWHDhg2gOo+qXSYqeEn0d+7cuTaKNgNyLFq0CPMXzIfVOcYQ&#10;fC4xTfE3xObUy4/+bPsI3DgqAgdK7QYDYNCM9tFJ0fi9BOfYL/s0Ja0Qpd6P3inCZYPDJRCHFwmR&#10;Lpz/QiFyCquPDxfz3YfF3PfuD4uF+PvujFT8dU5wYWved4T1d1tbfon1bkT3sSju0Bebty4yPnFp&#10;Usk6VpMicDgEOBDz0EMPGWK4rrsE5zi6TeD3nq4TOEjDdpwmRYAIsM5+7bXXTNs/sv/ZKM9dJ+40&#10;ymEPzgA6yvdHSAtNzYgAST4ORHdLro6umyzuS15ZjrJFL8C/ex1iJtyBqOyR4raPrlF0kKcZkW+Z&#10;U7F8PWGI7n2KkLVe5ImLIFq03HrLLfjLX/+KU089tWXyoVdRBBSBZkMgZAi+0tJSo7IhMUey7/33&#10;3zeVu4ME19PcIzs725jojh8/3jQCaNaxZMkScwwJuvPPP9+Y9TnHNWVOko9OR+mbgM78p0yZggMv&#10;iHy5pFICbwjJ1yFa6B92v5rWwWvKNXWflkfAJqEjzplxajc63YJv1Uco634SovqJyXeYOM1nJdhs&#10;SZ4X+V9ZtA/FS95E0fRHEO/14cxzzsavfvUr05lpqNPTbJcPwRM5JD6JO5pskaQbMmSIMcNlY4R+&#10;wBiRkdtJPjCy9jvvvGO+FfweUN3HIBokAq+44opaFS9VgdNFJVII8dk5TExzuySqeC8En49AZLlj&#10;tAUSfLe+W4TCBvzg3XF8BBbvrMR0CcRxJImBOzg1lO46KRJfbqjAgh3fdZQuFSLw1rERmL25EqO7&#10;ePDgl6Vmn4aOb7F10okOi02Bt++ZKNm9TFR87+K8885DVFRUkwfQWiyveqGgQ4AE3tSpU7F69eqD&#10;/KEyo/zWO4O3tLi4//77MW6cmAhqUgQEAbbp58+fD5c3SQYZxiFv6v3VuIzoDETICIlPCb5mf1Cc&#10;9m9aDHDNYNgZsXC9uBTlG79AZcEmlI+8DnFDL4QntqPwq1K3Ofs3e0b0hAFBgOXl9iCi54lIDPsj&#10;Dnz2IBYvmW3Mdfn9pb9U9oU1KQKKQGggEDIEHxV77LzTZNZp/NWHmGZ5NNXjdnbyL7/8cnPMnj17&#10;jNKnW7duxokztx9p4jHZ2dnGXJd5IXGw7+VvYeeJWdWZvWBlxsG2+PFrThLoSHOp+zcLAidmwZqz&#10;HVUzt4qy7l140/vD21GUfc2V5FniCHPFgZ0omPcCSuc+hQ4xYbjookvN80V1mlakDYNNdd4ZZ5wB&#10;dg7pi5PEHNUd/D1mzBicfvrpRt3LzuHw4cONYo/k3/Lly80JuS/3GTZsmPlO0GSXymCeB0mRwBgh&#10;+CLkPa7U97jhEmg/a1lL/OXMKPzfV6UNknHDMtw4T8xrGTU3NebgOiWypmaNDWfUXMso8ZoSKGNU&#10;Zw+Oz/ZgUp2oucdlefBnyceNbxfji/UVuHKIF4+dF43zRPW3Zu93JGBrlIwFF6J6nYyyuU+LX9wF&#10;hmRPTU2tVda2Rp70mqGBAL/ZbFPdcMMNZlC2fq5ZB1KJ3alTJ6PYZttOkyJABKjipwLUO/AcYx5a&#10;tWOhscDAkDRYwu0pvRfA54RNo3gZxDm7FyD9HryxAlXTVqF45j9RuekrRI+6GpHdxsEVHiUublg/&#10;aVsqgKXRvKeWdrP57maPQtJZf0Tel3/DqlVT8Otf/9q4x6HVDPu/mhQBRSD4EQgZgo/qu6ysLDM1&#10;FVaaCg0cOLCpuzdpP5pN3nXXXYZIfP3117Hr7dXi+6ME9nliPtJd5OseGT3UCq1JWAblTuK7xSWK&#10;TP9ZQuht2I+KdV+grMd4uOM6wS0+p455VFLIPTZ6fLvXIH/OUyhf+gYyU5NwzTXX4NZbbzXE9NEQ&#10;0EGJZQAyRVUjCdBLL73UmNrShIs+Cul3MzMzs9YUlxh26NABEydORN++fcVXz16jCGFnkd8RDgYw&#10;0Xx3wcKF2L5nJ6zRqeK/p4P2DgJQbqF4yt+eEom9xTaenHtwNHbnXi4dFI4sCb4x6xZR/TaSfnVy&#10;JDi9vawcd045tD89+vojoXjbu8WoqNNDvX5kOGgKPHNjtb0u1X1/PtPCD0eE41cfHfqcjWSr2Vbb&#10;0pUOT+0Bd/ZxKFz+tnGJcdxxxynB12wIt90TcbDl7LPPloGti4xPVA7K1E38hvN7z0nrxLrItO9l&#10;+svlADtT1OALpC21FnZ5Pqz+8bDFAqP+c9S+0QrQ3cu7akd4YY8Q9zXpQvL17Qi8uwJlaz5GxZ4V&#10;KOl1BmJGXomI1D4mCIftV6IvQCXR/KeVsrVkcCU8cyCSzrwH+VGJWL/oRfzpT38yvlBvv/12JCUl&#10;Nf919YyKgCLQrAiEDMHXrHd9jCejn6Gf/exnxtcfffJt/FTk6XtLYV/UD5aMINpR0lMzHbSDG6zH&#10;eFk9vIUQoH9ma7g0XIZsFf8iG0XF9z+EdxkGd1r/Y8sByb2KMpRumYeCWU+gcuN0dM/KMBL4H/zg&#10;B1ppNhFdRhSmQpcEHlUgTBwAqG/SzJHIxMRE45uTZv1s+Nffj+a6M6ZPR2W0EPPD00TFJ75l1EF3&#10;E0ui7e5Gk9iMeJch2xq7y4U7KhHG8ZwG0vAMD7omubFY9tmwvwoLtlc/pw3sWrvq9xOi8M5yH1bu&#10;OViVNzjdA6r/HNJvX0l1vTJIAnG0epJ3yuWJRGTfiahY+xE+/fQTXHfddcYXrqqQW710gjoD9KVM&#10;go9zJqqp6YqFrhRo5q2+HIO6+Fotc/SlvXVNJlgpAABAAElEQVTrVrg69kNUl+HI/fiPkhf5Jg5P&#10;F2WZqIsqDv5+tlpG2/qF5dtvRp7o1uayAbD7C8n39kpUTV8vvvlyUbFpFsIHnIfogZMQ3qF7NdFH&#10;/3w8TlNwIyBlxEEVb0pPJJx6N4qik7D9q8fx+OOPY/v27fjNb34DWsRpUgQUgeBFQAm+oyyb9PR0&#10;3HjjjYbke+aZZ7B4wWIU5S6EfXF/WOM6A4mR0uSg2ZZWZkcJcesdJgSPHS/BU87qBazah8p1s1G+&#10;dhrCErrAFSWdkSNtoJDY45NQko9SOU/+tIfhLdqM/gP6GH975557bq0/uNa76dC7MpV7TYkw7Jh6&#10;1b9DBuag/6d58+YBqULsCakrsTXUvKc+UO3s96S+YTirjxc3vFX0Pa6Xz0d8hGWCbrzxrQ+cGkoP&#10;iRKPBN9by3x4UaLvHi6d3N2DPh3d+M3HByvyqNxLkOvVDeDhkz6SX75BnWKDwx+OLe4GImUApCSx&#10;O9ZvWI6lS5c2OVL94XDR7W0XAUYyZ+Rz+jX+7LPPjJuELVu2GJ+qJP3ocoHuGOhnVZMiQARIAL/6&#10;6qsmWnfUwHNhi7qzYv1MAw7VZBImTevvlnxUnO5NjPioHtUZ7s4JqDpuO+xP1qNy3lJUFeSgfOX7&#10;CO97jviyPhPhQhjRn7X66GvJQjrKa9X0c8KSOiPupJ8AMSnYN+0RvPHGG8Z65t5771W/qEcJrR6m&#10;CLQEAkrwHQPKVAfRVJBk33//+18T4ffA00Ly5RQAp4mJZ6aMbEkDREm+YwC5tQ6lAnNAKlxj0+HP&#10;KULRcvHFJ34pwrtIpDA6mm0qySfkHqrER5w0dIpFCVgy9/8hwSrE8adNMEFbxo4dq+ZsrVTG+fn5&#10;WLx4MfJ8RbB6dRHznoTvETqtlDW9bCshcOEALy4c6MV1bxbVKuacrNCf3j0TIvGSEHYHSptPJULC&#10;8L7TonDNG98nFBn3Z5Uo+noJ+eck7u+S78r2/ObLg3Puo5rLtzAsPg2erLEo3bsSX3zxBc466ywd&#10;tDgqMNvXQTt37sRvf/tbzJ4927hRoHqPSmwOynzzzTcmUiqtJRgUqb5Cu30hpXdLBDh4MHvWLPG3&#10;F4OYAZNRTvPcwm2i5vPC36uD+ONVnFoFAbaHZTSqSnzyuTr0gl8smfDNNuCLDaiUNlZV3g6Ur3gX&#10;Yd1PRlSfiYjIGAR3JJW7MphuCs1hClsl93rRQyEg5eOO7oD40VfDG5uG/C/+bgZjcnJyjG++Cy+8&#10;UPswh8JPtykCrYSAEnzHCDwdjk6YMAF0LE7/Xu+99x52vbYKVZsPAOf1NSSRHSkmu6b+0krsGOFu&#10;ucNppime8v1niIpv8V5ULVuK0lUfw5PcXaKEiZ+2wyYh9uS/7ROTo5xlKFjwGnwr3kNqvFeCv1yN&#10;WyT8PCXu2mk5LJAB2YHmujTPZcfSjpP3c6iY98TIXMhYTe0TgcsGe0Hl3c4CP6ZeV202SCSok4vy&#10;WmK9bWFbnh93TT1YZXesaP3pjCg8M78cm/Y3/Owxcu6gNA+yElwS3NuPfinVZB998QVHos+eMET0&#10;Go+ypa+AketpQhcfH6/ft+AooKDMBd0mPProo3j77bcNGXzVVVdh6NChRtVH/3y5ublmAOaRRx4x&#10;7hjOPPPMoLwPzVTLIMA6+6233kJhURHC+kxGeKc+KBKyAXalEEpiNSO+k5Xha5myaPAqNd0bf0QY&#10;0DURVmqM+OiTdtXCHNgzN6Fy/nLxV75dXDl8imIxrw7vfxaiZNDck5BhAqUYP30kCjUFHwKi0neF&#10;xyJq4NlwxaYgb9a/JaDWx/jd736HNWvWmP4M+8CaFAFFIHgQUIKvGcqCJA2DbzDSEAMA0IRg9ew1&#10;KN5eBFzQRyJzdobVMVqj7DYD1i16CspnuifBGt8Z9nYxr10+Bd6uJ8Ld83jTIGlUxUeTXHEq7C/O&#10;Q9m6aSj85hm4clegZ+dOYBQqkntUf6rj8BYtzYMu5pjnLlmyRJS2Yp47MEXNew5CqH39OL1nmAlw&#10;wXcyM/47tVx9FOgjrzkTzYFJHD63sHEz3odnlmKkRNf95fhI/HNWKX5xUqSo+irxn7llzZmVYzqX&#10;LZ3s8PQB8CT1wPadS43ShhHvNeLeMcHapg+meu+ll14y6o+//e1vOPXUU029SD+pTFTz0UR35syZ&#10;ePHFF03kc+1EtulH4pA3x0EDBrbjyGn0sIuk+eVH+Zpp1ccw2EO4dGfov0BT6yJQQ9IZX+Q9O8AS&#10;SyZ7tJTPt7thz92Gqm/EfHf1Fvh2LkRpbCo8PU5FZM+TTUAOd1R1wCoNytG6Rdjg1eV9szxeRHQb&#10;g+TYjihIzsJGsUh64oknJNLuKtx9990YPnx4g4fqSkVAEWh5BJTga0bMMzIycNNNN4EdG/rlo5Lh&#10;wH8XAev2ARNFCdZDIg9xdMsMUulIVTNCH5hTSRFZHtHvnNwNmLcTVfM2onTlB/B26iUmadJgqS7I&#10;764t5AATA2n49q5H0bL3UbroZSR6yjBs3CjzbLDDEhsb+90xutQqCBQWFmL58uUoqCyB1bMj7LR4&#10;Nc9tlZIIjot+uq4CWQ/lNVtmGN32cBFu6V/v+Oww/OLDQysCGVzj6tcLcVZvL24aHYGP1/jwwqJy&#10;lB8+bkez3c9hTyTfyjBp9Bsz3d3LDCkzefJkJfgOC1z73SEvL89EZWSAKZp51a8X6V+V0c7PO+88&#10;04H89ttvcdppp7VfwNr5nX/88ccgKexOHYToHifBt28DqvYsgxUmnvcGp8ElVhcNa6DbOXCtdfsO&#10;0UcLJlH0udJj4R+VDvusnsACUfXN2wbfmq2oyJUghcv/h7COfRHW9wxEdR0Nb0KmIZNU1ddahdfI&#10;daVMLZcb3tReSBj/M3iTuiJ31uOYMmUK1q1bh1/84hfme80gSZoUAUWgdRFQgq+Z8WeDlKYkXbp0&#10;wXPPPYcPPvgA26dsRtn6/cBkCRlPyXqyqPncR+DHrZnzqKdrOgI2VXzimw2nC8m3OQ++VR+hvNsJ&#10;cPdPNs6Ca1V8RrXnh7/kAMo2zkLRvJfh3zkfXVISMGnSBSay5IABA5oUFKLpudM9jxYBmn/Nnz8f&#10;dqwQ7uJrEdEyZ1lrUgRaCAE+br8UIrApqViEg29KwA5OwZkYdU/MdLuNRfmiF/H1118b8oZmuhpN&#10;NzhLrLVzRTUeB0Wzs7O/R+7VzRs7i9xn5cqVSvDVBaYdLRcUFBi1J023YwadD09cKgpXfCyKPbGS&#10;GSjkkajE/HSroin4EKgh+vzh0saSgVR0lAFuaXPZp3cHlu8Rom87/AvXoWz1Zvh2LESZDBSFdZuA&#10;yD6nIKJTP/HVJ8fIOWxG4NXU+gjUlCffwZiRVxq3RflfPSHuFL40JrsLFy7Ej3/8Y2PN1vqZ1Rwo&#10;Au0XASX4AlD2NNkdNGiQcR5NnzIvv/yyidSZ95gQCuOzJABHD1ENJcOOkgpPI+0GoASa/5TWcVJu&#10;s7ejauZWlCx/H15xEuztKA0US2Q40q60fSXG4XPJiikoXfwa4lwl6DukH6699lozotWxY0c1yW3+&#10;YjmqM9L308aNG2HMc+MjYPVl2Wj03KMCUw9SBGoQYAcsPK0/XDEZ2LR5nVFdde/eHYyWqkkRqI8A&#10;68Tf/OY3xg8qo6M2Zs5NUmfOnDkYMWJE/VPo73aCAAcMSBy4IlIQJb7b/FU+lK6dJncvja9hafDH&#10;yTeGUmdNwYtADTEEjzS2EkThFR8JS5R99nES4GyjCCAWi6pv/g5UrNqKyn2i6lv1vqj6BiJ84JmI&#10;7DoWYXGdpJ0mak1xf2PKPXjvtH3kzPHL13M8PImZKJz/MjbPe84IWxYtWmTUfFRcOy4X2gcoepeK&#10;QPAgoARfAMsiOTnZRNnt27cvnn/+eXzyySfVar6VubDP7iFh5cXMM01Gs8LE55MtlV59k88A5k1P&#10;fQQIyMiwJQ6c/Wf3BDbsR8W6z1HWQyo1iSjl8oajMl8i5K6fgdKFrwJiMtI5JVFUnJcacm/IkCHa&#10;wT0CqFti1+LiYqxevRq5hfthDRKTEfqI0b5BS0Cv12jTCNhwSyfM3XkYyr9daxSybOArwdemC/2w&#10;N1dSUmLUdyTq6qdevXqZ5+Spp54CI8ozkELdRJ+YNP16//33cc0119TdpMvtBAEOyL3wwgsgCewd&#10;dpn4auuFirxdqNoyxyBgj8w0gZC+/3S1E4BC7TbNK179npsAhBliwpsq/aCBnUTVJ/2i5XvFJc42&#10;+OeLqm+NqPrEEqY0LgPegeciuvcp8CZ3FTNRjxJ9wVDubDh7POK2qA8STr5d5n2R//VTmCWRrmlO&#10;f+mll+L6669HVlZWMORW86AItCsElOALcHFz9IIjz/TLd8kll5iG6kcffYR1TyxBxdR1ZvTKGtcF&#10;9FFhR4qij/VevUZugLOop28CAuybWKMlUtvpe+B/YzWKxLkspJHhL9qH8g3T4Nu+AH26ZWLCdVcZ&#10;xd7IkSMRFxenqr0mYNvSu+Tn5xv/e1URQqz3TpbouTL6r+R6SxeDXq+tISD1ltsjZroSGdG38l3M&#10;nTsX9HXJ76Cm9osACT5GW8zJyWkQhL179+Kzzz5DUpL4KG4gFUnUVA6S0sWFpvaHAH3lcnDccnsR&#10;N/wiWN4I+Havgr9wB1ydIuAXa5gGuOP2B1Qo3rHT1zGqvkhR9UXAlZUA/1gRP8hgurVgB+w5EpBj&#10;4xZU7N+I8iWvip++cxAjKs7wlF5K9AVDmdeUoTsmBTFDLkCYlEvhgpewdtErePLJJ41C+4477sDp&#10;p59uoqUHQ5Y1D4pAe0BACb4WKmU6kB43bhyys7ON+e7UqVOrRzleXwlbRqyssUIeiQNaZEhnyCvF&#10;wo9m9SBXC+VQL3NoBMQHSLSMNJ4sZrlzdsC/YhWKvnpMCL5cpMaFYfSZE3DuuediwoQJSE9Pl0Et&#10;fbUOjWfrbKWKZM+ePVi8aDEQ64XVSwJsiJNuNe9pnfLQq7YxBGQgJDx9kHTCI8GgCFu2bEFamiid&#10;XfKOaWqXCNAPI33tff7550alx991I8jTXzF/11fv1QXruuuuQ0KC+MLV1K4QYH396quvYv/+/fD0&#10;PBPhnYfCrqpC6UZR70nkbr8o8F20rlCGL7SfC9PXqe7w+BmUw6j6YmAPTIV1ajch+mRwYPZmVCxd&#10;hMoD21Gx/D0h+iaJP8bJCE/tKd8Pd42iL7RhCOnci5rPCotARJdh8CRkoCR9MPbPfc70c3fs2IGv&#10;vvrK+CKn2EWTIqAIBB4BZSECj3HtFeibr3Pnzrj44otB081PP/0UVPMtXrIY+9ctBZZJJTZGiL4h&#10;QvR1ihbpM013leirBbA1Fmg5LZ0PE2J1Zz6stblAaaU0JirhLdwkYeFH4KyzzjKjU/3799cRqtYo&#10;oyO4Znl5OTZs2ICNmzcC2VGwGd1No+8dAYK6qyLQOAI2qow/Hndib+Rt/9qYwo8aNUoJvsYha/Nb&#10;GA2XUXKrhJj5+c9/bnwy1SX4mgIAB82O9JimnFf3CW4E6CuXBJ9ItRAz4jK4w+NQVVaA8nXTTcYt&#10;Mc/1c0DcVxXcN6K5azoCtao+GRRKlDZagij7uiXDOl4snRaKn74ZG1ExfykqC3aiYs2HCBt4EeKF&#10;6AtLypLukjwHzvFNv6Lu2VwIGOxd8MSnIWb4pfCmDUTholexTqann34aM6ZPx6233YbJkyfrgE1z&#10;Ya7nUQQaQUAJvkaACeTqiIgIDBw40ETapfkuzVO++OILrPxmFQpX7oM9WIg+qvkGpYlvCofokxxp&#10;xRXIYjn43LXEnkhSdhcDK6RM5sm0KAdhu8owYMgwUSOMkQi5k0Fz3MTERO2AHIxgUP6i/z0SfMVV&#10;ZeLgWXy+SERrDb4XlEWlmQpFBKSO8kjUQ3fmYFTsnCeR9RbjiiuuUEVzKJZlM+Z59OjRhthju+do&#10;EtV9nJTkOxr0QveY//3vf8aXlzt9JKK7n2gGW317N6Jq7wpRC0nAhcGiDtYButAt4EPlvI6qj25U&#10;7J4dYHUWf8mjM4D5O4HP16Ni4WLjA7ty1VREjroW0X3PgCc6oVrNp/2lQ6EbwG3VohSXNwoRWaLm&#10;kwAcpV2GI3/ui5g3fy5233svvvzyS9x0001gvaDq/gAWhZ66XSOgBF8rFj9NVU444QT06dPHmK6Q&#10;6Js5cybWzliHkmW7pfEildhwIfokpDxSY2CFVxeXrYxE4ErNWJIJu1cpI4F7S0RVuQtYsAvWtzlw&#10;bytG3+69MfaKsTjjjDMMsUfzMzXHDVxxNPeZ6RNs7dq11RGsu4vJV6S8U/o+NTfMer72jIDLLVHG&#10;B6LcE24iVdM5Pge1NLVfBDgAxiAaR5to6k1yT521Hy2CoXcczfqeeeYZQ+xGDRf1Xqz4yxXSpnzn&#10;ElHsFcoAeBJc4tLGr/V36BXukea4hqwzQTm6JcGS4IQ2+0ZfbQU+WQvf6jmi6NuO8tVfIHrc9YjK&#10;Gi7fCzHbpaJPU+sgYMqsRs03+AKEpw1C8bf/w1aJtvv222+bqNiXX345rrzySv2ut04J6VXbOAJK&#10;8LVyAXP0IjU11RBGgwYNMoTfdJExz549G+umrUfJkl2w+6WI2a6QfIM6iW+KeCCKxVZjNtrK+W8T&#10;lxco2XkwA4blFUBOEazlgvtiEnt7EJZTht7demLkZSONKe6YMWOMTyEl9kKr9KkA2bdvH5YvWw5E&#10;S0CbruLU3a3vUWiVouY26BGQD2lEam8UeSKwZs1qo8Ch/zRVXwV9yQUsg/R7SqI3Ozu79jkoKysz&#10;3+PDXZRuFV555RWJTH+mdgQPB1Yb2j5lyhQTQdndsZ8osyYaog+2D6VrZ5i7tEdkwI4NV/+5bajM&#10;D3srdYm+HjVE3wgh+r7YAHywGmWrPkDFnqUoG3w54sSkOyxerDTENYAww4c9te4QCASo5hPltfjm&#10;82b0hzshDd6sEShc+BqWr5iCRx991LiquuWWW8z3XQNyBaIM9JztFQEl+IKk5EkW0T9fp06djDJs&#10;/PjxmDFjBr755hus+WotCoVssntvl1DyQvQNlik7USJOSePGLZIzZwRT67AjK01HrUcHzYVisrm1&#10;APbSHCH39gKr9iLygB+9uvbA6CtH45STT8Go0aOQmZkJ+hTSFHoI+Hw+bN++HZs3b6524txF/O9V&#10;2ZDS16QIKALNhIAtzu/d4oPHE98V+3fNx6ZNm0wUeR0QaSaAQ+w0jIJ71113GbLm5ZdfRvfuEqhK&#10;0rZt23DzzTeDBJ5jgtvQrdF3H/c9++yzG9qs69ogAoys/N///tf4bYweIr68EoXMk/ZtZf4eVG2a&#10;U33HwzPAJpzW323wATjcLTlEHwPfUQDB4IRDRADx/hpUfbkKJV8/hqrNcxF94m2I6ibKYfHhKHa7&#10;hzurbg8UAjXl5Y7ugKhep8Kb0hcl3cYhd8FrRszCdjl90t9www2gz176q9ekCCgCx4aAEnzHhl+z&#10;H03yiFHlaPrJDx19GDH6EIm+FUtXYP8SMd39Wsi9/uKPYmAK7O4dgBTx0xchpJNbWkBOHaZkX8Nl&#10;I4ItkRDIJPPySiBXzHDX5cJeskcCaOyDJctxleEY0G8Qhp87HCeeeCLoJ5FRALWD2jCkobKWipGt&#10;W7eioEwUmp3SYCdG1r4uoXIPmk9FIOgRkLrHFSnq2JReqMpZZAJtnH766UGfbc1gYBBwlNO7dskg&#10;ZU1Hj1dKTk4GXSYsXLgQKSkpiIqKMh27+kpPEoQ5OTLwxnpbU7tA4MMPP8SyZcvgSuiGmMGTjf7K&#10;kk5/+a5V8BfLs5AeCbtHspjntgs49CYbQ8D5njAQx9gsE4wDgzvBens5yjZ8jsq8DSgfcS3iR14O&#10;d2SiCY7X2Kl0fQsgwEi7njCEdeiK2NgfSFTsEShe9i42LXgDe958E/PmzcOll14Kmu46A0EtkCu9&#10;hCLQJhFQgi9Ii5VEHxV9jB5HR6QrVqzAnDlzzAeQDZ/t/1uPyjmi6KOZYR/xTdK/I9BFfIoliq+j&#10;MClWl5J9tUVbl9SrqIKV5wO27octKj2s3S8E3364tuQjIzkN/YePN8TquHHjTCAUdjyU2KtFMqQX&#10;SkpKjIKvKlweiC4y4ktTdyXCQ7pMNfPBiIAtRI004lN6okIa899++61R4gRjTjVPgUeAxN0DDzxg&#10;yDwq4J1Es+3zzjsPAwYMwFVXXWWCcDTkcJ3Ka5roUumnqe0jQDca//nPf1BRUYGoYZfBm9xVBq79&#10;UlVbKN30ldTZlbCHZMLVIUpWK8PX9p+IJtyhEH1+CbqCztKuu7C/WDtJn+jtlaj8bDWKZz2Cyp3L&#10;ETfhDkTIoJPtF5Ndhxhswql1l2ZGwGBvwxUeLQTfUBP9uCxrnFipvS5mux9gz//9H6ZOnQqa7Z5z&#10;zjkmgGEz50BPpwi0CwSU4AvyYqZUmT76SDQNHz7cRABdsGCBIfrYcVo3dz3y5kkwjmzxzddNCL6e&#10;UrH1EtKPvvpowiuBOchv1QbmaA+EhiH0WLCywGWSevllsHMKYa2XKMVrhNTbcADWpgOIqQxDDzHD&#10;HXDhAOMEfNiwYejVqxcYAKWhzgbPqik0EWAE3fXr11cH1uD7waA1FdpBCM3S1FwHNQJSz4RJZwpu&#10;L1auXImCggJERorKQlO7Q4BtmKFDhxr1Xl3TK9avZ511lhl0Oemkkw6JC58dEoKa2j4C7NzTcsUV&#10;l4XYIRdUW1wIvecvL4Rv7fRqAEZkwu+V+tunQRTa/hPRxDtk34ZTlFcCcMhAQrq08STyLl77FmUr&#10;3kXVvg2IO/VuMREdX/1MKcnXRGADtJvgb8k/d0xHRPWZgLBO/VDW/XjsW/Q69orFGlXbn3zyCa6/&#10;/nocf/zx6hopQMWgp227CCjBFyJlS/MUkk4koPr164dTTz0Vq1atAsm+JUuWGDOorZ9uQ8nsrUBW&#10;PCxR89kk/LoL2Zcuo1pJ0rmKkOJmUAHWgg6vwQox1FMNocfKwuYy761UgmUIqQch9bBR1Hob8oDN&#10;Mm3NQ0SBjc6dMtBn7AgwsAmJU86pLggPF1JUU5tDgKZheXl5NQSfmLNnSuNPkyKgCAQIAb8ob7LE&#10;HCfc+LxkkIWOHTvqoEmA0A720zY0WMYBl/fee88o+0jwxcbGNnobgwcPPsi8t9EddUNII5Cbm4vH&#10;H3/cqDWjxop6r6P4axSVHs1zfXs3wp+7GpZXoqOKGab6zw3pog5c5kncsZ9DNd9lA2BnSYCnlxaj&#10;Yvlc5H3wS/jG3YZ4icpsecXaSaPsBq4cmnpmY7brhbdDNsJir0B4l1EoXv4eti58HXv+9z9D9lPp&#10;ffXVVxtfvk09re6nCLR3BJTgC8EnICIiAt26dUPXrl3NyAaDBixfvryW6Fu7Zg22r9yCkojNUslJ&#10;OHlRK1lS2dldE2FlSCO6YwzsGHFOGyGOTF2kxaSeY6XokH3OPBixYWYlkfA02XS8LNOfXpGY3u4r&#10;BnYUwNqUB3ubkHs78mHtKER4gR8ZqenoNehEo9AjUUrToOzsbKMMaKgDUn0l/dsWEKisrAQdd+/Z&#10;tUecP3ngSo2RjoMG2GgLZav3EHwIsD5xic8jd3QGDuxaCPpf48CUJkXAQWDLli148sknjbLzjjvu&#10;OCTBpwNvDmpte/7+++9j0aJFcEmAnthhF0tDj8ERqNKzUL5tEeyKImBYR1hpcVJ9B3NDtW2XU9Df&#10;HR8NTjERcI3Plj6QtPdeFFcRn6xF0Yy/oSpvGxJOvBWemA7qly8YCtO8y6LoC4+SaLsD4UnMRISY&#10;7RYseRMrl7+DPRJw57PPPsOPfvQjnHvuuWawMBiyrXlQBIIZASX4grl0DpM3R9XH0e3+/fuDjszZ&#10;aF4lJlHLhPBbt24dNm7ciC0zt6AQW2CnRMHuFCsBBqSySxeiT8g/pMrUQdR9UhFCRkbhlQZVDenH&#10;CtKu/lOdk5ZsT9UQeWQfjTKPOSCZxzyIyS3Kxey2UKLvHSgFdkujb3s+7O0y3yUBFPh7ZyHirEh0&#10;zuyMrsNGoGfPnkal17dvX2RlZaFDhw7qW4+YtpNE/02U/B8oFNPsruKcO56jt+3k5vU2FYEWR0D8&#10;8IVLXZOUBX/OQmOGSX9ZdU00WzxLesGgQiAmJsYM1J1yyimmPj5U5jg4w/YO621NbRMB1s+PPvoo&#10;6HMx8oQrRL3Xw6j32AK0q3woXTOt+sZHpsOOFkuLSjXPbZtPQjPelRBHfvok75sK/Hg0kCZ9n5dX&#10;oHT+s/AX5CD+9F8iPFkIwCoRCGhqfQSkvNj1c0cnI7LXSWK22xul3cchb+FrmD9/Dnbv3m2i7d50&#10;00044YQTjN/W1s+05kARCE4ElOALznI54lwxEARNoDiR8DszPx87duwwJon0gUTfY9u2bTME4K7F&#10;W1DqqTKEn5UcDVucFVsdhPDoJMsk/GjOS/99MTIxOq84r6WJhG0il/PzW82MGA5OFg0JyBw3lTAx&#10;B/KAavVg7aFc72yrkpNViq0tfaT5KmEVVcDOFzJvv0S93VsMe6co9faVwNpbApvzPUWIrBAMkjqK&#10;Km8gMoZlGKUeCT1GY2LAkqSkJCX1CHY7TOw0sJPoc4m5T3o0rEh5ntshDnrLikCLICANdZeYQLmT&#10;OsvAjMsMNqlD/BZBPmQukpaWhn/84x8mgFi+tFdomdBYonqjT58+SvA1BlAbWM9AKgwm5+7YD/FD&#10;L5W2oDQGab7ncqNi/w5Ubp1TPcgr/vdclqrv20CRt8wtUB3GfkVGHKyrxBeoWG9YzyxA2cr3YBfs&#10;QfxZ9yCis7gAqCJhrK3ClimUw1yF773bgzBR8rmHXIKIzOEoXv0Jts9/CXunTDEWa2effTauvfZa&#10;I245zNl0syLQLhFQgq8NFjsj8HKkm9PAgQNx2mmnGXJj+/btRtFHZR/JPo6Yct3eNXvFurUYvhip&#10;BROjAAk5b1PhFCcEX6KY8pLwYxj6OFmWkVMrUkg/+vPjFCasn5uqPwFSOnKcG/NZQ9SZP7KhutKU&#10;Nhnba5Lkj6lLZUWlTBVC4AmJZ5fJymIxsy2RqVAmIfSsvRIcg770CitgHRAyL69MouCWwnWgQvjH&#10;aKRK8JH09B5IH5ZuSDwq9Wi+TH96DE5ClYCa3xLz9p3KyspAP2AIF2KPJLZXnmEx0dWkCCgCgUHA&#10;stxwSwNdWuqm3qkyHajAXEvPGnoIMFoqg6/wu3znnXfi5JNPNooM4y6kzu0cOHAAzzzzDJ599tk6&#10;a3WxLSHAAejHHnsMdKURO+qH4o+ri7QV2UiUJO3Ksp3LYJfshStbFFjiV1qD51ZDo3+biEBNU89O&#10;lH7MuX1hJ0fCemIeyjfPwIH/3Ym4s+5HpAR4sMwzp+3CJqIa2N1IzEriQKE3vb8MForZbucRKPr2&#10;Haxa9Iqo+Z7B9OnTceONN+Kiiy4yAo7AZkjPrgiEFgJK8IVWeR1xbkluxcXFmYlKtuOOO844tWbj&#10;2iH4tm7dWk300UeZNLYpgz6w+YDstxulKIc/2iMmEULuxQgpEhUOO4rkXhgsmWwhTCwx67XDhdkj&#10;4ce5qAktMfO1+XRJ1AsSe5Z8rM0IGQk9IfNM9LMSP2xftUKPJrcoFaKvRMxui4XMK5F9ioXMy69E&#10;pBWGmKgYJCUnCWnXAx37dURycrIh8bp27WrmnTp1MoQmI+2pGdgRPyZt/gASfPQDZszQpXFHVapG&#10;0G3zxa432KoI2PDEZ3DExwwo0Uw+KkoGkDQpAoIAv8lU8FG9V1hYiK+++qrBwTiqr/ntppWCpraH&#10;AIn/p59+2gTjcWeMQuzgc2VI2Bkc5qCwHyXrZ8qN++Ef1kkGnOUbUmVGitseGHpHgUWApBH7Lid1&#10;gy0CBuvx+ahYtgj5H9wF/8T7ENv7NHn25NmqIZcCmxk9e5MQqCkLd0QCIsRcNyylJ0olEEf+otew&#10;cOFs01+dMWMGbrjhBjBYkwo6moSq7tQOENAWUzso5Lq3yEZyYmKimXr06CEjoX7T0OZI+v79+8Eo&#10;ZiT4SPTtytmFvbl7zSh7UVGRiULKSKRF4ueupLTQ+Ephp63CX4FKsnjCAX6n6BNiT0g+k0juyWZj&#10;bkFXF6LYo3LPXeUSl39hCPd6ESZTZGSkEJHJJlpwrAQDYdRgKvBSOqYgJVUmUevRrIdmyCTyuD06&#10;WswtacqhSRE4BALsTO7cubOG4FOS4RBQ6SZFoHkQkI++JzZVvs8uoyBnHcPvtn6vmwfeUD8LB+UY&#10;6GrVqlW44grxuSZtgIZSRUUFGHxBFaANoRP66xYuXIjnn39eBgJciD3uRzIokFpjLin3Jm27qpI8&#10;VK4jwSdpZKbsJgPKqgauxkP/HjkC7I/Q8mh4Juyfi2jhyfmonLMSBVN+I0FcfIgbcBZ1CUryHTmy&#10;gT2CZruWR74PaYgZcqEE4xiCkpUfYMfcl/Duu++aIJOXXnoprrnmGuNnPbCZ0bMrAsGPgBJ8wV9G&#10;Ac0hRzuoquDEBreT2KguKSlBcXExSO5xhJ0j7ST4uFxYIFNRodnOfcpKS+GTY9gI50QzG6dBzms4&#10;nToSjFTYcR4RHmEIupjYGEPkkcwjacdOYGxsrFEdch1JPE6NdQCcPOtcEWgIAT6LfIZ3iUm6IaDF&#10;3Ny03xraWdcpAopA8yBAgi8yQVw4hGHvnt1SdxwwbhScuqB5LqJnCVUE6HPvyiuvNP6BOa/bTqh7&#10;TxyEpPWB056ou02XQxsBth2p4qRCM6z32Yjue4aMA3M0uDpZLg/K9qxF1YH1sOLFkqS/kH91tjv7&#10;6VwROCIEpG4yroXkecJPx4mqby6qpq1Fwce/F2KvEnEDJwnJJ61E7qcpiBCQ8pD/Vli4mO32lWi7&#10;6QjPFLPdRa9LtN23jZn/zJkzcfPNN4M++iga0aQItFcElOBrryV/mPumHz+SbZzqJ4e8o+kMFXz0&#10;m0JCkA1wLrNB7pB83JcdOqfxTnLPIfhI8vE6nMLDww3pp52/+mjr72NFgM8i1UMFQkwjVkZuJYCM&#10;JZ0EbbodK7J6vCLQOAJ8wyxvNFzhKTIgtAEHDuSZgZ/Gj9At7QkBfpcZOKN3797iRze9wVsvlYFD&#10;+gmePHmyaSc0uJOuDFkEPvzwQ0ydOlX8bMUj7oRb4Y6MFwKPZh5OslC2ea5Y55YDA9IkCmqcLKt5&#10;roOOzo8BAZJ3Ij5Az2TgJ2PEtdB8+D/bICTfvcY/c9zgyUryHQO8AT2U/Uq5gDsyEZE9T4JXzHZL&#10;skdh37yXQXPdLVu2YPbs2cZslypxTYpAe0RACb72WOrHeM8k4UjOcVKfSscIph4ecARIOlN9SrUA&#10;kulLUoLHKLsXcNz1Au0dARJ8QqbHdERl/gajouWAjyZFgAjQEuCdd97Bbbfd1iggHPxbtmyZsSa4&#10;7LLLGt1PN4QeAjt27MBf/vIX8xxEjvsxorJHygBATWAN3o60M/0VJfCt+dLcnD060wTJUt+5oVfW&#10;QZtj1kdkirKF5LtttFH1+T/ehIJP/2Cev7hBJPlku9ZbwVmENdF2PUlZiB0ubh7Sh0gQjrexYd5L&#10;xuyffl2p5mMQjobEKsF5U5orRaB5EJDhC02KgCKgCLRdBKgUIcFXWl4KRMqYhgSDUQ1A2y1vvbPg&#10;QcByCZkenWQ6S/TxqgRf8JRNa+eEqv7Nmzcb9X5jeeEgYufOnfHQQw9hw4YNje2m60MMAdbJTz75&#10;JL799lu4O/ZD7JgfioKKA2/fDQAwCrdv32ZU7lwogbhdcA2VgD3fbQ6xO9bsBi0C5pmSP10SgZuF&#10;5JvYFf79QvJ9ch8KV3wk/B+7yWT5NAUlAvxmkOgLj0JE1jAkjL8TiRf8A4UJAyUIx0I88MAD+NnP&#10;foZ58+YFZfY1U4pAoBBQBV+gkNXzKgKKQFAgQAUf/UlWUB2QKJ88j45rBEXBaCbaNgLS8HaJrxwr&#10;SvzwSQdpr0RpV4KvbRf54e6OarzFixeb54Df5JUrV+Kll14yvpIaejZIBM2ZM8cE4qCpLs15NYU+&#10;AjSfe+qpp1AprjLijr8V4Sndv296K0HaSrcvBcoLgL7x8GfJd0T974V+4QfjHZDkY6DALHFJdPNI&#10;WJUSsflzmuveI+1FL2L7SHRdP9Wl3FFTUCJgBgdc8MSlwj3oXHg69Ufx8nexbc7zePPNN7FgwQJc&#10;f/31uPzyy02gxqC8B82UItCMCCjB14xg6qkUAUUg+BBgJ5GdSdsjkZ2jRSUgbvi0mRZ85aQ5amsI&#10;yPsmATZcEbFGwccATQ2ROG3trvV+GkegQ4cOxh8vyR2q9/bt24c//vGPxi9vQ0fRny/V14MGDUK3&#10;bt0a2kXXhRgCJPqpqtm9eze8Ay9EjHTGq+0g6+rqLYmUW4kyY54r3jxHiI9G8Z2LSq25Q6y4Qye7&#10;5tGSP6Lks28dBVRIwMAZ61Aw9bcyUCUBAXucYJ7J0Lmh9phTKT8h+iwhZU0QjoQ0hIvZbuGCl0Qt&#10;/BH++te/mgEjmu2eeOKJtcEf2yNSes9tHwEl+Np+GesdKgLtGgESfGVlZULsiZlFdBhslzB8mhSB&#10;do9AHbOjOouNwSJ0nWwS9StnZn/5w0iDJjlz/pBGthAzNg3haTrjFYJPEn2uKcFnoGi3f1JSUjBx&#10;4kSQ6HvwwQcNeXfBBRc0aKbLZ4VmvDExMTjhhBOMqW67Ba6N3DgJ2//85z+gbyxXfFcJrPETibQd&#10;V6OO+u4mLcuFioJdqNr8VfXKUZ3hok8+HZr7DiRdan4ESPJRyZctbiV+LIE3fF+has4aFEz5NXDB&#10;o4juMkxJvuZHvfnPSJJPzuqOSkJU39MQltIbJV1GImfuc3j//feNX9err74aV111FdLSJHiPJkWg&#10;DSKgBF8bLFS9JUVAEfgOARJ8jMbIiGl2uATZINFn5Pzf7aNLikBwIlBDnNXlzw6RUeMviKSb2d85&#10;1jnYmcsJxFzdFvLNOKO0K6WDzZFvEnKc8wLfqWm4n79SolhWlIrT+3JZlnllBVBVLqcRs6WqCjlM&#10;Il8a8zlR24jyxl9eCH9ZAeyKMlRs+lq2VSE3N1f2Myc/xB3opraMgNvtNuTeKaecYsxy//nPf+KO&#10;O+5okOBzcKAfPjpI51xTaCMwbdo0PPbYYygr9yHmtJ8gMnNQ9Xeo/m2Jz73ynBXwF+6ElR4Ju1cH&#10;DZ5bHyP9HRgEWEWR5OuWBNePR8Nf+hUqlixHwfu/gfvCfyEirY+SfIFBvvnPygFGsSLwduwOz7jr&#10;RdU3GIULX8aK5e+Adc/XX39tgjyxPmLdpEkRaEsIaIupLZVmEN8L/aB9+umnOOmkkxAdHR3EOdWs&#10;tTUEviP4hOCIkEpcOg+GyGhrN6r30woI1CHN6iw2lpEmq+AM0VajgqPvnyouS6eD6x0irY6axSbJ&#10;JmSaXVkmJJyQ2ULEVck6VPpMZ8QQcIbAk3ORxxOSrqosXyaJLF1RDLtcJl+JKBZKYAlxhwo51u+T&#10;qToPhuCzeW5ZR1+WtaQg80QysCZvgoEtx5DQs/0kAeV4+tCSY2iOSQWPJkXA6/Vi7NixhthLT08H&#10;o+VqatsIbNmyBb/73e+wa9cuMc29GHFDLxQihf4y5HtSP8k3rnTDLNkmgw9DMmF1jJbd9NtRHyb9&#10;HSAEpDozg2S9U4DbR8N6aBYq1s1H/ge/h/uifyIsMVPqNxnU0hT8CNQMKroi4hHV80R4OnZDWZfh&#10;2PPNc/jkk0+wZs0aMEL7tddei6ysrOC/H82hItBEBJTgayJQobYbFUv3338/fD7pkNWkXr164aab&#10;bnJ+Hnb+xhtvYO7cubX7xcbG4pZbbkFqamrtusMt0DE2/e1wysnJwaZNm5TgOxxour1ZESCpYN4D&#10;cdoNr1tMfQxv0azX0JMFMwI1zFvN7HA5teikkfua/eseW7uy+hRCbNnsnBp+iyo4ruZvkl1cru6Q&#10;mkXZWKuC8wlRViVTrQpOOgqieqtWwZmTSb+2ElU+MWmlCk5IN7u8SKZSs2xVCYHnE/UcOxgk8Xgx&#10;Hu8vkfNWr+O5bMmLJXkxqrlaEo75knUk4Jh35oEEopyrWtEnx5OEMwSjrGeimkHuxVjjMj6NgUH+&#10;RAhdGS4rSJp7xfRd5naYx6zjHJwi3bB2CPm4TFR/Su4RTU01CJDkGz58eIPKvAohmFevXm2U1927&#10;d0dycrLiFsIIFBcXm0jIjGrp6tgf8SffAU9UvPkOfe+25ENTVZoP3+pp1ZvGdJHvinxjfDXfo+8d&#10;oCsUgQAgINWeXxqLrkFp8N8+FtafZ6J88wzs/+h+JE9+EJ7o5Oo6NACX1lMGAAG2gdweeJO6wjPq&#10;aoR1GoSCRa9i9dLXjKqYbgN+/OMfGxcSrJs0KQKhjoASfKFego3kPzIy0jgy/uijj3DeeeeZzhVH&#10;yc8++2xkZmY2ctR3qxmU4NZbbzWqC66l3xT6LIiIiPhupyYsbdiwARkZGYbca8Luuosi0OwIkOBg&#10;h9EQE+J/j402VJG00BR6CAhhJH7gLDG3NolkEwvWmVcvVG8TIssvBJd0F6W8SWJRA0fySib5b4gx&#10;kl1mb5nLPlTA2aKAq5K5ZcxRhZwS81SSaYZQ47FCjNGk1ajlxBTVLisSk1Qh4CpIxJXAJcfzHMZ0&#10;lQQcCTQh3PxVVL+JiatRwQmRZs7D8zErzJDJlPldTbY5KjjmnQRc9byagONxcqA5TuYunoQknOBC&#10;Qk6ecVtEUS5vNQFne6WqD5dOcrgQcewsc72QcvCK4/owwVO2W1wnpJzt4X6yjgSdEOK2rLdknc3j&#10;ZV+Ey3pGouZxoobl/jbN3uV0lrxf5niqZGV3l1zPP209sHo+qOLWpAg4CDDYwueff47y8nKj5CPZ&#10;x0HIgoIC/Otf/8J7771nnhkOKHKwcswY8YmlKeQQYP37/PPP4/XXX5dqNxxxE+4WM8d+5hva0M1Y&#10;Lg98e9aiav9aWDHyPRnUSevrhoDSdYFHQJ5dP9saYzrDFnNd6y+zUb56Cg7EpCB54q+ljoysqYMD&#10;nxW9QjMgwDaTNLhc4bGI6D4GYR26oqTzUOyf+wKmT59uAj/NmjULN9xwg0Zsbwa49RSti4ASfK2L&#10;f0CvTp81kyZNQnZ2NjZu3GhIjn/84x/gdLj07LPP1pJ7dIz9ox/96HCHNLidJrmcfvGLXxgn6w3u&#10;pCsVgQAiUKvgowTJfPEMGxTAK+qpA4KAEGVVJQdQkb9dlGxCxIkpqV9MUEXqJuQZibQaEk7IN5Jd&#10;9AVXZZRvhQBJOEPA0RS1FJaYqNKM1SbpRtUbyTUxKTXnlHMZ81I5n2w0HVFLGoaGdHPoQHOJGtKN&#10;xBUVcyQRScJxbpR8JOFqSLtGVXBCkkWQNCPZRh+RJN+EZBNizRByMuIM+o0kQUfijQRbBJdlznXc&#10;L4zkWs3x3E4Cz5B5sizPvC3rbJ5H/rvEz4xN8k0iStMnpfSl4XfWkfjmJP/NceZwoVP53sh6S+ZC&#10;IRrizuwny37uSyw4l8RFZ5kLfq9s6CAuGeRYQ7JzuyZFQBDggOPjjz+OTp06GWfniYmJBpfnnnvO&#10;KCoOHDiAK664AnFxcYbwI+nHfTWFFgJ0zfLQQw+B5Rk9/leI6X96zQ2Yr0UDN2OheNM38gkVlwGi&#10;nkKaBOlxvqMN7K2rFIGAIkBSiCTfKd1g58vA38NzUbb4JeTFdETiSbdWbzPEUUBzoSdvTgTke2JZ&#10;HngSMxA74grxzTcIhYvfwLqFL+CZZ54xQYBuu+02nHvuuSbIU3NeWs+lCLQUAtK819TWEejSpQsS&#10;EhKwaNEiYyr7+9//Hk5juqF7p88ykoDDhg0zx9A091gTFYWMoqhJEWhpBKgg4DNtiAchM74jIFo6&#10;J3q9o0NAGtjy35+/FYWf3Cej5hGGmKPfuWpiTkg49hVJrtUQcJwZ01SSdiTqqKKjGash4EjI8QBZ&#10;RzKQnUcScMJFkcIySR4TklIkxaxwIclEtVZNuskKLlPFZsg0mVMF542SfMlBJLRqlG9G/SaknCVk&#10;G1Vw1SSdkG0k5RxfkOYcso0kG8m1GhWcIfNqVHCWkHk2OxhUydUScPxdnUXmk+Qb537OuY/Zrw4B&#10;x5uS1ebuZG4Sf9s1P5x1NZvqwOgs1mwhbpJqZma5kWO5k1Ul2DEvkvgOmjIxv/RPe0eAVgIcPPz5&#10;z3+OPn36gO2MdevWGTJvz549xl/b9ddfb0x4X3vtNeMQnRF3NYUOAkuWLMGvf/1rbNu2TfzuXYi4&#10;466T72RU9fe4odvgN8xXLOa5n5ut9phMMfOXAY4Kfts1KQKthADbC1KvW+dIgI0DMjj41FIUf/0Y&#10;3PGdED/s4prqsG6l2Er51MseAQJSXvLfkrZbhPjk8yR2QWnGUOTPf8m4pqKv0JkzZxpxC9XlmhSB&#10;UENAeiea2joCLukc3nzzzaYhTZKNo+a//e1vG73td955x0QU4ugFScHmSBqhqDlQ1HMcLQKGAOHB&#10;qgQ4Wghb5zg2rGOFQCMhVpWPij3fVvOzwm+JpW41kSUKNovbqWyj+o1+4UjCCeFmyDU2zMO81cSa&#10;Id9ku1G+yTFUwTmqN1lXTdKJGbch5LjdMUMVoorksJBsLsck1RBwooKT1X5nHU1kScSR0yLZJtv4&#10;w1HBcZ1tSLiavMu22m5BNQ9W/btmmcea7bW/eb6aJBucY5159ZY6G7ii/rHOzmZe88NZV3Pq5pzx&#10;Dnj62newOU+u5wpZBHbv3m0GEUeOHFkbwfCVV14xZlInnnii8ffLABxMo0ePbra2SMgCFmIZZ1CN&#10;X/3qV1i6dCncncci4eS74BHVkxlsaeReLAm6UbZvMypzFolbAPn2Ds2UQYgAfpwayYeuVgS+h4A8&#10;h3a0F65LB8G/T9xwvLUGhV88KCRfCmJ6nFw9kPi9g3RF0CPA74t8dzxC1sZI4B9vxkAULX0HW+a+&#10;CA4szf3mG/zwuutw6aWXqoI86AtTM1gXASX46qLRhpep4LvxxhuNMu/RRx81ZF9j/vT+/ve/m+25&#10;ubmHRISBPKZOnWrMf5OSkjBixAj079+/QafZhzyRbKQ/njlz5mDFihWg4nD8+PHGd1/942hqTJOP&#10;srIyDBgwAD179jSBO7i/JkWgMQQMucB6XHbQ7kJjKAXhevpK7COR7G4eAUijmuSZMWOliSpJPSHW&#10;XDRBpcqN6zgJ42aRZOO+st2QbDVknFkmCVejcONv8m3062ceDllfrYITLGRghCv9nDkPjewbEBVc&#10;feid6zkXrv1df8fg/m0EgjUddCX4grusWjp39MlIZ+bO4B/rfppH8TednaeliXlmTWKwruawJHDO&#10;p/PAIuAoMOnXCvHdkHj678TvXu9q4fShLi3f37KtCwCJvG0NSIS/a7x8cEP043eo+9RtoYmAPIv+&#10;JFGgXjcMyJXAUdM3oWDKPXBf8gQiMwaIEYFYB2gKQQTkGyP/aR3iTR8oFm/pKMsYZoJwLP32Y/z1&#10;r3/FjBkzTB96woQJpt4KwZvULLczBNh10dROELjzzjuN3xs2vujnpqFESfLmzZtxzTXXNLS5dh33&#10;69atG9566y0zZwQiEnz0t0fi70gSR+3pQPsbGSmhwvCOO+4wJjt0zFw3cTSFJjr0LdihQwdDVmZn&#10;Z+PLL7+su5suKwIHIUBigSpWJgZH0BRCCLC84iPgOr4LXOf0guusXsBpPYw/HBzfFRjbBf5R4gB7&#10;aAYwUAiBfqlCCHaA3VOibnZPArKkg5iZADstDkiNEX9wMiVLAz1RnGMnSMCgGDH3jY6AX0bm/VEy&#10;RYiNrAkmIcwfSUCnhpRFQwA60PEx4kS2jwQWJ+a17uSs/9685liZtYtkGNGaOyWOmhQBQYADeQzC&#10;9cUXX5g6/J577jGmnOeffz7OOOOMWsXn2rVr8e9//xs9esh7rynoEdi/fz/+8Ic/mCApFa4ExE28&#10;B5HdxtQMVfCj2ViSARnxqVq2+gvZQYiUUaLejJVvtNbZjQGm61sDgSqp0NiekEFHa2AHVO5ehvwp&#10;96Iib4cEmVLNTGsUSbNdU9pqbKK4ozsicsBEJJ99P2LPuA+7SqPAgJXsQ9P6bdmyZc12ST2RIhAo&#10;BPRrFChkg/C8jJ572WWX4cUXXwRVelT0OaPnTnb/9re/4Sc/+ckho+XSWbrjC+eFF14wpOGFF15o&#10;It7x3FQI/vKXv3ROecj5G2+8YT6amzZtQlSUdLwl0TT4hBNOMJGMhgwZgsGDBxvij4E+Xn31VRMJ&#10;mPv94Ac/MM65uaxJEWgMARJ8JIUPImQa21nXByUCfgahOCiRVKuzoiHiqHZ7zULt7zrH6WLAEbAq&#10;JOCJ/KNaS4ypA349vUBoIMBBOpJ5HGykrzYOLJ588snGZxsDa2zduhXTpk0zZlKLFy+ubR+Ext21&#10;z1wykAYjHrOdVlzmQuzZv0NMPwmqwQE2DnQcIjEyesX+Hajc8nX1YMqYzmaMpe74wCEO102KQMsh&#10;IM+yq1cH+G8bBeuBafBtmYW8z/6OpEn3S+R6CSqlrmBariwCcSUpP5fbC29KT3jiUhEuvvmKlr6N&#10;NUtewV5RmbNeogjmoosuOkhpHois6DkVgaNFwNEnHO3xelyIIXDXXXeZHHPk/O233z4o96tWrQJN&#10;Km699daD1tf/wRHaffv2geo5RsJz0tChQ80iybqmJCr9mJ+bbrrpoMY7/e0MHDjQEIYPP/ywOdXK&#10;lSsNycc81k1NJRLrHqPL7QsBktjh4eLHzS9dBR+DLUhHQ3mG0HoIGlLBhdYdtNvc2nzn5JVjoCU1&#10;0223j8H3bpzfZQ7k3X777cYlyP/93/8ZVT7rfiZGPycJSN9HjzzyiPo/+h6CwbWCblbuu+8+cNA3&#10;v6gSsWKWGys+rSyPqPAOQ+6ZOxGCr2T7Ytgle2Blx8DVXQgUZfeCq5A1N9UISH3GiPLW8AzYN48U&#10;X78VKF3+FvZ/9bQ861LfyaCyphBHoKbN6YqIR0T3sUg87ZdIOO8RFMQPwsKFC/GXv/zFiGRoxaYB&#10;JEO8rNto9lXB10YLtrHbYuN54sSJ+Pjjar8Cl1xySe2uJNOuE2ei9Kd3qJSamop3330XXbt2rd2N&#10;ZB1H3JnoH68padasWeYYmvtSAVg35eTkmJ/0y8PEKHskE+m0uaCgAIwEzN/0w+co/8yO+kcRqIcA&#10;zXONv0lplMFHHylc0KQIKAItgkBZtV8i9aHWImiH1EVYdzNCIX33MtUlgemDj20Rx71CYz6DQ+qG&#10;22hmd+zYYcxyOWicV1iB6DN+i5iRl5kIlU1VM9nC5pXSPFfUM/aoTNh0pUBzSE2KQDAiIASQTd++&#10;p/WAvbsYeHwRyr5+AoVJXRA35ELhtIXo07ZmMJbckeVJvkeW5ZEgHGmIGXwBwjOHoGTVp8hZ8Cr2&#10;fvYZ1qxZY3zR06Ls+OOPV/98R4au7h1ABJTgCyC4wXrqu+++2xB8HIWg/xs6DWVIcJpVOITa4fJO&#10;M1omKgH/9a9/YfXq1eKYNMGss5syWit7rlu3zuzPUV/64GsoOYqP+Ph4XH311fh//+//4YEHHgD9&#10;81G9R/UffQFqUgQaQ+A7BZ8Qez7pMFDBR5MhbXw1BpmuVwSaD4HyCvOqRUdHq4Kv+VBtM2cigdfQ&#10;IB1V10Z5LXfKdgb3qzuo2GYACPEboXXFvffea4KfFZV7ETvxN4gdcRlc4bGGrGvK7VkS+Kgifxeq&#10;Nsyo3l3Mcy3xgWqzrtakCAQrAuzriPsQ14X94d9ZBPudNSj4/E/wJGQiqutoDboRrOV2xPmScpb/&#10;Vlg4vJ36SvlmIDxrFEpWTMHGhW9g15tvYu7cucZ3LBXnw4YNO8i67YgvpwcoAs2AAHu5mtoZAvRz&#10;w4AYTJQZM9Fv3uTJk43ZrVlxmD+MgMdId6eddprxx/eZjGSceeaZhznq4M3btm0zKxghz2nM15/T&#10;b5OT/vvf/xoTHhKJVAvedttthpx01H7OfjpXBOoiQILPqD9EDWCV+mBRFaAWFHUh0mVFIDAI0FSp&#10;0CeNY9tEQXUGbAJzMT1rsCLA+pqDgDS7dVJJSQk2btwIuvQ41ES3HE8//TToGkRTcCHAAeJbbrnF&#10;KFiKrETE09NZrQAAQABJREFUnfNHxI68/IjIPXNHUkeX71yGqoJtcKWLSW/flKYK/4ILEM1N+0NA&#10;gsD4E6NgXScuisamwZ+7HgUf3oPy3M2w3KqhaVMPBAldmYzZbvYoJJx8BxIvfgS+Hudg5Zr1eE78&#10;ydK3/a9//WsTNLKqiipOTYpA6yCgX5/Wwb3Vr0rfdxxpIDFHU9knn3wSn3/+eZPyxYY5nYty5Hbe&#10;vHlISUlp0nH1d0pPlyhpkhh+/Morr6y/2fwmeUdTHSaO4DOKEZV8VPE9/vjj5thTTz21ycpDcyL9&#10;064QIMEXEyPRU4XYs0k2VEon8zveuF1hoTerCLQkApY0hu2icjP6nZiYqAq+lgQ/SK5Flxq0GqAK&#10;j1YCTjTcnTt3GpcgDNpF1X9jyn8OJnIQsK47kSC5tXabjaKiIrz88svGNyItMeyOg5Ew4S5E9TpJ&#10;VC4SoVzM2o4kMbp9yTpR79mVsIeJei8lWtRPR3aOI7me7qsINCsCHDxOjwduEX98e76Eb+MC5H/y&#10;EJLOfwieiDj5tumz3Kx4t/bJjNmuG+6YFET1Pg3e9MEo73EKCldOwbLlU0x99emnn5qAkOedd54q&#10;+lq7vNrp9VXB104Lnj7vHNNW5wNEWXFTEhvpDBlOkq8hcq+xhnr9c/fu3dusevbZZ40fg/rb2fD/&#10;05/+ZFYzyh4DgDAlJycbs+DZs2cbfwckGhllT5Mi0BACJPjo28nFNpaQDS4SfJoUAUUgsAiIeM+u&#10;kBHvAjHRFfuWQxF8VHbt3r0b5eVCBjaS8vPzjSsJkguaQgcBDszRLy+JvroKTgbQYB0/f/58cCCP&#10;5cr96k+MzJqbm3vQsaFz920vp2xv0T0K22ZUV7r6TELSuX9BZJ8JR0Xu8ZmoKspFxerPDFj2uCzA&#10;4257wOkdtWkEGCse/TvBvmU0rFgbZas/QN6s/4hqWXzQatCNNlj2VPNJX8ITBk9iBqIGn4ukM/+A&#10;+MkPo7DDCCxbsRJPPfWUUfTxe/nll1+iuFh8NWpSBFoIAVXwtRDQrXkZn88HTnUTSY+f/exnxsyW&#10;pi9OdN26+zjHOHNnmxMll85F66YtW7aYn87+bLAb5ZSs5Sg8kzPnMk2FOZq/fv1647vgnXfeMSMd&#10;3MZG/R133GECgvA3VYMkAsePH8+fJo0aNQoXX3yxGUnmdk2KQEMI8Fmn/y8P3PAVVEqDSyT2sqPS&#10;fA2hpesUgWZCQDo1FiPoFpfRqsX4aK1L8NS9yrJly8Dv/7XXXovs7OyDyBwSexwNX7p0qak/6MaB&#10;dQcjsPLd1hTcCNC/3v33328iDWZmZtZmln51zz//fDDw1zXXXAOPx2NU+rU71CyQBOSg4qHI3/rH&#10;6O/mR4DvIYOrPf74YzIguxaF0uSKPvluxAy7HGESWMASIvdIlXsmly4PynNWoipvI1zJYfAPFJJE&#10;6mhNikBIIUC+h0TeCV2B62Qw49GFKJ37FAo7dkP8kIuF/tOgGyFVnk3NLBs3kiyPF94O3eCJ6yRR&#10;d49H+eZvUCDBOPat+Ngo+j755BOwz0pXVieeeKJGhW8qvrrfUSOgBN9RQxcaB1IZsXnzZjPVzzEj&#10;5v7hD38ATWXPOOOM+puNfxyu3LNnjxl5IEnCdMEFF5jRW0biveeeezB27Fi88MILyMvLM9vpbJS+&#10;/bKysnDZZZeZhjlH4JkYbc0x0aF/Pfr+O+ecc0BycOTIkSYqLiPnUZ1H09vLL7/cHMc/L774Iqg2&#10;ZKfASSQCeT5G4tOkCDSEADuOjOAZHRkNX6k0skpEUZQoZkSaFAFFIKAI2AywcUCiqksjmN/1hgg+&#10;knusP+iTtT6Jw8EiEn9z5szBcccdZxTjHFh66aWXDBnEdUryBbQIj/nkVPCRxKOyn8tO4rMwadIk&#10;0yZgG6KhZ8PZlyShRmF20GjZOd9BtsfY/qIVBdtqrs7HIeGMHyKi18lwRydWZ6imo3vEuZPjjHmu&#10;32fMc12dYg/y1XjE59MDFIHWQoDvgNcN1/n94N9eALy1BoWfP4iwxCwJujFKg260Vrm0xHXN90/q&#10;OG+kEH09EJbQGeFdj0NF/3NQtH4aVq38WL6dbxqXWBzEnDhxohmoZAR5jRDfEgXU/q6hBF8bLfPS&#10;0lI89NBDplFG/zV//OMf8e233xpfdwymwUSzRQaqcAg3B4pnnnkGnL766iuzip2uIUOGGB84t99+&#10;u1HZ/fSnP62NaNuzZ0+zP8/TvXt3Y2pFUoXkHp0wP/zww6Zxz5PdeuutYDhxOiFl4mgG/QByHc10&#10;mEemq666yvjYMz9q/rCBT7+BNA3mSAgbmyQfP/jgA/1A1gVKlw9CgM8izQNJUB+oENmBmOmakVaa&#10;VGhSBBSBgCBgVLI+UW7vKUWYOwxUbNUleDggRLMV1hH79u1rMA9Ud9M3LOsJNohJ9NCVBAMu0U0E&#10;iSO+25qCGwGSdw0ReGwvdO7c+aDnoqE76devX0OrdV0AESCxt3DhQrz11lvgYC4DpZRURSPqxDsR&#10;Peh8eFN6iWol/OhUe06+5bmoLM2Dr9Y8Nxt2hHRLqPzVpAiEIgKiPvXHR8L64VDYOwvg/3qDBN34&#10;A8IufwJhyVlK8oVimR5JnmsGOkzE3Q5dhehLR3i341DefzJKNn2NTas/xZbN040Pew6asC970kkn&#10;YcyYMUYUExYWdiRX030VgUYRUIKvUWhCewPJu/vuu89Mh7oTKvjqJyr7OB0q/etf/zKBLvbu3Vvr&#10;y4/7k0x0FFP8PWHCBDNxubF0yimnmOPoz4UqjkGDBhlVYd39STBS/UfVHzt9jL43fvx4DB48uMGO&#10;Q91jdbl9I0CFT1xsnCECttN/V76YDIolhSZFQBEIIALyjrlEMesvrDTvHqOf1yV5SBpwcIcNW0ab&#10;mzZt2vcyQ7NcHkOFF32vcpkkH01cWAdRnV6fOPzeSXRFUCJAFx7058Y2Awleli2fEfrm5aBhXVUD&#10;631NLYMATXEZPO3DDz805DvbXQcKihA28EIkDjwP4Vkj4RLVnlC2x0buye1YjnnuvtWw4j2wh6ZJ&#10;MCwdeGuZktarBAwBBt1Ii4d9s7wrORJ0Y/NcHPj8b0ie9KBEYJWAbxp0I2DQB82JHaJPBkHoo88V&#10;l4Lw7BGoFEWfb/sC7N0wGzkrZpgI8hzkTEnpKG2hsaatw0FMDnzVrQOD5r40IyGDgBJ8IVNUwZdR&#10;Kurqm80crZqCyg5KlTk1lNipcxJH83VE30FD501BIDIq0vi8WLZqM6y8UtHuKcPXFNx0H0XgaBEw&#10;Klkh0yGKBpJzJG/qpk6dOhnlNlV4NMGtH5yJ7iXo75V1SseOHQ8iB+n+gftTVcTj6yoD615Dl4MP&#10;AQbRmDJlilHeMzgWrQ0cv70k8timIOlLtT6J3LqkcPDdTdvIEa00OHBKq43PP/8My5YtNwFt8sTR&#10;XlifsyRC7kREiAolLDZVnMoL2WoIimYg4uQUxjy3SgbdhmbClRGv5rlt45Fq93fBoBuWBN3AzaPg&#10;un8Gyla8i7zk7kg65SfCbJMcb4b3p92jHAIA1JSzS6wYXBJ11xOdDG+GmOX2PQMVOStQtn0xtgrZ&#10;t2n+IuPblBZpHaS9NFhELSNGjDDtGw56cSBT3ZGEQHkHURaV4AuiwtCsKAKKQGAQoKI1LU3UAUsq&#10;YeeWwiUdFA2yERis9ayKABEwKtndEjVOGrgk6OLi4g4ia+g3lQEzSOqQoKtP5DAgU2FhoTGtr6/g&#10;4sg2B32o/KpPDCr6wYsAA3o98sgjeOWVV4xLDkYVZLlT9c/EgBpMGzZswIwZM3DnnXfihz/8oXZs&#10;DCrN+4fvFnEmyfrNN99g4YL52LM3F7TK8CEOnn7nILHHSQjvMgKe+HTjRN7koLnUR1LulaUH4Fvx&#10;SfWNnZANf4QEzfFpzdy8Ja1naxUEhL/jIJc9viuwLR94fBFK5oiZrgTdiBt0rtRbGnSjVcqltS5q&#10;iD6SuhZc4bHipy9GfDN2kYAc4qdv0AWo2L0S5Tu+FfPdedi4cAlWrV5tXCOQ2GPfhao+Cluobu/W&#10;TQK3yHpV+LVWYYbGdZXgC41y0lwqAorAMSDAipDBZOjbx8otgZ+dCI94CRN1kSZFQBEIEAK7xdG4&#10;vGNskNb3LVNf/c0c1CXrSPZQ2cX96pN/HMnm+UgC1j0mQHehp20GBGiG/e9//xtPPPGEIZEYIOX4&#10;448HI+uyjFmOJJ3opoNBHajqfOCBB0xH5uKLL26GHLTfU/A9okk0Fa9U6jFQDf3r0dUJfWGSeC0s&#10;KYc7cxQix12J6M5C6nXqi7DoDrDCasyja5QozYUizXPLclahat+qavPc4TTPba6z63kUgSBAgO+M&#10;V7rZF4plkgTdsN9dh4JPH4A7sTOiuwxTf3xBUEStkoWaQRJG3nV7OsIVlYzw1N6I7D0BlXk5qNy7&#10;Fr7da2UQbBl2rF+E1atXYdGiRaaejImJQZJYNfTp2we9evVGly5djDkv61FaO3AwtH5bq1XuUS/a&#10;6ggowdfqRaAZUAQUgUAjQKVQhw7SWSkXp/+7ZTSVzv9paqRJEVAEmh8BWsALsWflFBlrPgZTOFIz&#10;Wu7Piaa69Uk8/uZ6En31yb/mvxk9Y3MgQMLu8ccfN2X65z//2QROSU1NNcG+HAUfCVua7F5++eWY&#10;OnWq8bN47733GpNd+iTS1DACfBeIHUnxkpISQ6Du3r3bqCQZvIxE3tq1a2R9riH6SPaR2PP5w+HK&#10;HArvsAuQ1GkAwlL7wpOQBssbA8td0z1oZmKv9g6E+yhdP11IPXGZMTQDSI+Xb4aq92rx0YW2gQAH&#10;kRPFxdB1wwAG3Zi3DoUf3oewyx6HNyFD6kdpi2pqnwiYb2uNw6Aw8dUXliJRyTsI2ddHyL5iVBXv&#10;Q9X+7ajYvwGluZuQt2c17A0rpP+yGouXLAHJPloycIqNjTFKv+zsbBEzZBirCVpOsN+TlJRkXKSw&#10;H8S6lpOa+7b9R04JvrZfxnqHikC7R4CjWqzswl1elO0uE+f/YgoW5VUz3Xb/ZCgAAUFATJNQ5gN2&#10;iYJPGrFsdB4pwcdRaDZISVjUJ/hIZtCXGyNjawp+BEhAvfzyy4a8e/TRRzFp0iSjNmiInKXpEYk/&#10;KhPop/GnP/0p3n//fdx2223Bf6OSQz6rzvPqzJlxZ7nunMvOxH0cMpvr+IzTNx7Vd5z4vPNdIAFK&#10;02aqHUnUFRQUgIExcnNzxW9eDvbs2YvSkmKUlJaZY5z9i4tFue6Og0uUIu7OJwqp1x0x4hPMk9wV&#10;7lhRkZDU46AX3125vpmYqUAkuYYxz11eY557fDYQKd0RNc8NBNp6ztZGQIJuuDIT4HeCbmz9Gnmf&#10;/12Cbtwv753UYc1l9t7a96nXP3oE+M11vIOLatothJ87MhG2fJ8jKkbBX1EihN9+VBXuFpXfNpl2&#10;YF/eduzJ3QhbBnDs8vXwuhcZso8WS2w7OVOk/I6IjKgl/RISEg3hx/YTJxKFnNOVESce55yDfSdO&#10;DjHIOrv+xJt22ndOnV5/zn2cdVx2Uv119X87+x3J3KlTnTwdybFtaV8l+NpSaeq9KAKKQIMIsMKi&#10;iW5ifCJyCnzw7yuF1VEaVioYaBAvXakIHAsCYvwOf0EF7C2FCLPcxgzzSBtbbFCmpKSIw/9lhtBg&#10;w9NJNCkk2UEC6EjP65xD5y2HAAmo6dOn4+abb8YFF1xgTI0OdXU28hmY5ZJLLsGKFStMRNcbb7zR&#10;dDQOdZyzjeo0OisnMcbEZ4TPUaBNl+g3cObMmYaoc8g6zp2JZspcduZU3JHI4++6ZB6fbW7jek51&#10;l539OXeO59whAX1CktmWvCtREhAjKRtI7QJXfCe44zrBG5cBS+YeUYkwmqdfIjxWiKlsBUk96Vyi&#10;smUqREsczts7V35nnjtC3GeoeS4fVU1tFAG+WdagdNg3jYT1x9koW/4W8jp0Q+KJt6KkiqR6y7x7&#10;bRTeNnZbJPucJM+GW77nblGBhifDTuwOZFTAU1kOl68YdkkeKkr2w1+4FxXFu5FXtB920V6gYBeQ&#10;K1NBjnzXC+GyfFJ/umUKN/Ug60KHtKOaz1H1cZkT68z663iMQ/xxuS7xx2O4jsdxmXV4/Tm3cb0z&#10;8Q65jonrnOQsO9uc9c7c2e78rjvnNtaFrGeZ16Yk5nP8+PGgX+i2lJTga0ulqfeiCCgCDSLAiooK&#10;Ppp55exeLWa6hbD7psi+2qtoEDBdqQgcAwI222wSrRp5PqQKCUcn0Y011g51GUbIJTFEv2H0L8OG&#10;GBP90VDpxWi6R3PeQ11TtzU/Anv27DFKtauvvvqw5F7dq9M3H4Ns3HTTTSagigmUVHeHRpapanv+&#10;+efNMfz2M/E5oSkTR/cDlV544QUTIdi5RkNzR11Qd87OCH87RCCX2VHh8+5M7Dwx/3zu+S5wzsA1&#10;jE4dJ8thEbFwcwqXaIsRSULgJYoqLhaIkOA2HukcyvGWKNgtt7ycTmcqgFgcCmP633tt8XTsp3nu&#10;sEwxz5UI24KBJkWgzSIg75rtEhLj1B7GHx/+sxglX/0bYwf0wOlnS9ANv7ZF22zZN/uNyffcfMOl&#10;LuN/fserZEC1Ssy9/T7YFWVAuQQ4IwFYVgh/uZiG+/JR5StElayvkvUlRYVGBV5XCU5FOH9TIc4B&#10;JGfiIJNTXzntLc45sZ5qbOJtc5szd5ad32ZDnT91t9dZbRYPta3+vk596rQX62+v/5vn3rFjhxJ8&#10;9YHR34qAIqAIhAIC7CzS2f+8zcthiS8UW0dMQ6HYNI8hiACjB2KHmOdW+JHVK8so8Q7XQGOjrH4a&#10;NGiQiRr32muvGfKDKtzVEl3u008/xUn/n73zgK+qPP/4796EhAySkE2AsPdGtihTGU4UxUW1al11&#10;17rrrq3W+ne11FpXqyJOFBRwgIMte68QRkhCQvZe9/yf54UbAwRIQsYdv/fD4Z575vt+35N7zvm9&#10;zxg1yrhynuq4xx6T3xufQFZWlhFju3btWuuTd+/e3QjEarVZU4FPhbAJEyYYd1a9PvRFZMOGDWaq&#10;dQVqsYNaJ6rVqRY9r3Nyvgg5P/XFQ9fppy5TEdL5qUKeLlfrCJ2v6i6l87pcP3XS9c5JY+bZ7CLi&#10;iXWcmWwq5KnSLn+L+o5ldE3zn1avSUthfg7e2XHEPXdURxEimT23STuEJ28cAirE+MuAw+V9JB6f&#10;DDJ/uQu7Zj+BP13SCb36Sow+FhKoMwH1cDjmt94M4IiwLHEeVfwz8R51XianeKfW385JLd903mlN&#10;7vysul7FPt1XP/WZTef10/ldhUCnIOgU2pzioPO7s4lVvzu30XU67yxV549dd7JtdD+9p9ak6Hb6&#10;vOBphRZ8ntajbA8JkEC1BDTGhAp8+Eri7yVlS4wwGTEVk3Vm0q0WFxeSwGkQkAe03Vki8FWgZ8+e&#10;p3SVUIFDBXintZXzxGqpNH36dHzxxRf4+OOPzXF0hHnw4ME4//zzTbwY57b8dF0C6nKq4pyKUbUt&#10;uo8GCdcYdDUtet1cd911lS8KKqa9+eab5hrS+YYqY8eOrbQCcJ7nZJ+6rrpJXzh0uX4eO691dx6z&#10;9u1ouLbXpi6bV61D4o4tsIWLq+5AZs+tDTtu6+YENOlGuCbdEHdAEfmS1mzDs088hH+/8R8Td9TN&#10;W8fquwwB/a13/t6r54P/KWvmFNP00ym+6adzvupynXdOemDnvH46v1f3WXWZ2VD+c+7j/F7dNlXX&#10;nWreebyq90nnsur21e30mcHTCgU+T+tRtocESKBaAmrVoS66vhKWqTwhDygolQDHAV4Zhq+F3R9P&#10;tLqgWk7OhdniPvV06lfOr9V+tpS4IFe0HIyBgfEIEvevb/O24u2MpZXbymsq7o+ZgLEtuiFYzvlx&#10;9mr8X9r3leurmwm0+eHHrn/A9Xv/i43FB6rbhMtcmYC4IdmKymFLzICjvAL9+/c3Fkknq7LGPmnd&#10;urWJk1n1oUzFDbXg0oev5ORkk1RAA0Kra6663Ffd9mTH57qmJeC0CqhrLZzWBjXdXy3g9PqoWjSG&#10;48ke8qtuW9d5Z5Dyuu7vLfvN/eprFBWXAKPExT4uxLxAekvb2U4SgCbdiJekG7cNhuOJH/DDjz/h&#10;z3/+M/72t78Zt3sSIoGmIOB8ntJPffZicW8CFPjcu/9YexIggRoS0ICr7du3R6Qk2kjNEmuQdIlP&#10;ESEjqTqi6mXlmvBhuDfmnJO2+ovsdSddf0/0OCMSfpq1Bg8nz0ZqubhkHlOea30Jzg/tizE7/o5I&#10;32Cs6/EnNLc1w18Ozj9my1+/6j7zcjdT3PsViVvN6WOhI7cE1o5s+Eowvi5dupxS4NOECjo5HzCr&#10;Nlit+lT808yq6vqh31XAYXEfAiqsaYwbFfpqa8Wn1gO6L1843Ke/T1bT9PR0fDXnyMDRmI6w/OQ1&#10;RCx9WUjAmwhI1E2TdMNx2yCUPb0Ys2bNMs+n9913X61/I72JG9tKAiRQMwIU+GrGyW220odhtXRo&#10;00YCF7MYAgcPHjQvh8Th3QT0xVKzbnbo1AmpSZskRljOkUQb3sfllsizsb5wP5YW7EZCSTrKrV9f&#10;sKJ8W+CRVpPxUdbqasH4SVbU/7b7LS5pORDX7nkbM7N+qXa7vgGtcV/MuXgieY4R/1QA/DF/Bx6I&#10;nYjX0hchzyEWHMeUcS26Y3hwRwzf9twxa/jVXQiYQOLp+UBmMWKj5e+tQ4dTijPVCXvHtleFvWNd&#10;eI/dht9dk4D2m2bDfe6550zsuNrUUkXBtWvXnvIaqs0xuW3TEVi1ahV2JuyELa45rH6tJB6U9w2w&#10;NR19ntllCMhlb+6VYzrBSilAzqur8Morrxgvk2uuucZlqsmKkAAJuCcBCnzu2W/V1loz4Dz44IPQ&#10;wOTbt2+v3Eatlu64447K71VnXn31VezZs6dykY6Sa6Do4cOHVy5r6Bmtt5qma+D0nJwc9O7dG/fe&#10;ey+GDRt2ylNrXJ433ngDX331FebPr94q6K233jIuXVddddUpj8cNPJuAxnLq1asXlm1fCyRkwD66&#10;Ixw2iVNxJG6EZ7f+cOuGBXZAUlkWLk6YgbJqsgjfHHkWih1lmJOzvlocz8RdhGnhg3HP/o9OKO7p&#10;jsOCJN6hlP1lmeZT/1MxcayIeEOCOuD7vG2Vy3Um1B6AGW2vwpTd1dfrqI35xWUJWBr2ZXuGZHCr&#10;QPf+3elK67I91XgVU4tLTbTx2muvGaGupq6yKvzqoGVGRgatNhuvuxrsTNqXn3/+ubHkxPB2sMUE&#10;S/D345PrNFgFeGAScCUC+typFqyX9ARS85E6ayueeOIJE6pC43mykAAJkEBdCVDgqys5F9svKSkJ&#10;jz32mInjoMGs1Yrv0Ucfxdtvv22sHqZOnVptBrrbb78dn3zyCS6//HLccMMNZgRJY5U1VtEHvokT&#10;J2L16tWmfomJidi6dStmz56NmTNn4tJLL622KprG+1//+hdeeOEFpKamopNYZZ2oPPTQQ/i///s/&#10;XH311Xj99dehMZxYvJOABvLv1q0b7IWSSWqbxAiTOHwIluCzXmREILmvcOnuf1Ur7ulVcVnYGeIi&#10;u+mEFnb3RZ+LL7PX46X0k8fS69U8zlxkeRW/WuplVxSaZW2bHR/Q9uW20/DGocXYXJxituF/bkhA&#10;4u9B4u7ZtqbBEoFv0KBBp0yw4YatZJVrSUDv82rFp4OPOsiiA4mnEvmc4p66dB46dOiU29eySty8&#10;CQioq/X8eUcGYkd1kmy/ch2UU+Brgq7gKV2FgFiwWqGSAfW6ASZsTMLCBNx///1QwwT9vWQhARIg&#10;gboQoMBXF2outo+KY2qhp6JYdHS0qV1cXBz++c9/4r333jOjpe+88w5U6Dq26EO0Jh7Q/f7xj3/U&#10;2n3m2OPV9rta7qn4qNZ7KiwuXboUKjqqS85dd911QoFvx44dGDdunLEK0OC0pyr33HMPbrnlFvzh&#10;D38wIt+ptud6zySg15jGBAsLDEFmagGQVghbiL+4CXlme6tr1S+Fe6tbbJZFSZy80ZIQ45o9bx63&#10;TYRPkHHN1d+MR5O/OG79sQt2laSZRf72X28zwfbmZtmx8fouDu2PTv5Rkljj3WMPw+9uRMDE38sS&#10;QXfLIfhU2NCvXz9aXrlR/zVUVTV24gMPPIArr7zSPGPob0hNioqAJSUlmDFDrHrFVZfFvQn8/PPP&#10;OJB8ALbOIbB6xXhj+Fv37kDWvmEIqBVrbAvg5sGwHSo07z/6e6kGCfHx8Q1zTh6VBEjAown8+ubl&#10;0c303MYtX74cF154Ib777rtKcc/Z2iVLlhiruH379uHNN9807rvVPVivW7fOuOX6+586jbbz2PXx&#10;mZeXZ7Ij3nTTTZWHGzFihBEi1aKwatbEyg2OzAwYIKNdUjS7Xk0EPt32r3/9K3r06GFeMkaPHq2L&#10;WLyMgJ+fn3HXVpFvRfIWYHcGrC7hQsGLTPhO0udTwgag1CrH3JyNx231tLjmxvmFYbUIhJuLkzFU&#10;XH17BbRCRnkBFufvQkaFCKZVyi8Fe8y3NlWs9dr6tTTx/jYW/ZodV0XFv7eZinN2viS2heyHKgjd&#10;btbEFErOhSXCeWx0TI0SbLhdI1nhWhPQgZULLrgAPXuKK1odysUXX8z4i3Xg5kq7lJaW4tNPPz2c&#10;MfdsES0ixGqJ7rmu1EWsS1MSkMEMe+cIWLcPBZ75ET/88INx11UvJbV6ZiEBEiCB2hDQAXcWNyWQ&#10;lpZmrN/uvPPOak25582bhyeffNJY6CUkJGDhwoXVtvT777/H+eefX+26hlyo7pJVxT3nuS666CKT&#10;RWrw4MGndKetjTtxWFgYNA6fnrOoqMh5On56EQEVuDVb58CBAwHJ9Gnbmm5ihaFmBiUeT8q45+Zs&#10;Qv4xCTB8BNDUMGEmJa0sDws634U/SgKN+2MmYHan27Cz19O4QLLlVi3LCxMxM3MlpkoyDrvsHyPJ&#10;O8a36IEZ6T/iQFl25aavx1+D5w8uwO7SQ5XLOOOeBEz8vY0HgaIKY72nluTVDSq5Z+tY67oSUGFP&#10;B9fqWvT3umPHjnXdnfu5AIGdO3di0aJFsDWT146zpS9raMXpAlVnFUig4QnI2KaJBz0wDo7bhqCk&#10;eYURxJ9//nloSCIWEiABEqgNAQp8taHlQtuqy4u6u2jwanU7ra4sWLAAkydPNrH1dL0mozi2qAWc&#10;uk2MGTPm2FVN9l2Tfmi9TtSuqhXT9temaLw/fdDUQLYs3kkgNDTUJNrwLZbYJ1slAUR2Mex82UCk&#10;j7rndsVH2cdnzx0QGI+oZuJCIuXn/J04P+E1TE18Hd23PI6/ps5HS98gfNrxFnT3jz3qorph73+x&#10;XDL1/rf9bzGv8514Me1b3JP0UeU208OHIsDWDK8f+rlymc5EixioSTdY3IiAxt8rLIV9o8RQLCnH&#10;mWeeCR3EYSGBli1bnnKw7mSUdHBOf7dZ3JeAJkHTRCvoGwF0jRQ1g9ba7tubrHmDEBArPkvik2JM&#10;R1i3DEJeUb7xvtJwSwxR0CDEeVAS8FgCdNF106595JFHjEXe//73PwQEHP8irG65zZs3N267v/3t&#10;b/HUU0+Z7GUarDoyUh6ujpRly5YZS4uTWcKptVtdMjpptrTY2KNf+J3nPdmn3szUnVbddOu7nH32&#10;2VA3Tc0erCJfdezq+5w8nmsR0GtdrUniYlphX1oubHuz4IgO8voXjilh/cU9t0Lcczcc12Hxfr+6&#10;iLySvhAl4sbrLA8nf44LxXqvZ0Ac/ixuvJeK8OcsRVYZbt//ofPrUZ+aaOPJVhdi5I7nK5e39Ak0&#10;QqFm8Q2wN0N6eb6JB6j1YnFtAjpa6DhUAMfWDAT4+hsrWf2tZSGB07XiPN392QNNSyAnJwcff/yx&#10;qYQ1Tqz3guV3oUzijrGQAAkcTUAz6zYTw4ULugNZxTj0xjqTJFAHSa6//nqToOjoHfiNBEiABI4n&#10;QIHveCYuv2T79u1Qs+2oqChMmzat2vqqe+6kSZPMOg3SOmHCBOiy//73v7j33nsr96m6XeXCY2Y0&#10;Np9moa1tqW3cCI3J9/jjj5uA2rNmzart6Wq0vbZFRUcVQNVdRC0cWbyLgGZz1MQyZ5xxBvYtni/Z&#10;dNOAga0Puwzpw5WXlqktz8DXEnuvwCGZhY8pKrxpKZR1x65XYu9mLsNzrS/FkKAOZrtT/ace0W+1&#10;uxaPJM9GclmO2VzdgD/qcBNa2P0xdueLxq13X++/4N/x03Hd3ndOdUiub2ICDh/p1c3yt5RViu7d&#10;epr4e82aNWviWvH0JEACTU1Ak6atX78etpbNYA1vJyMBTV0jnp8EXJiAPocG+sF2RR9YeaVI+WAz&#10;nn76aWPFfNlll7lwxVk1EiABVyFAF11X6Yla1EMzyml2uenTp5tYddXteqxw97vf/c5s9p///Oeo&#10;zY/d7qiVR77YxWR82LBhtZ5qY73x/vvvo3PnzkZI1GDMU6ZMMVl0G8IsXYVRLSeKSXik2fzwYAIq&#10;Pg8aNAj2vDLYVh+EPVfddD24wadommbIHSvZcz/KOt49V3fdeSQjbqnjV8u9qodcW7jffG3VLNQI&#10;c1XXVTd/W+RoZFUUYmbWL5Wr+we2xfiQHvgmT5KfSNGEGwtyt+DaiOGIk+OyuDAB/eMprYBtVZJx&#10;zx01apSJdUnLKxfuM1aNBBqBgD6rfvLJJyguLhZxrzVs8fJb7qDC1wjoeQp3JiAu7I4wGVi9VhIK&#10;XtjZGCU89NBDmDt3rju3inUnARJoJAIU+BoJdH2dprCwEO+++645nLreVldUINPMuEOGDKlcrRns&#10;1HJt69at0Oy6WjRLbW5uLrp161a5XVPNXH311UhJScHKlStx1llnmWq88sormDNnTr1XKTo62hxz&#10;//7DokS9n4AHdHkCGhusX79+iA6LhJUkWT/3ZcNYILl8zRumgheLe26JiHdfVZM9V8+4oUiEGylh&#10;voGI9Q0x81X/Sz6SNGNvacYpM+F28Y/GPTHjceu+96seAoMD25vvmsTDWdLKD88PChSrDxaXJaAP&#10;Erb0fFhrM9DMspv4ewx/4LLdxYqRQKMR0OesL7/88vD5zu0Cm1jQM1l6o+HnidyZgArhGj7mxsHA&#10;Oe2gyRL/+Mc/4ttvv3XnVrHuJEACjUCAAl8jQK7PU3z99dfIzs5G165d0bt372oPvXjxYgwfPtwk&#10;4HBuoG6J1113nfnqTLahQY816cSpisbgU2un2k4q2NWmqKWgZs798ccfK92LG2K0yinwpaam1qZ6&#10;3NaDCKh1qWZlVDddZJfA2ijXggb99tJkG5eJe+5XuRtRaB3vnqvdnl1RhO3Fh/9e+gSIO/MxJeyI&#10;C+/ygsRj1hz9Vd1w3213He7ePwsZFUdnhtPEGlo0bp+zFB1xF24t8fpYXJeAiuPWpnQgowBdO3dF&#10;nz59Tmhd7rqtYM1IgATqm8B3332HAwcOwNZVLPf6tpLbLK336psxj+fBBPS5tK0MqkpmXYxqg23b&#10;tuEPEmZJQwyxkAAJkMCJCMhQGos7EdAMsFo0WcSJyoncbm+44QY899xzJtjxyy+/bGLyXXvttSc6&#10;TOVyjVv3+uu/Bs6vXHGKmYiIiFNsUf1qdet67LHHTP1U7KvvEhQkI2JSauNCXN914PGanoC6aqvr&#10;+bzvF8BaeRDW5CLYQwO8LrlfuIhz41p0xxWJb5y0U27fPxPfdL4bd0WPw7d5W4/a9gyxsNMXtz+n&#10;fn3U8mO/3B8zAVuKUzBXxMRjy5rCfWZRuLgLO0uEb7CZ3VN6yLmIn65GQN1zSypgX7YHjqJyjB8/&#10;3iR30gEbFhIgAe8lUFBQgA8++EA8ckXU0+Qa4eJyWEGBz3uvCLa8TgQ0Jl+7cNhuGwardAk2Ld+M&#10;u+++G/oeN3r06DodkjuRAAl4NgEKfG7Wv3v37jU11hhHJyoLFizAfffdd9xqjXE3ZswYE3tO3Xx/&#10;/vlnvPPOO8dtd+wCfVEzlk7HrmjA7wMHDjRZgNu0aVPvZzl48KA5ZocOHer92Dyg+xAIDQ01Vqlx&#10;kbFISsoGdkk23SEiLjm8K2Oruudq1tqvczadtPO+y9uG19IX4Y7osTg/pE+lSBfpE4z7Ys7B/Qc+&#10;M+LdiQ7SL6ANrosYgUHb/lztJmr9l19RjF7NW1Wu7y/7ZJUXYFnB7splnHEtAirjOQ7kwLEuHf7w&#10;NS8cJ8vK7lq1Z21IgAQaioAm11i+fDlswfKqMboDLBkLYCEBEqglAdH3YLNgdQ6H/Y5hIpgvw8aV&#10;G02cck2AOHbs2FoekJuTAAl4OgF9NmdxIwJOgW/EiBHV1lqzw2rmwpiYmGrXO5NtqIVc37594bRm&#10;q3bjJlzo4yNp4qWohVV9F409qIUCX32Tda/j6d9Jp06dTLwwZBbDtjYJKBdxz8vcdC8LOwNzJfZe&#10;VdfYE/Xk/Qc+xUtp3+GDDjcaV9s/xZ6H2Z1uxYMHPsff07490W7ws/ngHXHNvXnfe8hzlFS73aGK&#10;fFy1501cGNYPE1r0xHXhwzEiuBPuTfrYuAhXuxMXNjkBE7tyrfymHirCgP4DzH2F1tFN3i2sAAk0&#10;KQFNrvHxxx9DrfisEZJco2M4rfeatEd4crcmYEQ+GUzrFgX7XcNhDY3Fxo0bjSWfhltiIQESIIGq&#10;BGjBV5WGG8yXlx/OYnkiy7bZs2cflVzj2CZpdlp1nc3IyKiMc3fsNq7wXWPvqfh4//33n7Q6FRWH&#10;ra2cnyfd+MhKp8DnCslFalJfbtNwBDTxjLo4fDb7M5QtTYZtUg5srcO8yk33jYzF2Fh0oEaQi61y&#10;3COC25Mpc8XSLg4HJLnG06lfnXJfdQF+P3MFfsjfcdJt5+RswNidL0JFxwC7H0bteAFLab13UmZN&#10;ulLcc23ZIo5/txOOwjJccsklxj2X2XObtFd4chJocgJ79uwx2XMl7CowsQss/2ZAmXdZxzd5J7AC&#10;nkWgishnu0vcdV9dgU3LNuFeicmnCRj1/stCAiRAAkqAFnxudh106dIFLVu2rDZ+XFlZGTSBRtu2&#10;bU/YKo2nN336dLN+0qRJJ9yuMVYsXboUPXv2xPXXX2+y+zrP+dNPP+Hxxx/HrFmzjBjpXF7dZ2Zm&#10;plmsiUdqIvLpqLIm/4iMjMTkyZOrOySXeRGB4OBg46bbv29/4KBYGqxJhSQBFSs+74HwWfZa7CxJ&#10;q1WDNenGkoIE7JGsuTUp83I344WTWPhVPcZqicX3YPLnuCtpFsW9qmBccV4Mra0taXDsyEWrqFgT&#10;G5bZc12xo1gnEmhcAhoLWp+1bD3Ecm9gHCyNw8dCAiRwegSOiHxW1yhALfnGtDXvTw888AA09JLT&#10;COT0TsK9SYAE3J0ABT4360EV+DQ5QNWSn5+PRx55BOq2u2nTJrz66qvG8q2kpHpXOHXTVffU7t27&#10;Vz1Mo89rDDR1KX777bfRq1cv9OjRw2TRnTFjhkkDP27cuBPWSUeH1c1YE4doUYHv3HPPxdNPP33C&#10;fXTFkiVLUFpaCmXQvHnzk27LlZ5PQC2NVBA311pGIWxL9sLKlUyyXuam6/k9zRbWOwH9GymzYPtR&#10;4iPml2LChAnG5d0ZXqHez8cDkgAJuAWBnJwcvPfee9ABVevcTkBLiW1bocoECwmQwGkTOCLyoXME&#10;7LcPBc7riF27duGJJ57AK6+8gtzc3NM+BQ9AAiTg3gTooutm/adx8w4dOjqjpFoh/fnPfzZTTZqj&#10;VnMzZ86syaYNuo2KejrCq3EkVIxUl9m4uLganbN9+/Z46qmnzFSjHY5spBaOvr6+uPXWW2uzG7f1&#10;YAJqETvyzJGIffsdpCZIso2tYs02TJK70ODAg3udTTtdAjYZHrT2ZMFamoJmFXZjEd2iRYvTPSz3&#10;JwEScHMCOpCqCTZsUc1gjW4vraG45+Zdyuq7GoEjIp+jvVjI3iIiX4vm2PPhFvz9739HQkICHn30&#10;UbRq9WvCMlerPutDAiTQsARowdewfOv96BovTAOYq8Xa6ZShQ+WG4AJFXwjV8lCz+9ZU3KtrtZWZ&#10;Bn1+/vnnT+rGXNfjcz/3JKB/T917dMfY8WOBNLHiW7wXKJZYQRJfjIUESKAaAvKnYf46fpK/FbF8&#10;HTZ0mLG+ZnKNalhxEQl4EQH1kFBXweLi4sPiXnxLJtfwov5nUxuRgIp8YiWLNiGwXz8AuGkAkg+m&#10;4P333zdx+dSji4UESMA7CVDgc7N+V/ena665BqtXr3azmjd9df/1r3/h0ksvxT333NP0lWENXIqA&#10;Zp0eP248mpfZTRw+JGYxQqlL9RAr40oE7OKe60gvgP2bBKCwHFOnTjWhI5hcw5V6iXUhgcYnsH79&#10;ehNixebnA/ukHnIfldcMGvA1fkfwjN5DwGHBERUMXNUHuGcocgNK8eWXX+Kmm27CnDlz4GD8S++5&#10;FthSEjhCgAKfG14Kd9xxx+HsZG5Y96aqssalWLRoEf797383VRV4XhcmoBmbhwwZgrNGngWkFABL&#10;xTJJXXSNmZILV5xVI4EmIODwkT+M5fvgSMpHj25i/Tp2LJhcowk6gqckARcioELCBx98gKwsGSAb&#10;EQtHT4kXrRZGLCRAAg1LQEQ+hAQAU3rAemgkCrsGYsWKFbjvvvvw4osvIj09vWHPz6OTAAm4FAEK&#10;fC7VHTWrTHx8vEkQcaIkGjU7ivdspTc3zR48f/58voR6T7fXqqVqedS6dWtMnDgRPrllwM/7gf05&#10;sNFNt1YcubHnE7Dr30RWMezzt5vkGmq9p4lq7Gqpw0ICJOC1BDT216xZs8zAmHVBD9gCm8lAGQU+&#10;r70g2PDGJaBieqAfMLwdcP+ZwAUdsWPnDiPw3X333Vi5cmXj1odnIwESaDICfCJvMvSnd+IHH3yQ&#10;Ztc1RHj11Vfj5ptvlsSoNMeqITKv3CwkJARnn302hgwaDCRJFrLFew4bH/C68crrgY2unoDDV35H&#10;V+6HY1sO2sS2xnnnnQdN9MRCAiTg3QQ0xnFqaips/SKBQa1hMXOud18QbH3jE1BB3dcH6BYDx81D&#10;gDuH4KCVhS+++AK/+93v8I9//IPWfI3fKzwjCTQ6AQp8jY68fk6oMcPoElUzlsqKhQRORUAtkDp0&#10;6IALLrgA9qxSYNFeIFmt+E61J9eTgJcQUOu97GLY5mwDcktx+eWXo2vXrtDYsCwkQALeSyApKQnv&#10;vPOODIpZsC7oDrQUd0Fa73nvBcGWNx0Bp1t8K8lqf1lPOB46GwVnhGHDhg3461//Cg3z9N1336Gs&#10;TLxVWEiABDySAF9dPbJb2SgSIIG6EAgLCzPxxAb07Q/sywGW7INNPYxo/FkXnNzH0wj4SoNWJcHa&#10;koHYiGiTtEgzobOQAAl4N4HZs2dj9+7dsHcJBc5qT3HPuy8Htt4VCKjAHugvLrvxknxDXHZ/fwYO&#10;ODJMAo4777wTDz/8MNatW0dvMFfoK9aBBOqZAAW+egbKw5EACbgvAbVE6tSpE6ZMmQJ7RgnwTaIk&#10;EshmLD737VLWvJ4ImNh7mSWwf7YJyCnBFVdcgW7dusHXV1U/FhIgAW8loG65msCsoqIC1oXdgOgg&#10;gO653no5sN2uRECt+dRlt10YMK03bI+MQtH41ti6czveeustXHfddXj22WexefNmCn2u1G+sCwmc&#10;JgE+mZ8mQO5OAiTgWQRatmyJc845B3PnzsXyXethW7Qb1vSBh6341JqPhQS8kIDJnLt0Dxybs9Em&#10;prVxzw0NFWsdFhIgAa8moPG9tm3bBnv7YDjGdRQWavLOm6VXXxRsvOsQcLrsBjeHY0hboENL4Iw4&#10;ZH63C5lL1iMlJQWzP5+NCy+6EOeffz569+4NPz9J1sFCAiTgtgQo8Llt17HiJEACDUFArfg6d+6M&#10;Sy65BL88sgoVi/YBI9oBXSKAcr60NARzHtO1CRjrvfQCWJ9ugZVbgmtuugY9evSg9Z5rdxtrRwIN&#10;TuDgwYPGes/E87qgHxAnon+Fo8HPyxOQAAnUkoAKfT4ivseGwD4hAI6+Ep98ZDLSFiYgbdVq7Nu/&#10;D5999pkJU3PuuediyJAhCA8Pr+VJuDkJkIArEKDA5wq9wDqQAAm4FAGNxTd+/Hh8/fXX+GHdMtgW&#10;7IAVLxnJ1NXBORrqUjVmZUiggQjI+4BDDXK+3QXszEaXDp2N9R5j7zUQbx6WBNyIgMbe27hxI+zx&#10;Yr03oZPUnNZ7btR9rKq3ETBj1BYc/s2A9i1hiwmGJdZ8WJOM9MV7kL58I/bt22eefTWB1rhx43Dm&#10;mWeie/fuCA4O9jZabC8JuC0BCnxu23WsOAmQQEMR0Iy6GotP44wtX7EcxT8fECu+g8BAeRAqb6iz&#10;8rgk4HoEbJI519oncSg/3QYrrxQ3PHSD+dtg5lzX6yvWiAQak4C69s2YMeNwNs6L+gKtJc6Xg9Z7&#10;jdkHPBcJ1InAkYFqK0BccTuJ0NdahL6hbYBNqchanYycZYlIXJCI1atXIzIyEn3EbXf4iBE444wz&#10;TOxdDc+hz8ksJEACrkmAAp9r9gtrRQIk0MQE1EJp9OjRuOD8C/Dx15/D/qW4J3aJhBUkD0SanYyF&#10;BDydgE3EPX1f/0Ku/QN5OHP4mSYBDUfyPb3j2T4SODWBjz76CFu2bIGtg4gDE7sCMhjAMBan5sYt&#10;SMBlCDiFvubyXNu2Geyx8rc8qLVY43ZG6eZDSF6XjJQ1m7Fr1y78+NNP0BjV7dq2w+Chg9GzZ08T&#10;r69169bGus8mzwssJEACrkGAAp9r9ANrQQIk4GIE9GElPj7euCP++OOPSFuTDizZA0yQFxl6IblY&#10;b7E6DUJAPNKxSqxXv96NZuU23HTTTWjbti1H7hsENg9KAu5DIDExEa+++uph672pkoSqdYiIe7Te&#10;c58eZE1JoAqBI0Kfw09kgegWQKRkwu4lMfrGdQQSslC46xAKtxzEgY3bTEKdlatWIiQkBKEytW/f&#10;Af369zOW/Rq/ul27dmZdQEBAlRNwlgRIoDEJUOBrTNo8FwmQgFsR0AeUoUOH4qqrrsJLr70M2+fb&#10;Dz/0tAmFVUErPrfqTFa2VgQ0sYYjpwS299fCOlSESy+93MSl5EN7rTByYxLwOAKWiAHvvvsuVOSz&#10;9QqHdU5nj2sjG0QCXkngiNAHtcYL8gcC/WDFieA3uBWQ2QU4kIOyxByk7clE+lYZ9N6eiM2bt+Dn&#10;xT8bKz617g8NCUX3Ht3RpUsXM0jevn17tGnTBurWq88PDO/hlVcWG93IBCjwNTJwno4ESMC9CLRq&#10;1QpTp07FkiVL8MuODbDN3Q7rxkGSjUzij9BV1706k7WtMQFLLm98swvWukNoFRmDW265BVFRUTXe&#10;nxuSAAl4JgFNqvGf//xHbn9isXd5LyBGBABa73lmZ7NV3kvAKfb5ysNAcHOZ/GGppW7/ONjziuHI&#10;KgKSC1Aiol/agVykJWTCtnc/sKUC69avQ1BQkJkCAwPRQoS/9h06GCs/delVTwCdYmNjK7fxXtBs&#10;OQnUPwEKfPXPlEckARLwIAK+vr7o1asXpk+fjg33/xEli/ZKsg0ZzRzaVgQ+D2oom0ICTgK+Entv&#10;pzysf7gZVnYJbnvyNvTr1w/NmknmPRYSIAGvJVBaWorXXnsNycnJwDC5D46WzLkc6PLa64EN9wIC&#10;RzLvmpZqnM2AZnDIhGjJqtspAlZZBWwFZbByi2FlFAApBchLL0ReSq4IfpKgK2k/HNvLsXbdYdFP&#10;rfhU9NMpRGJdd+rUGR06dkBcXFyl8BcdHW3WN28uwiILCZBArQlQ4Ks1Mu5AAiTgbQTUtWDixIlY&#10;vnw5PvjkQ9hmivDRIRx2iVPi4MuNt10Ont1efYAvLIX9f6vh2J+LsaPHYtq0aSamjmc3nK0jARI4&#10;FYHvv/8en3zyCdBMrHqu7AtbmFj1lDNcxam4cT0JeAwBp2WfNkit+3x9YLLxRgQC7eW5uKwcjjIH&#10;7PIc4cgvBbLF0i+tEEWHZBLhDyr87U8F9hTClleB1WvWGDHPKfzpZ8uwlujStYvE92tvhD+Nh61u&#10;vprRV9f7+UlSEBYSIIETEqDAd0I0XEECJEAChwlowg0NHPyb3/wG62QUcsvG3cDcrcD0M8RVVwQR&#10;iny8VDyEgE2e1/FtAhxLktEyMAR33XWXiaNjt+sKFhIgAW8lkJ6ejr/97W/IysqCfUpnYEgbiUXr&#10;rTTYbhIgAVS17lMc+jjsL9Z9YnjnEJdeRFlQPdBeXgFHhbi8lJQD+WUylcASF19LBL/8zCLkHxLL&#10;P3HzVWs/K7kYPgUWfln1S6Xwp6JecGAQYmJi0blr50pLPxX+1OWX8f14LZLA0QQo8B3Ng99IgARI&#10;oFoCOmI4aNAgXHfddXjkT4+gbH4irO6SZWwEXXWrBcaF7kdAXXN3ZMD2v40SUFtccx/6A0aOHAl/&#10;f3lQZyEBEvBqAu+//z6WLVsGW1wArCv6wmouL/L60s5CAiRAAk4CquhVNepV0U+z82oJEMu7sMOi&#10;nyp/dnHvdUj8TltxOazCMrHoE+EvoxAOEf5yRfjLTVfhL0cs/g4Ce0vgu96O4KXBxopPRT8T509c&#10;feNlAF4z+KqVn8b2U+FP4/tp0g/djoUEvI0ABT5v63G2lwRIoM4EwsPDceGFFxorvg8+/hB4X4SQ&#10;+BDYWjOrbp2hckfXIKCuuZI11/7mSjj25mDcmLEm7mRYWJhr1I+1IAESaDICarn+0ksvobi4GLhi&#10;MNAlUt7aKe41WYfwxCTgTgSquvU66y2eMU5rP0sz9oZbh8Nai0eMTYQ/S6z+jPAnbr5WbgmQUYQy&#10;Ef6yMwuQlZoPJInwd0As/rLKJanHeiP2qZhXNb5fZ8nk20GSe6iVn9PNV5OF6XaM7+fsCH56IgEK&#10;fJ7Yq2wTCZBAgxBQV92OHTvixhtvxJYtW7Bu01bYP94Mx83ywqPWDHTVbRDuPGgDExBtz5TZW+BY&#10;norY8Gjcd9995sGYrrkNzJ6HJwEXJ5CXl4fnn38e+/btA4ZLYo3zuosrnprlVDXTcfFGsHokQAKu&#10;R+BYaz+toQw2OvR52tYMluTxQMSR3xm19BOLYau0QuL7lUl8PxH9JLEH0ookvl8BisTyD8ni5rtP&#10;rP32FJj4fmvWrj3KzTdIrP0iIyLEzberEfycwp9+6gC+Cn+M7+d6lwlrVHsCFPhqz4x7kAAJeDEB&#10;zSQ6cOBA3HLLLXjgwQeQ88NesWYIBybrS4+A4TuPF18dbtp0jSO5VF7eP9wiVnyluPfhezFs2DA+&#10;6Lppd7LaJFCfBD788EPMnTsXCPEBrh0AuwTTd1TwRlefjHksEiCBKgSqE/4ksY/VTH6DNItviAT5&#10;E/VPNzs2vp+lwt+R+H55YvWX53TzTToE60AxfDcAy1asMMKfWvGpxZ/G94uOjUEXsfhTF1919WV8&#10;vyr9wVm3I0CBz+26jBUmARJoagIhISGYNGkStm3bhpdeffmwMNI6BBgQBzCjYFN3D89fGwISdw97&#10;s2Gb8QusgwW4+qqrceWVV5qg1bU5DLclARLwPAJrJMPlc889B7Xiw039gDPi6Jnred3MFpGA6xMw&#10;YwryX9WxBXl8OTa+n2mIWBcfFd+voAxWnlj7ieCn8f1yMmVKc8b3SxWLv1I0W++DxYsXHxXfT8U/&#10;TbDnFP5U9FOX3+joaOMSTGs/179svLWGFPi8tefZbhIggToTUFddNem/9tprkZCQgDnffA3bO+th&#10;RYs/gQp9FPnqzJY7NiIBcYWxaWybf6+U5BpZGHLGYNxzzz1o1aqVeOCpOSoLCZCAtxLIzMzEM888&#10;g927JWu8uuZe2hvwFQsauuZ66yXBdpOA6xGoYXw/IFSSAkmCj3LJ5FvmgL1I3HxV+FM3XxH+Sg/J&#10;5Izvt1/i+yXvF0vAcqyvEt9Pk3qo6BcdGY1uPboZsU8FP03woc9NmtRDvXxYSKCpCVDga+oe4PlJ&#10;gATckoCPjw969OiB2267DYmJidi0dgdsM9fBunkYECSZwvgS5Jb96jWVVnFP49l8KP4qi5MR1SIc&#10;Dz/8MHr16gW9tllIgAS8l0BFRQVmzJiBb775BrZIiYV1/UDYZQDLwfua93SJlegAAEAASURBVF4U&#10;bDkJuBOB6tx8xWPB8pXnc0ms62ihbr5HzAE1vp9MliT3sIvo5yiUgc+cYlhphRLf7/BksvnuTYaV&#10;UAhfya+3fOXyw1l8RfRT4S82Jha9eveqtPjr2bOnieun61hIoLEJUOBrbOI8HwmQgMcQ8Pf3x/Dh&#10;w3HnnXfiwYceROZ3EscsuoVkGRRXJl87RT6P6WkPa4gY58nVCceC7cCn22HPK8MDzz2As88+m5nl&#10;PKyr2RwSqAuBOXPm4LXXXkNBkQSu//1QE36C2l5dSHIfEiABlyFQnZuvVs4Z3y/w5PH9TFIPSeZR&#10;nirZfNPzkSNJPZCYJlOBiH6bsGLl4dh+askXFhaG7t27o3fv3uZTDQJiYmKMGOgyPFgRjyVAgc9j&#10;u5YNIwESaAwCGo/vvPPOQ1JSEp7967Mon70DiBVX3fFdmHSjMTqA56g9ARnFdqw8ALyxHpC4e7ff&#10;cSeuvvpq80Ba+4NxDxIgAU8isG7dOjzyyCNITU2FbUoXWJO7yYiADAk4rV08qbFsCwmQAAlUJ/xV&#10;E9/PsiQEj4x02MTST7P5WvmlhzP5ShbfspQCZKbkInNTGmwH9wK7d2DTpk1YsGABWrRogdCQUPTq&#10;2QN9+vVDnz59oBZ+UVFRTGbGq69BCFDgaxCsPCgJkIC3ENBYZbGxsZg+fTqSk5Pxn7ffBN4Vt8cw&#10;8QEY0obx+LzlQnCXdmpSjR2ZsL2yAtb+XEy5eAp+//vfm6DRjLvnLp3IepJAwxDQgaoHH3wQW7du&#10;he2MGFjXDTx8LxN3fhYSIAES8CoC1Q1q+Iibr4/E2ZNsvtBsvq3Ea6dL5GHRr1ji+2UWHU7okZKP&#10;ggN5yJckZqnbJJHHpgRs2boF33z3HdQwILxlOIYMHYJ+IvgNHDjQxPNTIZCFBOqDAAW++qDIY5AA&#10;CXg1AbtYN2igXRVK0tLS8OXXcyVxwRqJxSc3/96REtC3atovr0bFxjchAZs+mKbkwfZ/i2FtO4Rh&#10;g4eauHsdO3YUAx112mUhARLwVgJZWVl46qmn8OOPP8LWJgDWrYNhbxsGB8U9b70k2G4SIIFjCVRn&#10;7Scxja3mIvjpFCrP/ZLq197DAYdY+SGvBFZWEZCUi0IZVC1IyEDK5n3Arh3Yum0rQkNDjfdEt27d&#10;MHToUAwaNMjEQg4PDz/2zPxOAjUmQIGvxqi4IQmQAAmcmIAmJlCT+3vvvRf6ovTzyqWwaXbSe88E&#10;2kn2LmbWPTE8rmlwAkbcyy6C7dWlsNamoUu7zuZlXl1FfH35KNDgHcATkIALEygoKMALL7yAjz76&#10;CCV+5bBuGwlb/1ag3Z4LdxqrRgIk4DoEjrL2kzAofvJc5S9TsL+E7WkBe+eIw4Jfrgh+6QWAWPZl&#10;JWYhe9NB7NmZhO3bt+Pnn39Gy5YtEd82HmeOPBNDhgxB//79jSuv6zSUNXEHAnyqd4deYh1JgATc&#10;goCfnx8GDx6MBx54ADmSkXTDL5th+9cK2O4YAUvi8lmMUu4W/ehxlZTRZeSXyLUogvPPBxAbEoVn&#10;n30WI0aMgCaKYSEBEvBeAsXFxXj11VfxxhtvILcwD9Y9g4ExnWAx7p73XhRsOQmQwOkRUMGvivOO&#10;EfxU9DOCXzDs3SPhKCqDlVkM2/4cFCVkoWjrQaRs2IkdO3Zgzdo1Jgtv69atTQK0YcOGUew7vR7x&#10;qr0p8HlVd7OxJEACDU0gMDAQZ511lhH5Hn30USQu3i9m+yKs3DNSbux+zKzb0B3A4x9NQMW9IgkE&#10;/cZqWAt2o4XVHE8++STOOeccZnM7mhS/kYDXESgpKcE//vEPvPzyy0jPOATbTf1hu6AnLH0RPcoi&#10;xevQsMEkQAIkUH8Eqv6eSuxuh7+48+oUKuEQ4sXLZ1AckCUDK5KZt2xnJg5uS0Pa2kTsFLFvw4YN&#10;mDlzJuLj443Yd+aZZ6Jv377G2q/+KsgjeRIBCnye1JtsCwmQgEsQ0AC6kyZNQlFRER5/4nEcWLQX&#10;tm4RsM7vCVtgM1ryuUQveUElRNyzlcgI8btrYc3ZieZFNjz9l6cwdepUE/fFCwiwiSRAAicgoPcn&#10;tdxTcS/1oASBv64vbNP6wMGBqBMQ42ISIAESqCcCVQU/X4mB7CveFEFiBBAniTb6xAA5HWAdyEH5&#10;jiykbUlH+moR+3buhGY5f//999GlSxeMGjUKKvZpeKDg4OB6qhgP4wkEKPB5Qi+yDSRAAi5HICws&#10;DBdffDHUQuLJp55E+gfirmuzw5rcDTa5idNd1+W6zLMqVEXcwyfb4ZtXjsefehrXSLZnjfHCQgIk&#10;4L0EsrOz8dJLL+Hf//43UlTcu7Yv7Nf0gyMsUKzMGXnPe68MtpwESKDRCTgTd+iJxboPASL06RQj&#10;Yl+vWNjHtIfjQFeUbxPLvs0HRezbiV27duGXX37B22+/DY2lrGKfhl3p1KkTAgIC9EgsXkyAAp8X&#10;dz6bTgIk0HAEbHKT1ixYai1VWlqKx598HHkfbITcumGd1w0IpLtuw9H38iOLuGcXyz3H25LJWcQ9&#10;n5xS/OlPj+H6668316RemywkQALeSWD//v3461//ik8++QRp4paLG/vBrpZ74RT3vPOKYKtJgARc&#10;ikBV6z7JzOuIFVfeaBH7eopl3xgR+/Z1Q+n2TCSvS0bK2q1ISEgwCToiIyNNJl4NE6QZedWlt1kz&#10;2ZfF6whQ4PO6LmeDSYAEGouACilRUVG48sorTdDc92e+j7z3N8BW4RB33R6MyddYHeFF57GLuOeQ&#10;mHuWinuf7hDLvTIj7t18883mWqS450UXA5tKAscQWL16NZ555hn88MMPyC7PB+4YBNtFPcRyrznj&#10;wx7Dil9JgARIoMkJOMU+HZetatnXJxYY2wHYnYXCbekoXJ2MpE0bjNi3YMEC87x39tlnGxdeTf7X&#10;qlUr2DVxEotXEKDA5xXdzEaSAAk0FQEVVKKjo3H33Xebm+t7H7yH3P+th61YYqNN6WUC7ILZdZuq&#10;ezzqvDYfEfdyJVvuv1fA+ioRzQoqKO55VA+zMSRQNwIaKuLzzz/H355/Hlu2bkVptLzo3ThCXhA7&#10;wgqU2E+8B9UNLPciARIggcYi4BT7ZCAXQYdj9lmtxLJvYCvgHEnQsSsTuVvTkffLASSu3mvceL/4&#10;4gvEyDvImLFjjQvvgAEDzDsJB3sbq9Oa5jwU+JqGO89KAiTgRQT0RqpxMVTk8/fzx3/f+y8Ozdwi&#10;Il8FrMv6wBYZBEus+lhIoM4EfG2wDhXC/tpyOBbuRUCpj4m5p2656rbBh7k6k+WOJODWBDRW0xtv&#10;vGFcchMTE2ENETev3/QHzpCsjX7ivuV8aXTrVrLyJEACJOBFBJy/25qgo4VYYAf7w94mFI4hrWGb&#10;0BnWjgxkbk5D1qokJCzbhW3bt+Ojjz5C67jWGDV6FIYNG4Z+/foZSz9a9nnedUOBz/P6lC0iARJw&#10;QQI+Pj7o2LEj7rjzDgQGBeLNt95Eyoci8uWKJd9VIvK1DRWRTytuou26YAtYJZclIOIe9ubA9soS&#10;OJanIMI/FE89+xSmTZvGmHsu22msGAk0LIHc3Fx8/fXXeH3G69ggrltZedmwruwJ+5TucLSTRDu+&#10;PhT3GrYLeHQSIAESaFgCVRJ0OPxE1pHJERoAe4eWsEbESzigbrC2ZeDQloPIWLUfu37chU2bN2Hm&#10;zJmIaxWHs0edDXXhVbEvJiYGvr6Uhhq2wxrn6OzFxuHMs5AACZCAcdHVoLe33norgoKC8Prrr2PP&#10;F9uBvBJgej+ga6S8cIlY4xyZIzMSOBkBuVQgbrnYdBC2l5bB2ngI7WLa4Mknn8RFF12E0NBQWu6d&#10;jB/XkYAHEiguLsbSpUvx3nvv4ccff8TevXvh6CEDSJecCdvZEqC9pSTT0N8O3mc8sPfZJBIgAa8l&#10;UOU33eEv1tk6hQfA1iUCGCVi34FuqNiRibQtaUhfsxc7d+zExk0bzUCwxgs/88wzMXDgQKgbb1xc&#10;nHlP8VqWbt5wCnxu3oGsPgmQgHsRUFN4DXZ74403mpvqq6++ik3fboWlIt81fWEbKG5TNru8e9GS&#10;z716tpFrqzFYtPyYCNtrq2AlZqF/r35G3BszZgxatJC4LCwkQAJeQ6CgoAArV67EZ599hoULF2Lf&#10;vn0oaFYC65qeEp+pM2ydxKJDX/j03sLbi9dcF2woCZCAFxJwvkNIiCBLMvFCp8hg2LpHwzaqHRzJ&#10;XVGxMxvpkqAjY+0B7Fi2A1slPmtYWJiZ1KJPhb7+/fuja9euaNmyJTPyutFlRIHPjTqLVSUBEvAM&#10;AhoPLSIiAldccYW5ab744otYvmwlkF0Ma1ov2MZ0kpux/Dwz8LlndHg9t0Iz5Vql5cAXW2C9uwlW&#10;ch7GjxuPxx57DIMGDUJAQEA9n5GHIwEScFUCKSkpWLJkCebNm4fly5fjwIEDyC3JhzW+AzBOpn6S&#10;bVFctiy579Bqz1V7kfUiARIggQYiUCn2yS0goJmZENMCth6xsI1uDytVMqonZCJDknRkbkgFNu/B&#10;donZ98033xhPkGix7hskbrw9e/ZEr1690L59e7Pcz8+vgSrMw54uAQp8p0uQ+5MACZBAHQioyBcS&#10;EoLzzz/fiH0vvPACvln4LSr+tQrQm+1FYnURIUIN4/LVga4H7yLx9hyHioB3VwPzdgMyP/2a6bjv&#10;vvvQo0cPjrB6cNezaSSgBBwOBzIyMrBx40bjivv9998jKSkJqampyEexccXCmWcA/SWZRkQQ0OxI&#10;rD3nSx4xkgAJkAAJeCeBKveBSrEvKkgs+yQZW75YfKcXwbYvG/l7spC/PQPJWxOwddtWrN+wwXiG&#10;aOiXKEnc1l+s+zp37mys+zS+eHh4OIKDg00oIu8E61qtpsDnWv3B2pAACXgZAbW2GjlypLHkazOj&#10;DT79/FNkvrsRtqRcCYguLrudwoWIWGxVuSl7GSI2VwmI1Z4xwNl8EPZ//QLH2jT4ldrwx4cfwc03&#10;32zipWgiFxYSIAHPI6AJM1TA27RpkxH2li1Zhv0H9uPQoUNmstoFwrqo3eHMuPKiZg8PhAm4rih4&#10;7/C8C4ItIgESIIHTJeC8N8jDpQnfoCEcZFDI1jEcVkmZ8SpyHMyTJG65yNyXg8wd6bDt3gr75gqs&#10;WbvWCHoq6rWQqX2HDujevTvatm2L9mLhp5+RIgQGBgbSq+R0+6kO+1PgqwM07kICJEAC9UlAzdz7&#10;9u2Lhx9+GB3kJvnmm28i4esEIEXcrK7sDduwtiYzFioYOKk+ubvLsdQl11FWAWuhXBP/WQuHPGx1&#10;iu+A+++/H5dccomxAFWLUBYSIAH3JlBSUoKioiLk5ORg//79SExMxJ49e7Bp4yYk7E4wy3VdVlYW&#10;HJGSLfGMVkDvTrD1lARN8WFAsL+x2HMoBufLm3sjYe1JgARIgAQamkCV+4XDTwaLdWoh95PWkqyt&#10;dzmsYhX8xMJPBD9HUh6yk3ORtScb9oS9sPaWSLKOTVi0aJER8zSJoBovRLSMQMdOHdE2vi00iYfG&#10;H9dMvTqvHkz+/v7Q9x+6+tZ/51Lgq3+mPCIJkAAJ1JqAWl9phl21xlKRT5NvLFu1AtDRs/MzZeoG&#10;W3QwLH1zq3IjrvWJuIP7EFDRTu7SjuQC2D5cD2ueCHxphZhw7gQ88MADJt4ek2m4T3eypk1HoCkF&#10;8PLyclRUVEA/dSorK6sU8bKzs427bXp6urHE03h6e/fsRUpKMgpF6NPEGTrl5eahyLcMtjZyDxgV&#10;IxYWnWFJ0gy0kZevMImv5y8/FDIQYArvD013ofHMJEACJODuBKreQ+S2UpmkQ2K5Ij5Uwj/IgHOx&#10;xIHOLYEjW0LGHCxAkYQWKkovAMS915a0XwwUSmAvcGDFyhVoHtAczZv/OqmgFxLUAnFtWyM6Otq4&#10;96rg50zwofP6bKvWgSoW6va+vr5m0ncl56RJC3ViOZ4ABb7jmXAJCZAACTQJAb1RaRyLiy++2Ih9&#10;//znPzHnqznIfXsDsDPzcAKO3hJXSW5wFhNwNEkfNdZJjdWeGmwu3Q/bW5Ild0sWmpUCt915F265&#10;5RZozBOOejZWb/A87kSgtLQUycnJRlRTYU9/V9XiraFfBDQD4dKlS6Hnd05qjaeTEenyxOpBBL3M&#10;zEwUFxcboc+5nVru6bwuLywsRKmvvDy1FAuKNmKV116EvDhxv23dAlZcMCDut5Za6vnLervcC7Rz&#10;dOTHmO25U0+xriRAAiRAAi5P4BjnIctp4RciSTbkvoRuFUC53ICKxMqvsBRWXgmQUYiKtCLk5sgk&#10;8zgoscUPSgIPWYb8Cthlk4BmzeEnVnzNmjWrnPS5Vr9XFfTU0k9j/6nop4Kf0+1XRUPdXtfr9s5n&#10;YhUAVRx0Hke/63p9BnB+6jLnd3Ut1izBnlQo8HlSb7ItJEACHkFAb1pDhgwx5uyaol5ddrd9v1NG&#10;xnKAC7sB48UlK0Je8mjN5xH9fVQjnFZ76fJA9PlmmXaIS0QB+vTojXvuuQfnnXeecW9oSouko+rL&#10;LyTgYgQ0AcUzzzwDjVunfyc6aaw6fSloyPLyyy9j/vz5RljURBjOSa33nBZ8ar2nxenCFBAUAJ/w&#10;AARFtERwRHOJnSffQ/zl913mZbKFNT/sdhvoB8vPDpu8lJhgnHqQw8qezrGQAAmQAAmQQNMQ8D9i&#10;PS7Gfc77kiX3QJuKfjqJe69a/NkK5TO/FA6x/LOyZV7FwIIy+S6fag2oy2W+VD7zs/OhA1866KWf&#10;ej91Wu45P1Wgqzo57/f66RTwdF63qbpO57U4102bNg2PPPKIWeYp/1Hg85SeZDtIgAQ8ioCOMrVr&#10;1w6/+93vTFp6ddn9/oeFKJ0h2VPXyyjY5b0k9pJY8/nKCx9j83lE39t8JNCx9uUSsdr77xpYm8Xq&#10;qKAcV15xFe6880707NnTjEp6RGPZCBJoIALqBqsWexqrzvlgry8JOt+QyYpGjBhhLPTUasDpjqRx&#10;iJyTc5mKe2qJoG5IQWJlYA8QywI/X9iOWEXYJOutrZnUVSbjdnvk3cn54tRA2HhYEiABEiABEqgn&#10;AnLjct679IjOASnR+2zlljzrHhH/RAC0VAQsk0+ZHHL/RkkFSopLjDV7fn6++TSW7Ues41Xwc056&#10;b1frd/2un2olr8v0vqvfdVBNJx1kc346B9ycg2/qGuxppRK9PPSkSeOiPK2BbA8JkAAJuDsBvUnt&#10;3r0bs2bNwnvvvYdd+xKBDiGwTeoETOgKtBITebk/NuTLq7szdOn6H8mQCwlcbH2+Efh6N3CoEN06&#10;dsXtt99uEmlonBIVfVlIgAROTkAf7jXbrD7MO0ftP/30U7z44ou44oorzG/oyY9Qt7VO91s9p9PC&#10;oOqnCoxVv+vfs35nIQESIAESIAES+JWAWuypAFf182Tzuk4nfV/S/fTequ9EzuU675x0vXNez6gZ&#10;f/UZ25MK3xY8qTfZFhIgAY8koHElunbtaqy41HV3xowZ+G7h9yj6z3pgVQowpQegmXaDJB6GCH1y&#10;5/JIDh7XKA2Kr/GBxWXBWrQLtg+2AHtz4Cux9q6+6jcm4UqfPn2MO5/TpcDjGLBBJFDPBNRSbsCA&#10;AUcdVWPj6UN9Q/4dOQOEH3VifiEBEiABEiABEqgVAR0Q04mlbgQo8NWNG/ciARIggUYloDc6DQI7&#10;duxYdOnSBV9++SXeeecdbFqxBdauLNhGtoV1YXeghxhii4sXhb5G7Z7anUw9F0TcU3cErEuG/eON&#10;cKxOh5VVhGFDhhlhb+LEiYiMjKTVXu3IcmsSMASOtYzjiwIvDBIgARIgARIgAW8gQIHPG3qZbSQB&#10;EvAYApotSjOo3nTTTRg+fLhxN/t89udImSsWYOvEmm9cB1jndpHMi+GSbVeUJEludST4hccwcNuG&#10;OIU9MbC0th2CbfYmWD8kwZFZhJjQKNz40L246qqr0L59+wZPCOC2DFlxEiABEiABEiABEiABEiCB&#10;aglQ4KsWCxeSAAmQgOsSUGsUTQE/ePBgI/aNHz8e7777LhZKEo68/4mb59Ik2MZ3BMZIjL42IbDU&#10;FdShqpLrtsmja+YU9rSRuzOBedtlSoSVUQR/hw8uu/wqXHfddcatUN38aG3k0VcDG0cCJEACJEAC&#10;JEACJEACDUKAAl+DYOVBSYAESKDhCWiQdg0MO3nyZPTr1w8LFy40brsrV/+CssR1wMJE2CaIyHd2&#10;ByAuRDLuSjwLzVxFoa/hO0fPUCnsiTvuXhH2FuyE9fUuIE0yekqWsEkTJxlh7+yzzzbu15p9k4UE&#10;SIAESIAESIAESIAESIAE6kKAAl9dqHEfEiABEnARAho0Xt12O3ToYNw7zzzzTHzzzTfGdXfdhvUo&#10;370WmC9ZWce1h02EPitehT756afQ13A96EyeUS5a6p5s4KutwDd7TWZcFJZh3NhxuOaaa6CWl1FR&#10;Uab/Gq4yPDIJkAAJkAAJkAAJkAAJkIA3EKDA5w29zDaSAAl4PAEV+gIDA9GtWzfEx8dj3LhxmD9v&#10;PmZ+OBMbNm8UoU8s+uYnwHZWPKxR7YFOEbAFiMWYpJU3SXdp1Xf614gKe5LfBEWi7O3KhG1RgmTH&#10;3QekFMAmy8466ywj7J1zzjnG8lL7i4UESIAESIAESIAESIAESIAE6oMABb76oMhjkAAJkICLEND4&#10;bUFBQejZs6dJ1jBp8iR8//33mDVrFlavW4OSfZth+2YXrIGxsMaK+27vGCAsQNxJRZyiVV/te1FE&#10;PUVniT+uLbsQ1sZUEfZ2w1qVCutQCXwkU+74seMxbdo0jBkzxgh7AQEBso/sxEICJEACJEACJEAC&#10;JEACJEAC9USAAl89geRhSIAESMCVCDgTcfTo0cMIfRMmTMDixYvx2WefYenypcj+OhH48QDQOQwY&#10;3Q4Y3BYQ911b82awNCEHk3KcuDtFnDN5S+QOqpZ51r4cYEWSZMTdA+zJgZVbipDmQRg9fhKmTJkC&#10;tdgLDw+HCnssJEACJEACJEACJEACJEACJNAQBCjwNQRVHpMESIAEXISA06KvS5cuaNu2rRGb1q5d&#10;i6+++goL5i/AvtVJwJZDsEVtgdU/GtYwEfvUqi8mEDaN1Sf+u0bwE83Pq4soepKiBJL0FhCrPEdq&#10;IbApBbZl+2CtSQMkIy6KyxEf1xaTLpmE8847z2TFjYiIoLDn1RcOG08CJEACJEACJEACJEACjUOA&#10;Al/jcOZZSIAESKBJCajQpzHfVOSLiYmBJuO44YYb8NNPPxmxb826tchTq76F+2FrLbHhBogL7yCx&#10;6usWAUQGwebvK0KfNEFi9pniDYKfU9TTO2WxiHoZhbBtFTFvlVjrrUwB0ovgEFEvyLc5hg45y4h6&#10;GmdPE56EhIRAs+LSFffw5cL/SYAESIAESIAESIAESIAEGpYABb6G5cujkwAJkIBLEXBm3dXMu2Fh&#10;YejVqxemTp2KDRs2YNGiRVi4cCF2JOxEye6dwNxE2FqJW2kfsewbEAf0iAKig4AgP40496t1n7bQ&#10;EwQ/p6Anpnp2ywZHUclhS71tB2FfmwLHmoOwMoqNpZ5PmYWe3Xti/DnjMXr0aPTr1w9Oaz0fHzXz&#10;YyEBEiABEiABEiABEiABEiCBxiNAga/xWPNMJEACJOBSBHzFBTc4ONhY9rVu3RqjRo3CzTffjHXr&#10;1uGHH37A4p8XY/feRBQn7gK+2QO0kKy7ncJg6xcDq0c0bO1aAuEiAErcPpNowhm3T9PyurrgpxWW&#10;f8btVu6E9oojgl5OicTRy4K1JR22jcmwduYCeWVwlJSjmWzTqVNnkyxDLfUGDhxorCHVMpLWei51&#10;abMyJEACJEACJEACJEACJOB1BCjweV2Xs8EkQAIkcDQBdd/18/Mzk7qWqovpxIkTkZKSgs2bN2PZ&#10;smVYunQptm7bitylInqtOgg0Eyu1cD8R/EKBrmLh1yUCtngR/0Tws4IkUYefr+pn4tIrk8bx0/nG&#10;Fv60AirkSVEhT4zyYBnjOpkprgAKS+E4JLHz9ougl5AJ+/ZDcOzIAnJKYZXJ+pIKhAWHoFv3Xhg5&#10;ciSGDh2K3r17V4p6agVJF1yDl/+RAAmQAAmQAAmQAAmQAAk0MQEKfE3cATw9CZAACbgSARX7mjdv&#10;bqbQ0FB07NgR5557LjIyMpCYmIiNGzdi+fLlxspv/4EkFO6XTLxLUgE/HxH1RD1rFQirk1j2tQmB&#10;1UYy9LZuAUQEwB7oB0eAWADqNsZsTrQ3Uf1sKvpJUeO/uhY9nBZLZlTEOyzqyYwc1CYx8qziMkCy&#10;3SKjADiQByRlw5aUK6KeiHkHJVlGiQNWqWwnyTMCfPwR37YdBgwcYAS9Pn36oHPnzsadWbmoEEpR&#10;z+DmfyRAAiRAAiRAAiRAAiRAAi5EgAKfC3UGq0ICJEACrkSgqtinln2aoEOt2K655hqkp6cbwW/b&#10;tm1Yv349Nm/abL5nb8qAtS0T8BW1zTkFSoKOtsGSmVemyADYWgbBihAhsKU/rBbNJaafvwh/sn0z&#10;O2w+diPS2SUenuWjap1TvlMyDthEtDN5PlQQlBlbuSS/kEkz2CK/VKzvJEZelljl6SRJMZAuU2ou&#10;HAc1dp5Y5ZXLjmKdZ1XoZzmiwqPQpn0b9O3b18TR69atmxE1IyMjTfZbFfTU/ZaFBEiABEiABEiA&#10;BEiABEiABFyZAAU+V+4d1o0ESIAEXISAWq2p0KWTxu0LDw83lm0at6+kpAQ5OTlITk7G3r17jdC3&#10;c+dO7NyxAwcOHED6oUMoTBa3Xh/JQOsrwp1YCUIEPKiAZ5N5dZuV5Wght6RAn8MZe/1locQINCKh&#10;k4G6+lZUwFYqAp1Y3KFILO/y5bNQBL4KmdQaUIU7NQfU7/JphDzZJ8g/SJJgRCE+Pt7Uu2vXrmjf&#10;vr2ZNP6gtkldbp1tpJWeEzo/SYAESIAESIAESIAESIAE3IEABT536CXWkQRIgARcjIBa9+mkglhQ&#10;UBBatmxpLPzOOOMMlJWVmamoqMi49qalpZl4fqmpqUbw00+N75eZmYn8vHwUFhWiIDsfJQfzUW6C&#10;9kljVQCUf8cV0e6MkCcf6uLr6+OLQP9ABAa3MMlCWrRoYWLkxcTEIC4uzkzR0dGIjIhEdEx0ZaZb&#10;TTCidddPnVhIgARIgARIgARIgARIgARIwJ0J8K3GnXuPdScBEiABFyGgFm9OsUxj1WmxxKKuVatW&#10;qBALOp3Ky8vN5JxXATA/XwS+QhH4Cgqg34uLi802TpFQt3UWPYePj0+lMKcCXUBAgBH2VGTUbLYq&#10;8KlbrdZFt6366RQlncfjJwmQAAmQAAmQAAmQAAmQAAl4CgEKfJ7Sk2wHCZAACbgYARXkdHJa+h1b&#10;PRUAnZND4uk553W7qvNV99PjOYse13kOXaaCXtX1zu34SQIkQAIkQAIkQAIkQAIkQAKeToACn6f3&#10;MNtHAiRAAjUgoJZyeXl5OCTx8lRsCwsLM263aiVXtajwlpubC3W71fmIiAiznYpttS3HinO13Z/b&#10;kwAJkAAJkAAJkAAJkAAJkAAJHCZAgY9XAgmQAAl4OQFNkLF48WIsWrTIiHcqvKmwpxlzzznnHMTG&#10;xhpCmkxj9erVmDdvnomhpwJfVFQUzjvvPAwZMsQkqfBylGw+CZAACZAACZAACZAACZAACTQJAQp8&#10;TYKdJyUBEiAB1yCgot3PP/+Mb7/9Fp06dcKIESNMDLt169ZhxYoVJh7elClTEBoais2bN2Pu3Lkm&#10;qcZvf/tb4xL7008/Yc6cOZWCIF1kXaNfWQsSIAESIAESIAESIAESIAHvIkCBz7v6m60lARIggaMI&#10;HDx4ECrmhYeHY/LkyWjfvr2JY6fJMdSyb/v27di3b59ZvmbNGrPvueeeiwEDBhgX3ZCQEHz66afY&#10;sGEDunfvblx7jzoBv5AACZAACZAACZAACZAACZAACTQ4AQp8DY6YJyABEiAB1yXg7+9vxDrNPtu6&#10;dWuTdVZrqxZ7Gl9vz549JrutxuZLTU1FdHS0Efs0O62W+Ph448KblJRk1mvsPhYSIAESIAESIAES&#10;IAESIAESIIHGJUCBr3F582wkQAIk4FIEIiMjMW7cOJPp1s/Pr7Ju2dnZJs6exuILDg42CTgKCwuN&#10;CKhioLOoQKiiXkJCArKyspyL+UkCJEACJEACJEACJEACJEACJNCIBGqf9rARK8dTkQAJkAAJNCwB&#10;Hx8fNG/e3MTdc56puLgYK1euxK5du9C1a1e0adMGukwz7QYFBVVa+en2mj03MDDQ7Krx/DTxBgsJ&#10;kAAJkAAJkAAJkAAJkAAJkEDjEqDA17i8eTYSIAEScGkCKuRp0o358+cb99vRo0dD4+ypuKdFBb2q&#10;RZNq6DKHw2ESclRdx3kSIAESIAESIAESIAESIAESIIHGIUAX3cbhzLOQAAmQgMsTyMvLw8KFCyvF&#10;vUsvvRTt2rUzSTdUxFPrPKfQ52yMLlNxTy0B1Z2XWXSdZPhJAiRAAiRAAiRAAiRAAiRAAo1HgAJf&#10;47HmmUiABEjAZQlkZmZi3rx5+Omnn9CzZ09ccMEFRtxT4U5LQECAcc11uuo6k2yowFdUVGTEP3X1&#10;ZSEBEiABEiABEiABEiABEiABEmh8AhT4Gp85z0gCJEACLkVAM+R++eWXWLFiBYYNG4YJEyaYzLhV&#10;3XE1sYaKfJp8Iz8/H5pcQ4uKe5pcw5lsw6UaxsqQAAmQAAmQAAmQAAmQAAmQgJcQODqYkpc0ms0k&#10;ARIgARI4TEAt8pYsWYL169dj1KhRuOiii9CqVavjYu1ptt3Y2FgcOHAAe/bsqcSXlJQEnaKjoxEV&#10;FVW5nDMkQAIkQAIkQAIkQAIkQAIkQAKNR4AWfI3HmmciARIgAZcioO61CQkJRuBLSUnBjh07jDWe&#10;LteisfVCQ0ONVZ9m0x0yZAgSExPx0UcfITU11WTeVZfewsJCTJ48GWFhYS7VPlaGBEiABEiABEiA&#10;BEiABEiABLyFAAU+b+lptpMESIAEjiGgQp4m1lDX25iYGON+qy64zqIJNXR57969TfKMHj164LLL&#10;LsMPP/yABQsWGAEwLi4OkyZNQt++fY+z+nMeh58kQAIkQAIkQAIkQAIkQAIkQAINS4ACX8Py5dFJ&#10;gARIwGUJaIy9AQMGQIW7Y7PjaqVVANRkGioAavHz80OfPn3QqVMn5ObmGoEvODgYGp9PM+iykAAJ&#10;kAAJkAAJkAAJkAAJkAAJNA0BCnxNw51nJQESIAGXIKDJMZwJM2pSIRX8QkJCjKinAmDVRBw12Z/b&#10;kAAJkAAJkAAJkAAJkAAJkAAJ1D8BCnz1z5RHJAESIAGPJ2Cz2Yzbrsc3lA0kARIgARIgARIgARIg&#10;ARIgATcgwCy6btBJrCIJkAAJkAAJkAAJkAAJkAAJkAAJkAAJkAAJnIgABb4TkeFyEiABEiABEiAB&#10;EiABEiABEiABEiABEiABEnADAhT43KCTWEUSIAESIAESIAESIIHTI6ChBVhIgARIgARIgARIwFMJ&#10;MAafp/Ys20UCJEACJEACJEACJIDy8nJDYc2aNXjmmWdMBnBiqTsBTbCkE2Ox1p0h9zwxAb22tFCQ&#10;PzEjrqkbAf521Y0b96oZgep+u6ZNm4Zu3brV7AD1tBUFvnoCycOQAAmQAAmQAAmQAAm4HoGRI0fi&#10;8ssvx+zZs/Hqq68accr1auk+NWrWrJnJpJ6Zmek+lWZN3YZAaGgoKioqkJ+f7zZ1ZkXdg4CPjw/0&#10;+uJvl3v0l7vVMiQkxAwgVv3tGjx4MAU+d+tI1pcESIAESIAESIAESMB1CfTr1w933HEH4uPjaRVU&#10;D920cuVKpKam4qyzzkKXLl1oEVkPTHmIwxZ7WVlZWL58OVSIueiii6BiMgsJ1AcBtQhdu3Yt9u3b&#10;h+HDh6N79+4c7KkPsDyGea7Iy8vD0qVLDY2JEyeaQTCHw2GeOxobES34Gps4z0cCJEACJEACJEAC&#10;JNBoBJo3b45BgwahU6dOjXZOTz2RviSrm3NycjImT56M8847jy/JntrZjdwuvbYSExOxbt06BAQE&#10;4O6774a/vz+vr0buB089nV5fr732GrZv346xY8dCXSedLpWe2ma2q3EI6LWVkpKCDRs2wG6346ab&#10;bkJsbKy5vlq2bNk4lahyFgp8VWBwlgRIgARIgARIgARIwPMIqMjXqlUrz2tYE7RIWaoLZXBwsHmJ&#10;aYIq8JQeSiA7O9u0TF+So6KiEBgY6KEtZbOagoAKx/rbFRQUxN+upugADz5naWmpaZ2KfeHh4U16&#10;fTGLrgdfaGwaCZAACXg7AbUGWLZsmbdjYPtJgARIoN4I6AuyTiwkUN8E1KVNry391ImFBOqTgPO3&#10;i79f9UmVx1ICag3qvL6a2jKUFny8JkmABEjACwl8++23+P7771FWVlaj1nft2hU333xzjbZt6o30&#10;peCrr77CjBkzsGDBAkyfPt3EW2nqevH8JEACJOAJBNRyLzIykvHRPKEzXawNGntPXdpouediHeMh&#10;1dHrSn+71AqZhQTqk4Dzt0st+NQCuSkLBb6mpM9zkwAJkEATETjnnHOM6HX77bfj3XffNbXQ7JIR&#10;ERFmXkefDh48iK1bt+Ltt9/G0KFD3Ubgy83NRXl5OTTgLS0AmugC42lJgAQ8lsBll11mEmz06NHD&#10;Y9vIhjUNAXWjf/TRR02SDYowTdMHnnxWjRnap08fkxzIk9vJtjU+AR2YePDBB03CDee7VOPX4vAZ&#10;bc4Ty8tcmsxHOb/zkwRIgARIwPMJqCXfueeeaxqqmcXatm17XKPnzJmDxx57zGQfO26lCy948cUX&#10;8Yc//AHXXnst3nnnHReuKatGAiRAAu5DQAdQdPBELRZ0YiGB+iKgg4tOzwI/P7/6OiyPQwKGAH+7&#10;eCE0FIGqv12a/Vst+ZqqNK39YFO1muclARIgARIwBGriBnPBBRege/fubkdMgymzkAAJkAAJ1C8B&#10;X19fqPhCca9+ufJoMC/Fem1R3OPV0BAE+NvVEFR5TCWggp7zt6spxT2tCwU+pcBCAiRAAl5KoKY3&#10;obfeesvtCPHl0+26jBUmARIgARIgARIgARIgARKoIwHG4KsjOO5GAiRAAt5AYNWqVRg0aBCqs4ZT&#10;c3Rdv3r1ahQWFqJ///4YM2bMcWbpqampmDlzJm688Ua0aNECmtl2/vz5Jt7f+eefXxlMW4+3Zs0a&#10;LF68GN26dTPH8vf3Pw7zhg0bsGLFCmRlZZlYKlq/qKjaR5ioaf3VFW3u3LkmHmGbNm0wYMAA7Nix&#10;AxdddNFxbT2uslxAAiRAAm5CYMuWLVi3bp2prf6uanKlupScnByTvVx/+zXsw7BhwxAUFFSXQ3Ef&#10;DyFw6NAhLF++HPrZsWNHDBkypE6JDjS27saNG7F//35ospfOnTub67Smg5UegpPNqEKgtLTUPIfq&#10;c1lISAhGjBiBmJiYKlvUfVafVdWtV59VWbyTgL7frFy5Env27EF0dLSJX67x9k63pKenY/v27cjI&#10;yEBYWJg5bn1ZLtOC73R7h/uTAAmQgIcSUGFL49hVV9LS0swDz0MPPQR9uPrmm28wbtw4jB8/HrpO&#10;iwp1Gow9Pj4e9957r0l68be//c2IcrfddhumTZtmXv70JqdincYCHDx4MO6++25MmjQJl19++VGn&#10;1vTzmhFX12mMHn1h1OPGxsbi888/P2rbU32pSf31GHpjHzlypMnG27t3b6i4qO2cMmUKVCBkIQES&#10;IAF3J6C/rZpM6dlnnzWx9fS3/4knnsCsWbNqnaho586d5jdcB2t0QEfvA/fddx+SkpLcHRPrX0cC&#10;KhrfddddZmBMrwnNcq+JNFTsq01RAfqWW24xCb8eeeQRc/+/+uqr8corr0CTa7F4H4Hs7Gw8/fTT&#10;+PDDD43gm5KSgjvvvNMIMqdLQ0UdfR597733TvdQ3N9NCej19MADD5h3AP3t0sSDek3oZ12LDoBp&#10;XPA//elP5jgqFrZu3RrqPl7vRV5U0mRiIQESIAES8CICS5YsUZXKTD/99JMlL2dmWrhwofWb3/zG&#10;Eou842jIaKYlYpclYl3lOnkhtC6++GJznKlTp5rlcgO05EG+8vi33nqrJQ/iljyQWWL1Z4mYZ9aJ&#10;aGfJ6Kj1ySefWDI6bz7FUs6sE8u/ynOI2GiW/f3vf69clpCQYJbJSL4lol/lcp15/fXXzTpJsnHU&#10;8prWX3eSl1xLLFmO2n/z5s2WWBZa8lJ81HJ+IQESIAF3JPC///3Pat++vSWCniUDLmaSFxBLLK2s&#10;efPm1bhJIuJZEydOtK666ipr9+7dVmZmpiUWCpZkrjT3E3mxqfGxuKFnENBniuHDh1u///3vLUnk&#10;Za4JGSizzjrrLEtelK3i4uIaNVQG5SyxmjfTM888Y/3lL38xzxxiuWfJy7H1wgsvWHpvZ/EeAkVF&#10;RdYf//hH8ywpYpy5tg4cOGDdf//9/8/emcDbNd17fGWOIIiEBhFjBhJDE62aGvPQGmoqRSmKUqTU&#10;05anVe1T0WqRVp6pKEVNNdVc1JQiQo0NMUYQs8gk4b79XX3r2Ofk3HvPzZ3OPfe7Prk5Z++99tpr&#10;ffc65+z92/+h7otf/GK8ll1UGnwPZg+T4zUkr5bORyAzPKg74IAD6jLjg7rs4UKcX6+88krdd77z&#10;nbguE/+aDIXvQ+5JuE/it5XfTO57Su9fmtxwyQ4FoTBbr8BXAsdFCUhAArVOIC/wZa5Udauuumr8&#10;y8zF44XNFltssRCC3//+93UIagh1+XLDDTfEfRAMEd5Sydx74/q77747rYqvl1xySVzfr1+/Oi7K&#10;8uXnP/953MZNQSoIhLSdZfVNq+Jr5pIR15f+2NYn8DWl/9ysZunu67iQzJfddttNgS8PxPcSkECH&#10;JMB3debmGEW4jz/+uDAGbm6+/OUv140aNaouc7UtrK/vDQ88fvnLX9ZlLkZ1WXb2omoXX3xxXWb9&#10;UIdoaOk8BDLr/rrMci8+EOOhXirMFQQ5fvu5bqikZFZUdZklaB0PDjPLv/iHeJxZa8Xffx4KcvNs&#10;6TwEEEi4PuN7Jy/uPvHEE/H7hmtG5mBTC20hIiMoIyDzgMLS+Qjwe5V+tzBiSOXOO++M32nMkaY8&#10;6H/hhReiMJiF+anDoKL0viK13xKvuugWJE7fSEACEujcBDKxL2RWF/EPl1lij5RLVIG7Atl3Dzzw&#10;wJAJXYW/3/3udwWAmZVb4X3K1Fsazyl7whrrsH2FFVYo1OdNWsaUPRVcerIbxejKm9ZxnGTWnlkC&#10;pNUNvjal/+uss06Mj4Hr8OTJkwvtjhs3LnTt6k9oAYhvJCCBDkngqquuCtmNR9h2222L4uQRE4iQ&#10;C9nNcgzB0NjgMuusMGHChJA9JIpxSvP1MwuuGK/0nHPOCfnv9Hwd39ceAdzY+L3NROIwfPjwwgD5&#10;7fzqV78a58J5550XGvvtnjdvXsisQQOhPYYNGxbj92bCToy9hzsmMXtxASc2n6VzEGDOpO+T7EF0&#10;0bUq15pcXxJiYFFcKW+77baQWWqFzFLLUCydYzotNEq+b84+++zQo0ePGNMxH+OTeOODBw8OmRFB&#10;xaEnCEX0k5/8JMamJWQFcWl79+690HFbakUrOPu2VNdsRwISkIAE2pMAN3zEyikt2VPymFDjz3/+&#10;c+mmwjI/iqmUEwnZ1lDQ9bRP9nQsNRNFv8xtOLCOm4bMrSysvvrqhUQX2VOvQt2G3jSl/xyPm9an&#10;nnoqJhvJzOrDySefHG8yGjqG2yQgAQlUO4FZs2YVvuN5mFFauEnOrFliHWKmNhQAnIRLJD7goU9p&#10;AHISbfBdTSw2vks33njj0kO5XIMEHnzwwfiAbN11110oURdCMMmxMsv+mHgrLwCWokAQzKzpQ+ZG&#10;XropCsqZpWkMVp9ZxCy03RW1SYAHClkomdC/f/+F5gXCCSLMvffeG+65555Q7rutPiokgSMe6bHH&#10;HtuqAkx9x3d9dRBAGOaBAXMnGRyknvHwa+211w5//etfY8I/4ow3VIhpy/0K91OZe27YaaedonDY&#10;0D7N3ab5QXMJur8EJCCBGiaA1Vy+cAFNYGyySZHhtr6/ctZt+Sdg+TbLva+vLln4eFpPFl2ezv7h&#10;D38oZOEt107puqb2nx9xjoUlCz/Sf/nLX+KT4QsuuKC0aZclIAEJdCgC3CSnrLlkBywtaR3fu40l&#10;MchcjuLuiDal3//ccCPyYYmVjld6LJdriwAP4hDvKOUymvKAjzmRuYXH5FUNjZ4HhmTeLXddwFwj&#10;+D3b1lxzzYaacVsNESCJD3OHrLlLLbXUQiMjaQEFkbnSh79YBWK1lcWejtd5le630MFd0eEJ8JtH&#10;AkEE5OSFlAaFAQLfXcyPRx55JK2u9xXPKOYV90sHHXRQFPdI9IdVHw/QWqMo8LUGVduUgAQkUCME&#10;0g1eGk4WTy9aZyDw4cJQrpDhlrTvLV14+kUG2+9+97vxx5KnaE0ti9J/XIKymFLx6RuCHyLhwQcf&#10;HHBts0hAAhLoqAS4ycgCfEfLvNKbGMbEOkIgZDFSA9kqGypTpkyJm0ut99I+Wby1+DaL+ZdW+VrD&#10;BLgOIOstpdxvNfMKN1tKfdcSceP//5es+vPreM9NOGLPmDFjityAS+u5XFsEEE0ozKFylsXp+yaL&#10;0xiYi5WULNFbrLvXXnvFNhX4KqFWm3UIW0FBPC73YCHNLzyCGiuEO+I7jgcQWTzbQDgj3HT33nvv&#10;cNJJJ0Xr48baaOp2Bb6mErO+BCQggU5OAAs6njqR4r1cyQLTxjh+5bY1Z91hhx0WY/XwWq5UejHW&#10;lP7/9re/LRxqhx12iDcSe+65Z1yHm7BFAhKQQEclkEQ7bpKxLigtWN5hPcX3PdYy9RVEFiy7KenG&#10;p7RuCslgDL5SMrW5jDVUmhPlRN9kecfo0zxcFBLE4eUvy8gbsuRfi9KE+3RAAmlu8RC6nPjLw1wK&#10;DzCwHG6sZJmdw0033RQfINf3HdZYG26vHQJpfmGRXq6k+YVlez6UUGldvgdvv/32aO3HPsxFQlQQ&#10;7gfX3nPPPTcccsghoRKhsLTthpYV+Bqi4zYJSEACNU4gf+FTqak4FnQUYkr84Ac/KDIxJ97J+eef&#10;H+PVJXSp3fSa1idBLr2m9bziDktJ+2A199Zbb8X16cka2/kRJo4UhZtMfkzTj23aN73GStl/Tek/&#10;T97yFic8Kc4yZ8UnerNnz05N+ioBCUigwxFI341YKeTjpqaB8N2cvovTunKv1OP7l4LLXLmSrCDS&#10;a7k6rqsdAsybZDlVn/BW7re/KQRonxi5xIfEut/SeQikuVXOPRcK+bnV2HcODx3Gjx8f44fipZFK&#10;Y/uler7WFgHmTvptbO7vGXPrueeei4D222+/sNlmmwWS9m2zzTbhhBNOCMQnxY2ccENpTrcETQW+&#10;lqBoGxKQgAQ6KAECCqeSf5/WlXsls9hGG20UN2FqTnwdAmDzNIqLbKze0oURwhzZqCjTp0+Pr+k/&#10;4k9QeAKWvxhjXek+PPniGBQs+K6//vpw1llnhW9961uFZB1k4zviiCMKN6S4lVHSa1zI/mtK/+kX&#10;QXHzYh7WBqznpsIiAQlIoKMSSDcvPBgpJ+Rxk8MDk7y1VbmxIg4mK638Q6N8XX4LKPWJPfm6vu/4&#10;BLD+TK655eYEv6HMO0qah00dNWE7+D0+/vjjC9cBTW3D+h2TQLKyS3OodBTpgQPfN+Wsk1N9vt94&#10;WP2FL3whXmNy7cp3IfMzfSfymv7Sfr7WLgHmQEPfXYw8zTss08tZkCY6WL6/8cYbcZGEHclanu9H&#10;4ooecMAB8Tf22muvjTH50n7NfVXgay5B95eABCTQAQkQU444I9/73vcKvUcswyKPp0kNFX782B+h&#10;jIIYd9ttt0XTcyzekvjHxffOO+9caIpjjRs3Li6fcsophf1xoUC8u/zyy6NFHtnLTj311FiPvhCU&#10;lidgPO0aPXp0IFsj5u1Y8t1www3xPZXJqEa7FOqec8458T2Z1LDaYz9Kpf2PlbP/iCPEU92f/exn&#10;0S153333DT//+c9jHL5Ux1cJSEACHY0ANzGId1hCl7Me4MEGIh/1ysXoS+OljZVWWiku1udu+f77&#10;78ftpXFdUxu+1hYBRF8C0VP4jS8tCCspVm99bnCl++SXn3jiiXDddddF11xulC2di0BK3ML1J2Jc&#10;aUmhAAYOHFjWOjnVJ9HQr3/963idh3fGj370o8IfD7ApuICznuvShkIVpDZ97fgEmDeU9LtVOqL0&#10;O4cw3FBhbqaHZMmtN9XnXoQM4DwcwxAhGT2k7c157d6cnd1XAhKQgAQ6JoGtt9468LeohZu9Cy+8&#10;MPzmN78JkyZNij9QI0eOLAp2/LWvfS3wV64Qv6++GH60yV+5QsYqYlWQIS3dcJ5xxhnxIj+fqv6X&#10;v/xl4K++Ukn/2Zc4e9yQEowekRFLhKOPPjpm1qqvbddLQAIS6AgEVlhhhcCNDNbV5W5c083N+uuv&#10;X7DQq29cI0aMiJuSaJOvh0iYrBhoy1L7BBD4cD8jbEe5OYGFFfMO6xeuHZpS8DYgFAhB6nnox42y&#10;pXMRIJYyhdAtPJwoTbTBesqGG24YX+v7jxAvzFWSBOXjoPHQImUOpy0eXnPdmX8oXl+bru/4BJKr&#10;NqIb1pvMh3whWQZl1KhR+dULvcfCjwcYCMnJqjRfCYs+REJ+a1vye0yBL0/Z9xKQgAQk0CQCPHna&#10;aqutmrRPcyuTiaq05MW90m0NLTfW/2Rtwmt631B7bpOABCTQUQjwnYb19AUXXBBvcIcMGVLUdbKl&#10;U8aMGRNwKWqobLHFFvFGGWsX3Jfy9bGyIYsgNzKIPpbOQWDbbbcNZ555ZrSOwool78rGQzOEE4Sa&#10;JNZUQgVLF6zziWHFvEScyRfEntJ1+e2+rw0CuDvyUIHvFebEqquuWhgYcy19dyWPksLGkjdcOyIW&#10;Y2mVtwRkrj777LMxJAzfWb/61a8CFliGGCgBWKOLX/nKV2L4IbIwI74hxKVCuAnmHd8zWOA1VNhv&#10;vfXWiwIfIl/pAy6yiTPXEAH79+/fUFNN2lYsRzZpVytLQAISkIAEJCABCUhAAh2RADcohDugPPDA&#10;A0VD4Gb3vvvui1lxd9xxx6Jt3ECXWvxhhYXg8vDDDy/kakSiIgQdwhv4oKQIZU0vcPPLze3dd9+9&#10;0HxJQvC3v/3thWLwMbdS/LM8IKxASapBoHoE5byITD3mcApon9/P97VHAOGE7y7cvwmjki+45/Ld&#10;temmmxYlfKMOXhgpfhrLxH/cZJNNYl3mVfoj0ynWoRSEl5QcodRSMFbwv5ojQHgBfvcQikvjkyMo&#10;k3V5l112CaUGB4h/+XAXzJc999wz8rnzzjuLRGRW8l2H8LfrrrtGka+lQCrwtRRJ25GABCQgAQlI&#10;QAISkEAHIoClAgmDrrrqqiJhjhuY22+/PXz/+98Pw4cPL4wIcQ+RZezYseHJJ58srCfsAeu4eb7l&#10;llsK66lPqINhw4bFuKtYLFg6BwEs5ImpizCHyJcKc+Tiiy8OzL199tmnyDUNgfioo46KiQ/yIh83&#10;1T/5yU8CsfdwmyPR1p///Odw2WWXhYsuuijG3yWWGse01D4BXCZx0caV8i9/+UuMc5ZGTfxnrK6Y&#10;eylZAttYR3zmE088sei7Dguqcn/JZZJjpe3pGL7WNgEefhG7G3H3r3/9a9Fgr7nmmmjJyfdUChVE&#10;hWnTpoVjjjkmxmrMxx3FSh4Bj3n61FNPFbX1t7/9LYrMHKslLY+7paNkwcOPy94vnpZ9lYAEJCAB&#10;CUhAAhKQgARqlwBWUIhvCCfcfOBGi0UMrpVYtiDaLbXUUgUAJN4gDikWMljtffGLXyxsI6bfkksu&#10;Ga6++up4Y41AgwDz2GOPxZvqL33pSwvFMirs7JuaI4BAMnjw4ICoS5ZIEiMwf3AJf+2118LJJ58c&#10;1lprrSKBj7kzfvz4KMYg4CCs4A6H0MzNMEIfsXjvuuuumFgL4ZA4f1jv4UrJPqXxsmoOrAOKBBDv&#10;cLG96aab4rzCGo95QVZcYuXttttuRRmrfTotAABAAElEQVR0scRClJk8eXIUXBpLkECMyHPPPTcm&#10;i8HS1NK5COA2i8U5gh7fQ2Rj5sECAvJxxx0XwxPlH1jxO4eA/Pjjj0dr9SQu49rN9xwxHonluMoq&#10;q0QrP+Yq4iFzEut3jtFSpRCVNDPFn5E1OqClGrYdCUhAAhKQgAQkIAEJSKC6CWBlh2vjxIkTowUe&#10;lgTc2CDIIdrlC3XPO++8GJ/q0EMPjTcu+e3E20P84+YYgY8g41jZIAaWulTm9/N97RLAPZts9ilL&#10;JHOCWFRYhpZarZC0C4s83HuTdR9ucliFlgtSn6eGRSBz1tJ5COASieDLQwm+m3CJJB4f7rVJYEk0&#10;sOAjKRvhB3hw0VjMMxIpXHnllTFDOGKhpfMRwBLvoYceCoSZ4PeM3zBi1fL9VRqPkd+83/72t3He&#10;8RAsv525SRs8kGD+8b2H8IdATVt8J7ZkUeBrSZq2JQEJSEACEpCABCQggQ5GgJuODz74IMa0wiqB&#10;m+O8+1F+OMS4InYQFll5C4ZUBxdMhD6y53LjgtukVlWJTud8xXIPgYUbXaw8mV/JBTJPBBEPIRBr&#10;LOpRiJuGkFOufn5fbpiNkZYn0jne8z3D9w1zBAGmX79+CwnHkOA7jrnFKw8wGptPzFW+57Csyos1&#10;nYOqo0wE+E5ifvE9xG8iv2flfvcQAEkcxHdQPilHaodXfjsRDZmDfF/xPViurfw+i/JegW9RqLmP&#10;BCQgAQlIQAISkIAEJCABCUhAAhKQgASqhIBJNqrkRNgNCUhAAhKQgAQkIAEJSEACEpCABCQgAQks&#10;CgEFvkWh5j4SkIAEJCABCUhAAhKQgAQkIAEJSEACEqgSAgp8VXIi7IYEJCABCUhAAhKQgAQkIAEJ&#10;SEACEpCABBaFgALfolBzHwlIQAISkIAEJCABCUhAAhKQgAQkIAEJVAkBBb4qORF2QwISkEC1Enj1&#10;1VertWtt0q8ZM2a0yXE8iAQkIAEJSEACEpCABCQggUUl0H1Rd3Q/CUhAAhKofQI333xzmDhxYpg/&#10;f378SyM+9NBDw5AhQ9Ji4fXZZ58NF154YSBdfCqkgf/v//7vtNgqr/fff3/4zW9+Ezj+8ssvH8aM&#10;GRNOOOGEmK6+3AGvvvrq8NBDD5XbVFj3zW9+M3zpS18K77//fjj55JPDT3/607DccssVtvtGAhKQ&#10;gAQkIAEJSEACEpBAtRDokjpSV1eHicKAtOyrBCQgAQl0bgLjx48PPXr0CIh58+bNC4hoe+65Z3jv&#10;vffCEUccEdhersycOTNstdVW4aWXXgrXXXdd2HjjjctVa7F1t956a9h+++3DKqusEt56660wZ86c&#10;2PaXv/zlcN9998Ux5A+2YMGCMHjw4DB9+vT86oXeT548Oay33npx/bRp08L+++8ffvjDH8ZjLVTZ&#10;FRKQgAQkIAEJSEACEpCABNqRgAJfO8L30BKQgASqkcCnn34ajjrqqCiC/dd//VdRF0866aRwyimn&#10;BKzyEMgWW2yxou1pYbvttgvbbrtt+MEPfpBWtcorYuM+++wTfvvb34Zhw4aFDz74IEyYMCH8+Mc/&#10;jsc777zzwsEHH1x0bETHfffdN+ywww5hrbXWCv369SvafskllwREyilTphStR7DcYIMNwj//+c+w&#10;+uqrF21zQQISkIAEJCABCUhAAhKQQHsSUOBrT/oeWwISkECVEcisucMee+wRhbs//elPC/Vu0003&#10;DcTk4+/iiy8O3/72txeqw4oVVlghTJo0KQwcOLDs9pZaedlll0VrQdxy82XttdcOzzzzTDjuuOPC&#10;uHHj8pvCLrvsEo488siw5ZZbFq1nAdfiQYMGhe985zvhF7/4xULbTz311HDnnXeGu+66a6FtrpCA&#10;BCQgAQlIQAISkIAEJNBeBEyy0V7kPa4EJCCBKiSAgHXvvfeGs88+e6HeYR1HwokUTw/ruHLl6aef&#10;DiuuuGKri3scG+u9UnGP9bvvvjsvYfPNN4+v6T8ETNxsy4l71HnwwQejZSKuyOXKYYcdFvlccMEF&#10;5Ta7TgISkIAEJCABCUhAAhKQQLsQUOBrF+weVAISkED1EcAyDfHuZz/7WXTBLe3hHXfcEbbeeuuw&#10;1157hSWWWCLG5HvuuedKq4Vbbrml3ePUPf/882H99ddfSMjr0qVL2GSTTRbqc1px1VVXhaFDh4Z1&#10;1lknrSp6XWaZZQKx/RAJ33jjjaJtLkhAAhKQgAQkIAEJSEACEmgvAmbRbS/yHlcCEpBAFRF47bXX&#10;wt577x3WXHPNmFSjXNcQ7nbbbbco7iHynX/++QErPrLX5gv1St1bzzzzzHDFFVfkqzX6fscddww/&#10;+clPGq1XWmHq1KkBge9vf/tbvVl0S/dhGeu+a665Jrrnltue1iFyYul37rnnxsy6ab2vEpCABCQg&#10;AQlIQAISkIAE2ouAMfjai7zHlYAEJFBFBL71rW+Fyy+/PPzud78LRx999EI9Q/wiscRTTz0V+vTp&#10;Ex5++OFoyda/f//w+uuvF4S0jz/+OIqEZJ3t1q1boZ1XXnmlyRZvyy23XFhttdUKbVTyhgQYiJDE&#10;4LvyyivLWiLW184DDzwQrfv+9a9/hZEjR9ZXLfzxj38MBx54YEy4AQeLBCQgAQm0PwESRGGl3bXr&#10;5w5K/HYRW5V1bKNUWq+tRzR37txAiAvCYRBeIj+O0r4whvyYSrc3ZTkxKmXXlDYaqkv7/K4S4mPM&#10;mDELZbZvaN+23kZyLa5rSCRGv/PXMc3pS7k515z2WnNfPi+LMvZF3a81x9Lebc+ZMye8/PLL0TOk&#10;oc9ze/fT49cWAS34aut8OhoJSEACTSbARTeWaz179owx7co18MQTT0ThDnGP8qUvfSm6sXLR/te/&#10;/jWkmHUkn+ACvvSiePDgwTErb7m2W2LdO++8E7Pl3nDDDfHCFNFxvfXWC3/5y19iXys5Bu65w4cP&#10;b1Dco50BAwbE5h599NHw0Ucfhb59+1bSvHUkIAEJSKCVCCxYsCDGR8V6mwdMiFWIFMRo5UERghm/&#10;XwgtxJmlHpbrqV56oES9xRdfvJV6Wb7Z+fPnx5AX/Jbec8898eFZafzY/J6ffPJJuPvuu8O///3v&#10;8NZbb8UxrLzyyuGggw5a6Lc3v1/+/a233hqPyToyyWO9v/HGGy+UVT6/z6K+nz17dnxwyLXGn//8&#10;5/jbvKhttdZ+iKs33XRTbB4rfcKP8BvPPKEwT0i+teqqq8blxv7jGgQvB+Yl10NDhgyJ10wjRoxo&#10;bNd2347IPHny5PDiiy/Gzwsd6t27d1G/mLOc1+7du4cNN9ww7LTTTjGxGQ+BEUnZzuePuUrhM8Uy&#10;n0GSsA0bNiw+NCbsSS0X5g1eJRMnTowJ7AhvY5FAaxNQ4GttwrYvAQlIoMoJkDCCizAs33hyXa6U&#10;i6v33e9+N2ajxU03CXy4xW6//fblmmjVdfSbm6P3338/MB7iCGI1ePDBB0fLgcYOzoUnIieWeY0V&#10;bgQp7MNFvAJfY8TcLgEJSKB1CSCiYHmN5RXW2wgNPIwZP358fHDTq1ev2AHqIbIstdRS4eqrrw6P&#10;P/54QGQ455xzwlprrbWQkNG6vf5P6/yW8DvSo0eP+HuFGNRQQVRZd91140O5P/zhD+Hdd9+Nme8R&#10;WuqLH5tvDwtBwmggECJA8Bs+atSoGH4jX6+p7xkHQtliiy1WtCvj4uEZ/YZ7tRX6fNZZZ0Vx8+tf&#10;/3pYcsklY6Iw5gqW/ddee23sMiJXpWFDuJ74/e9/H68T8JDgoWh6OFht4y/tz6BBg+LcQuS79NJL&#10;43k7/fTT4+ck1eWa8YUXXogJ2T788MMo8LEfAt4jjzwSLrnkkliVazC8P/iMIXZyzcS1GsIp8Y65&#10;5iLpGXOkFgvfO8Rt5tqYz9zxxx9fxLEWx+yYqohA9qU8I/uzSEACEpBAJyOQubPWZT9HddmT9XpH&#10;vummm9ZlT7SLtmdiWl12IV+X3SDUZU8o47bMUq/uzTffLKrHQhanry67gWjS389//vOF2ql0RXZR&#10;Xpe5Q8RxZe4Rje6WxdSLdbObwkbrvvTSS7EuzP7+9783Wt8KEpCABCTQNgQy4aHue9/7XvyO3nbb&#10;besyK6OyB6be2LFjY70tttiibubMmWXrtcXKzLWxbtasWXU33nhj7M8ee+xRl1kaNnpoxrbLLrsU&#10;fo8y8aCOthor1113XV1msR/34zf77bffbmyXirZnlpN1mRhWtm72wK3umWeeqYN7NRV4nXHGGXHO&#10;lF67cA6y0CWFa4lMqKrLrD4b7T48Mw+CwnnJRLKKzkujDbdhBcaexU2OY8jEuTquo7IQLIW/zHsh&#10;Xutlwnjd/vvvX5iv8Mw8J+J+mZhbl4mEde+9914d9TNhuW769Ol1mQBYd8IJJ9RlQmpdZslXl4WG&#10;qcss/tpwdG1/KObEEUccUZcJxFX3GWh7Gh6xtQlowVdFIqtdkYAEJNDWBLIfmeg+wHE322yzsofn&#10;6Wx24RuftuYrYCmx++67hz/96U/Rao6n1FjS4RJVWrDw++pXv1q6usHl+qwJG9zp/zdutNFGMePv&#10;bbfdFv7xj3+E/fbbr8HdcM/FeoPYfY2VvPsWbs0WCUhAAhKoDgJYAiVLKayGSq3JUi+pl35j+C1L&#10;4SfS9rZ8xYqO49MPCr/LlRTGtuKKK0YLoUmTJkVrKyzrsZiqr+BWiZss1n78NsKopcaOpRvWhN/4&#10;xjcWOjwuxNVY7rvvvmi9R2zd0msXYqZhsY/FJ9xwWSUMyOGHH97gUHD1xVKRP66fll122Wgp2eBO&#10;VbaRsdNvCpaXWC/mr31Yj6XjN7/5zThfcX1nH+Zy+vylzyJzLBWYfOELXwhY+2Hd9rPM2wLrQNx2&#10;M2E7Vau5V75rDjjggJCJodHKFm4WCbQWga6t1bDtSkACEpBA9RMgfg/uKdwQcKNQrtxxxx1RLCu3&#10;jZsJChfHmfVBve65K620UnQBwg2o0j/i9jWnEE+IwrEbKtxM4aqV3Iwbqss2mKVSaTyeVN9XCUhA&#10;AhJoXQKIDJT0Wt/R0naEiWooyU0x9auSPmUWU4GM8wh2mXVU/C1raD9cThGriJlGaamxE2Mss4Rr&#10;6NBVty2zmgz/8z//E69/cKMsV7g+IIYjDzBhfe6554bMGqtc1bguswSNQisPFRHAKE05n3GHKvyv&#10;PtEZUXrXXXeNImDqdn5Oway0wAMx9bDDDovXjLjtnnLKKfFBcmndWlrGrZ6Hz7/85S9jwplaGptj&#10;qS4CWvBV1/mwNxKQgATalABx6ihcdNRXiL+XuQGV3Zy57kbLPmL5/OpXv4pxRspWbIeVxM/hqTMX&#10;VQ0VMu8SbL1SgY+bKApPnwcOHNhQ026TgAQkIIEOTIC4rli6kTiAh2HEksMaPVkppaGxjd8SrLwQ&#10;johRxsMshKPSBAXsw3bENhIaEJuMB2z1WRumY5R7RUDhYRiWQffff3+0pkdcwiKqtJD44KKLLoq/&#10;51hSNVbIAPrQQw/FWH1YomGJxYMzLN2TaMW4eQh48sknh8yNM8Zlu/3226NVF6Ijx6EdrhEYL2JQ&#10;ud9NEhFkoTKiBSBtEkuQ65Jk1Zj6mrmJxmQOZLAnfhvWZZwf2JMshBjAq6yySqre4CsJTdiX2GgN&#10;sWesWFzBLnMzjuNF8CtXSDRGn0jU0Vi8PjwjOD5zhoKlIJ4UpXF9GTPnlmsPBET6A9svfvGLRcIa&#10;VnQkmGFcJLFg7hEnj/PDPGYf5i7XRs0tzF/OKXOh1PKx0rb5DHEOiU8H1zvvvDPsu+++le5eVI/P&#10;AWMngc4aa6wRvvKVr8Q4zJyPN954I8bn5JxwnuHEvOaPAnNiJKY5zToSqJFEjlieWN5ROAePPfZY&#10;tGSkrRQrk/MI45deeimKxcxB5mJpQcD/2te+Fh+IYwlKfEKLBFqDgAJfa1C1TQlIQAIdhAA3FhTc&#10;JcoVLoSwzOMpd32Fi5TjjjsuXjTW9xS8vn1baz39xl2IgMblLrTyx8U9lwtrbtwqKUng4+Iuf0FY&#10;yb7WkYAEJCCBtiGQtyQqd8TGtiOOkCiB5B183yPGZbHD4u8FFkeEdaAgwOBm+Oyzz8ZMttzIEx4i&#10;i7kVb+KPPPLIIlEFsey0004LZH/n4RmCC4JVyuLalN8VLKsQN0gOgbCR3EixjiotJBRhTFnMs5iF&#10;t3R7fhnRYty4cVFgGz16dMyKinCHBdshhxwSM8oSogLxjnEkkQchCaGFwu8wAgkW8iRWwH2X7MB5&#10;gY++X3/99XF7FjMxPjBEKDnppJOiSAXv9NtMVlva4qEjAsx2220Xk2Mh1CDi8NsMd5KGlAqw+bGl&#10;vpEIAzFx/fXXL91ctIwwSpZhRD7O84QJE6JQUyqSzps3L4o31MMlk/HXV3CpJhEFwhJzi8QUxx57&#10;bBTgGHvyPMBaEDdWrtX22muv2CZJZEgm9qMf/SiuY75Qj2s1kmLA76c//Wmcl9TjnHDuL7vssvDr&#10;X/+6Xk+L+vrK5wTRMl/wZIA1107NKYiOuOxy/hDj9tlnnyZfVzF2PjuEi2HsJ554YhSYGS/bmB+4&#10;ofN5JNP0xRdfHIVAks0g4lGPzzniNZ8n6jPPEO0Q5xHzEORIOoKIzTGYO3iu0AaJfLI4g1HwxDqW&#10;c4uVXjnRGEEUnrjJM9ZydZrD030lAIHiT6tMJCABCUigUxHgopWSLs5LB4/4xc1LilVUup1lLAe4&#10;COciqCWeDJc7Rn3rvv3tb8cnv1lQ9fjkF6s6bji+//3vx5svLoAbKlzMcSHXlCepSeBj3BYJSEAC&#10;EqhOAohAr776ar2d46a8vsLvCFbpG2ywQdhhhx2i1Q5CF22eeeaZ8cb8f//3f+N6rIbIwsvvECIB&#10;v4P8pmLxhdsq1l757OtkvkXwOv/886N4yA0/v8UIWItS+B3jeFg/IQbRLhbp+YdbCGkIG4hi/J6n&#10;h3vljsfYEYj4rUMMTH2nj1haIV4gbiE44YaKxRLCBpZYiJ7wok9YoiGg8eAvS7QV69CPfCEG3n/9&#10;13/F422zzTaRK5aP9A8LOHjDkbEg2rENpohaWQKMaDGFBRYiHFaEiE5Z8qsoxuWPU/qec49QiBhb&#10;STgQzimCDIIZYhz9RlTNF6wIETux0kLcg0G5wrGxGuR8YVHHdQvjQuTKElvE2HdZkrHYN65PEKA4&#10;D+kBKsIq4hLrdt555yhesQ5vhSzBRRShbr311pidFuszzvfNN98cRdOzzz47rm9K/GDOLZaGKZYe&#10;FqrMX2LyNUWMLseCNhGmGXuyZk2u6uXql1sHPyw+EeNezgQ4LEGJH8jnjjnIuUI8ZeycE3hkCXbi&#10;XEMs5XOOcI3VH+NBcKQ9+DLv7r777jivyfbL9TDnDvEPsRfmWKViMYuwzUNlPmd77713/O4o7S/t&#10;8UCdOYRQmB4SlNZzWQLNIVAdQSeaMwL3lYAEJCCBRSbAhTsX6qVPu7kYPPTQQwMXh1zsEzSbC8Zy&#10;hX25yOQiv60LF908LUWg46KMGzDchrlR4Ol4OdeofB+xmuAGsFL3XPbl5oGnwbiWWCQgAQlIoDoJ&#10;YFGHZU65P0Q2XEbrK3zPE1cOAYbv+yRYYWWGeyIWPVlm+bg7Vjy4TiLSLLHEElE4wEWSGK2Ef0D0&#10;SQWLtrPOOiv+XmK9hUCGUEKcN35HKfUJQ6mN0ldEM4QJfscQ+p588smFfq+ff/75OB6Eh8ZEGQRL&#10;hA/EQOLz0kf+sKTDMpCYaVj3Icpg2cVvb3IrZfwsY6XHNq4xNtlkk4KXQP7YSSzBiglRDOEFFuyD&#10;mIYLKm6bWEvBBDfmMWPGRMYwQPBCTOQVYRWhBUERa7XGCpaMM2bMiBaKKZlEQ/vAmPFzjjgGghDX&#10;Rqkg6CG6YZHJNVGpkJnq8Qpb5gSCEkIbY0P44SEp8wgRMT1IpB5tYynHPOQPLjDCRZb6FM4PlqbJ&#10;GhH+MIUX9XkYyjEQlrDoa0phvIhcWHDyx7Ug4mhDInGl7SPmJTdsLDw5VlMLc46xZ5mL465pzjEv&#10;WI/QxzasWzkW16psYx1cOAeIswiXzE8SwvC5Z/4ivvO5Zg4j+mFxiIUmY4c/15pYpSL0cf54j4CL&#10;S3+5kj7rzH3EcosEWoOAFnytQdU2JSABCXQgAlwA5W9A6DoXhvxhoVBJ4YlmqUhYyX7NrcMFNVZ6&#10;PDnlIp0LcJ7mVlp4eowr79ChQyvahQtEbvxILpKeZle0o5UkIAEJSKBNCWBxVp+lNTfyCDRY+5Qr&#10;iBjchGMRlizT2QeLMsQBRBcECQpiAFZzPFyi8HuK6x/CHwXXzVSw0ML9FSGg1O0RS6bmFPZHfEBA&#10;RCQikQbiBwWXQGLaNXYMxkVdxokwlC+Mf4sttohiJCIi7HbbbbdYJYmS6TXtxxj5TUYALN1GG8Q1&#10;o43S31PEKLKqYn2FpR5CDO0gcPHgDiEIwSWJQxwvZeqtRMAi/jAiHMetxJqNvlOPh570B8ELUQgB&#10;jcJYsEDDvRZO9RUsDbF0pP9YwSUhkH1we0X0pTB3sCyEDS68yU2ZucNx2Z9zRXsUhCj6h9BHYe7n&#10;4zAiniL6IWxikdeUwhzC2pBzQuG4iGP1iVhNaZvx0x6Fz1npZ6KSttLYk8s0QjDjTYU5gsszgj1z&#10;JI2D7YiBzAHmO98H8KMPCHHMM8RnzgPLFI6VkquxjvbS+YZ/CndT3xxkDqc5i1BukUBrEFDgaw2q&#10;tikBCUigAxHgiX5zL9S4AG2vgjhXqUBX2kf63ZS+cxO3ShbAu6GYhKXHcFkCEpCABNqeADfSDbnA&#10;1ReaAsGBeFtsxyonLwAhSCTXzBQnDSEF6zFu6rHsw7INkSGJLWnkWP4hDFHSvmkbr4sibuT3xxoK&#10;IebCCy+MYsY9WbIF+soDMCyusGRs7BhYMeGOiWhRLj4Y4ghiE0IRglYS+PL9KPc+HTeJIdR54okn&#10;olCVrP/y+1Ev/a4jlhK3EDGG9QhBvKY2037JtTMJRml9udckvnLsfJ/K1c2vw2Uby0bEOThjOchx&#10;if+GC2cSGfP75N8jzJGoAes9rL/yhX4jalKSiAQD3jOnsGak31hIIi7xvlQ0RYCi5Ocsy4yR85kX&#10;1FhfSYEzfYB/KjzQRaikvXTMtK0pr4jfyY0eK9amPKAtPU4S4tNrfntqt7SvcIEVn83SeUPd9Jdv&#10;K7GFS+ncSdtK20r7p/PAMoKuRQKtQUCBrzWo2qYEJCCBDkSAJ/78WRomwM0b8W24sK/Epafh1twq&#10;AQlIQALVSICbc4LzI14gxJUToPL9RmRBTEPkwcINt1HEQWKn5QvulClzfUu4N+bbTu+xyMdNlGQL&#10;CFCISPxm4TKMxVtjBesuxDTGntw/8/sgnqSYdVg4NqckK6d0vFLxBRGJ43GcZKnG8ZKoUipupfWV&#10;9CkJMU09D4hkJGogoQV/iJxYiyGKwrucuJTvD4IWLpywRTRrrD5zkfNHEgnmFdaiCMfEjaOd+kop&#10;G+o1hU9pu8yHfEE8R/xuTpu0h7iXsggzttI5kD9ma72vbwxpfTmW9KW+9Y31M53zUqaN7ed2CVRK&#10;4D8yf6W1rScBCUhAAjVHALEKd470FLXmBtgCA+LpOS7LZKCr5CapBQ5pExKQgAQk0A4EuAHHSor4&#10;eQg45QqWbsnFjoD7P/jBD2IM2B133DHGS0viVH5f2k1WZ7ha1lcWVTigPdwKD8jcSLEqw+KLDLX8&#10;JRfX+o6Z1uOOmVwd0/jStvSaYtvmXUDTtqa8JlfJl7PECHkBL7WB1RUiC+ciuRqnbc19TW6SuGY2&#10;VWjBFZs/LOgQdS/KkoDgWouI2lhhTIi/WPElsbd0H4RPBGYKIjFZYbEaJHYcHgep76X7teUyc5lx&#10;JBFsUY9NfEVEZeYC11i1XvhsYy1ISZ+zWh+z42t7Agp8bc/cI0pAAhKoOgLHHXdctE6ruo5VQYd4&#10;uvyzn/0sxt3BMsIiAQlIQAK1SwDxAks4rK0mTJgQ43OVjvauu+6KAh8WVtTBZZXfB0SP5NaXxI8k&#10;2GF5RdIKCuJbaUnWSwhOaZ/SOpUskwgAyz2sxMhEi2slLqGVFCzUUixBrBLLiV+IT/QV99TmFBJH&#10;wJrEI+XChNB/LOyIV1jq7tyc47IvLtSMAetB3GabUhBmSLLF+cVSEhGOpCDJRbihtuDLuInfSMiP&#10;JPbk98HNm7EjIpOxGQEM8QsRjGPCjL43d57kj7ko79P8XpR92eehhx6KDHh/9NFHVySQUrcjF+Yz&#10;c46CBadFAq1BQIGvNajapgQkIIEORoDYJ7vvvnsH63XbdBfLAZKNJLektjmqR5GABCQggUUhkJJa&#10;1BcHK7WZxJVy9cgcjxiD9RsPeMjIi7UXVlsk4OCPG3Qsz7DyQ2xJSTdonwyZWKZRuKnHKou6e+21&#10;V1xHuAcSTORL2p/jVFoQp0qt34jPlgQoHlCRXTclCUjtJtfUUnEL8QhrP8QqhKbkPpn2YxzEEYRP&#10;Pr5hskyED4VXLCApSYzifV64JPMoFo+Ml2RXpWXSpEmxHyRKoY1UUt/Tcnql75UWvBa47kFsKU0y&#10;lm+DuUHyhVIxi2zKJCEhEy9ZVksTkjDO1M/8/IITIVHYTiIUvAJgjBsy558MuwieWC2yjkytnKP8&#10;nMD6D68C2uCPPqQ5X06QZTyJH/UrLWle0WZ97ZZrK40bZmle5OvRFslTjjjiiBgf8vvf/35MXJbc&#10;pqmLhSsCKHMwjS3fRrn3aWzptVyd0vMIF+qXjo96aV3pPqndtD0tV/KKWMvngs9XijFZyX7WkUBT&#10;CHz+bdmUvawrAQlIQAI1R2CVLHmEZWEC+cDSC291jQQkIAEJVAsBBBsEEAoiW31ukNR79NFHYz0E&#10;FerlhQEs3g4//PAoslx88cUxecVhhx0WhbOTTz45Jq8gvAU36gg87HvCCSdES++zzz47CoDJ6uzc&#10;c88NV199dRR8sPJDHEOgof2LMvdO+sH2q666KvbnkUceCeyDqNhQwZIOEQyBsVSow+qNfpEUYsyY&#10;MUXNIFiRRITCuEtFPCzzsKhCZGGsCJWIGcR8w1qR38Tjjz++SDQkViFCyHXXXRfGjx8fH4oloQcB&#10;berUqZHRSy+9VOgLD8/wHkAoZLyIqQggCK8PP/xwZPPjH/+4kFmWHUkYQnuMN39u6V8ax/PPPx/P&#10;W+FAZd7g5kq8REQs2ixX2EaCD1iVuivjgk1CEwQiBNHktkw7zAWy6mKBR3n88ceLLPVIfLLffvtF&#10;YY6MxyQ6+973vhczPiNqkbCFbMHwIVst4h6WmIjCZ5xxRrR8w4oQTlj4kemZQn/hTMGiNPFnGWac&#10;R8TGPDe2lSu0neYInxXmWBL8ytVP69gvfa4Qecn4i0jJMenTvffeG+cU44XdaaedFucSGX7zhc/F&#10;KaecEucHIl9jhb5x3ikcJ99X+s/YKfQjL8xxXhFI6Wt+HvCe88dnrPTcp3lGm3nhlTmZtjFmWJQW&#10;+sI5QhBuLKN16b4uS6BSAoVHHdnTqeOynf6TA7rSva0nAQlIQAISkIAEJCABCUigHQlwQ494gHUZ&#10;N9dYQJEcA8GIm3cEKCyEEDhwPaUuAiD1EHuox813qodwhyslQg4CADf5ZL1cZpllwiGHHBJdYImn&#10;hkhB5lSEAMQr6uKGi0slFoDc8CNeINrQNqJfck3lRh83RfpLu1j0IKpstdVW0f2VZYSe0oJFE+Pk&#10;L4k1iDn8pbh4CE70b/To0QGXXQrCE+Ih40cY5JiMH2ECl1AES46Xxk7yCMQp6uJC++CDD0bhBMsr&#10;xMO8xRwMEU7ghIBIAgYs9BgjCSIQCwcNGhT5w4X3CIKIhQh8WAaSqAKRJolqiJRY76WYc4hmZG6l&#10;r+zP8egD23GZxiqMMWOtSNuMp744Z2xnrLjXIqIlRok1oi+cGDPnGLbMD1ywOQb78x6miHWsozB+&#10;+sIf25gb7Mv8ZJl9GD+xfJkLcMGii/HjNozoi8DKuDgPzBnqMLew8IMp1oPMAeYcVqQIxtQlUzLi&#10;NueV/lHgi+DFNuYm3OgH/U3nIFbM/cc5Z24xN/kM0QfELrizXB9Tztvf//73yIyxMR6EbMRBzh1Z&#10;kzm/zE3E1YMPPjhmHoZJaeFzgIUrHBg3HiZpTKV1+XzffPPNhTnN+WKMzG2EOrYxf/kcMmdoh/ew&#10;Yj7x2aev7IOoSp/ZB8ZJeMQSkc/D7bffHtnAGw60x1jZF4EadsxH+s0fn0fOdyrMp4sy8RKBPLnC&#10;p22+SqClCPzn05+1lk3MGdnLgJZq2HYkIAEJSEACEpCABCQgAQm0NgFusBEwuFlPllMcMwk+iAjc&#10;cFOoR53G6lEXqzVEAv7YH8FmlczaPX/TjnjzcmbNg7iDAIJYgLCCMPHcc89FUYd9EAUo9HX69OlR&#10;nKMv9A2xhe2IIFj2ICwiVCFWlBZEhTRWxotggciAOJESV7APwgclCWS8TxlcEWtSSYwQMPJuktRF&#10;QERgog6CBv1CtCjnepnEKgQchCf6g4UTHBJr2keAop1UsHSCLyIWLBkL4hziSl5MYjy0hYBIoU+0&#10;xfgQuxDgENMotMExygmksUL2H33CCg9xDSs42kuFtug7nODN+aYt2kxjRyxmzJzvVOhbGi9joXAO&#10;6Q9/+XOBYMyc4Y/2CQPCX/4c0N7L2dziODDhWLyyD7xYZk7SR9qjz7znmLDjnNIG55K5Qknc2Fau&#10;wJlx0xZzlcLcT+clP/fz+5fbL/WF/ekTf3Dkc1Lf/KZNxstnAcvDK664Iopn7FuuwJmxc87oL/Vo&#10;n88gIh3nI2V85tyleUx9uFCHwrxNnx/2SesZL+eNuZaOk+YZc5zzwTljG8dhzHwmOQ6f7fS55xhj&#10;x46NIiFCIcKpRQKtQUCBrzWo2qYEJCABCUhAAhKQgAQkUBMEEKG4ac/frJcODMEniYhpW7l1aRtC&#10;AOIEbSJKsEz9ho6R9m3LV4QO+oaIUTq+0n4gsMBpUUqydOMYeZFrUdqqdB8sqg466KDw29/+Nmaq&#10;rXS/lqzH3OL8J+GwXNvl5lG5deX27ajr+GyQpRixDVfujl4QZLG+POmkk8K3vvWteM47+pjsf3US&#10;KHwDZ1/IWvBV5zmyVxKQgAQkIAEJSEACEpCABCTQggQQ1y6//PJwzTXXxDiAuHVa2p8A54U4jLhd&#10;I4Z19CRnjCcLhxbBElcSa0iLBFqLgAJfa5G1XQlIQAISkIAEJCABCUhAAhKoWgK4o5LAArdnsg+X&#10;iwlXtZ2vwY5hBYplJe65a6+9dsx2XJ97bkcYPq7gf/3rX6Pb8T777BNjA3aEftvHjktAga/jnjt7&#10;LgEJSEACEpCABCQgAQlIQALNIEA8NhI7ICqRACLFYmtGk+66iAQQ+DgPiHqch0V1+V7Ew7fobiSw&#10;ueOOO6JrO5lztRBtUbw2Vg8BBb56wLhaAhKQgAQkIAEJSEACEpCABGqfAGIM8d5IqEACCIsEmksA&#10;11wShjCnSPxhkUBbEFDgawvKHkMCEpCABCQgAQlIQAISkIAEqppAcxKFVPXA7FybE2Au8deRXYzb&#10;HJoHbDaB7s1uwQYkIAEJSEACEpCABCQgAQlIQAIdnEBHdgnt4OhrrvvMJedTzZ3Wqh9Q16rvoR2U&#10;gAQkIAEJSEACEpCABCQgAQlIQAISkIAE6iWgwFcvGjdIQAISkIAEJCABCUhAAhKQgAQkIAEJSKD6&#10;CSjwVf85socSkIAEJCABCUhAAhKQgAQkIAEJSEACEqiXgAJfvWjcIAEJSEACEpCABCQgAQlIQAIS&#10;kIAEJCCB6iegwFf958geSkACEpCABCQgAQlIQAISkIAEJCABCUigXgIKfPWicYMEJCABCUhAAhKQ&#10;gAQkIAEJSEACEpCABKqfgAJf9Z8jeygBCUhAAhKQgAQkIAEJSEACEpCABCQggXoJKPDVi8YNEpCA&#10;BCQgAQlIQAISkIAEJCABCUhAAhKofgIKfNV/juyhBCQgAQlIQAISkIAEJCABCUhAAhKQgATqJaDA&#10;Vy8aN0hAAhKQgAQkIAEJSEACEpCABCQgAQlIoPoJKPBV/zmyhxKQgAQkIAEJSEACEpCABCQgAQlI&#10;QAISqJeAAl+9aNwgAQlIQAISkIAEJCABCUhAAhKQgAQkIIHqJ9C9tbo4f/78cN1114VrrrkmTJ06&#10;Nbz55pth2LBhYYMNNgijR48Om266aVhuueXCGWecEbbZZpswYsSI1uqK7UpAAhKQgAQkIAEJVAmB&#10;G2+8Mdx3333h008/XahHXbp0CX379g3LLrtsWGmllcLmm28elxeq6AoJSEACEpCABCQggSICXdJS&#10;XV3djOz9gLTcnNerrroqHHnkkeGtt94KvXr1Ct/5znfC1772tbD88suHKVOmROHv+uuvDyNHjgxP&#10;PvlkePTRR8O6667bnEO6rwQkIAEJSEACEpBAByEwa9assM8++wSuB1P58pe/HNfNmDEj3HnnnWHi&#10;xImhe/fu8UHw7373u7Dmmmumqr5KQAISkIAEJCABCZQQaFGBLxMJw1FHHRXGjx8fD4O4d++99wYu&#10;2ErLHXfcEXbeeecwZ86c8PjjjyvwlQJyWQISkIAEJCABCdQwgUsuuSTsv//+hREi+F166aWF5bPO&#10;OiscffTRcbl3797hzDPPDIccckhhu28kIAEJSEACEpCABD4n0KIx+E477bSCuMchJkyYUFbcY9vW&#10;W28dLrroIt5aJCABCUhAAhKQgAQ6GQEeBDdUeGh84IEHxipz584Nhx9+eLj99tsb2sVtEpCABCQg&#10;AQlIoNMSaDGBDzeKE088sQBy1113DQcccEBhudybPffcM8bjK7fNdRKQgAQkIAEJSEACtUuAeHv5&#10;UrrMth/+8IeFKsTsw8oPsc8iAQlIQAISkIAEJFBMoMUEvnHjxhUFS95kk02Kj1TP0tixY8Niiy1W&#10;z1ZXS0ACEpCABCQgAQl0VgLDhw+PMZvT+N95551ArGeLBCQgAQlIQAISkEAxgRYR+F5//fVwww03&#10;FLW83nrrFS3Xt8CT2CFDhtS32fUSkIAEJCABCUhAAp2YQGks58svv7wT03DoEpCABCQgAQlIoDyB&#10;FhH4Jk2aVGS9x6HMilseuGslIAEJSEACEpCABConsNxyyxVVfuGFF4qWXZCABCQgAQlIQAISCKFF&#10;BL4XX3yxiOWyyy4b+vXrV7TOBQlIQAISkIAEJCABCTSVQKnAN23atKY2YX0JSEACEpCABCRQ8wRa&#10;ROAj6HG+vPfee2HevHn5Vb6XgAQkIAEJSEACEpBAkwnMmTOnaJ9Swa9oowsSkIAEJCABCUigkxJo&#10;EYFv1VVXLcJXV1cXSq36iiq4IAEJSEACEpCABCQggQoIEOs5X0aOHJlf9L0EJCABCUhAAhKQQEag&#10;RQS+0aNHh65di5uaOnWqgCUgAQlIQAISkIAEJNAsAqUC34gRI5rVnjtLQAISkIAEJCCBWiRQrMot&#10;4ghXXnnlsP322xft/dRTTxUtuyABCUhAAhKQgAQkIIGmEPjss8/CE088UdilR48eYf/99y8s+0YC&#10;EpCABCQgAQlI4D8EWkTgo6kTTzwxdO/evcD1vPPOWyizbmFj7s21116bW/KtBCQgAQlIQAISkIAE&#10;/kPghhtuKAr7Mnbs2DBs2DDxSEACEpCABCQgAQmUEGgxgW/DDTcM48aNKzRPDL7/+Z//KSyXezN+&#10;/PhG65Tbz3USkIAEJCABCUhAAh2bQGmStvnz5xcNiOVTTz21sG7jjTcOJ510UmHZNxKQgAQkIAEJ&#10;SEACnxNoMYGPJn/wgx+Ec845J/Tp0ycegYswnrTOmDGjcMQPPvgg3HzzzWGXXXYJEydODHfffXdh&#10;m28kIAEJSEACEpCABDoHgenTpxcN9Pnnnw/z5s0LCHuTJk0KY8aMCQ8//HDo0qVLOP7448M999wT&#10;llhiiaJ9XJCABCQgAQlIQAIS+A+BLglElvkWFW5AWm7O65QpU8LZZ58drrjiivDOO+/EBByDBg0K&#10;iy++eCD5xtChQ8Oxxx4bvv3tbzfnMO4rAQlIQAISkIAEJNDBCNx4443htttuC3/84x/D7Nmzi3pP&#10;jL2ePXuGxRZbLIwaNSo+EN55553DwIEDi+q5IAEJSEACEpCABCRQTKBVBL50iAULFgTEPrKfvffe&#10;e1HYW2utteKFW6rjqwQkIAEJSEACEpCABCQgAQlIQAISkIAEJLDoBFpV4Fv0brmnBCQgAQlIQAIS&#10;kIAEJCABCUhAAhKQgAQkUAmBFo3BV8kBrSMBCUhAAhKQgAQkIAEJSEACEpCABCQgAQm0HAEFvpZj&#10;aUsSkIAEJCABCUhAAhKQgAQkIAEJSEACEmhzAgp8bY7cA0pAAhKQgAQkIAEJSEACEpCABCQgAQlI&#10;oOUIKPC1HEtbkoAEJCABCUhAAhKQgAQkIAEJSEACEpBAmxNQ4Gtz5B5QAhKQgAQkIAEJSEACEpCA&#10;BCQgAQlIQAItR0CBr+VY2pIEJCABCUhAAhKQgAQkIAEJSEACEpCABNqcgAJfmyP3gBKQgAQkIAEJ&#10;SEACEpCABCQgAQlIQAISaDkCCnwtx9KWJCABCUhAAhKQgAQkIAEJSEACEpCABCTQ5gQU+NocuQeU&#10;gAQkIAEJSEACEpCABCQgAQlIQAISkEDLEVDgazmWtiQBCUhAAhKQgAQkIAEJSEACEpCABCQggTYn&#10;oMDX5sg9oAQkIAEJSEACEpCABCQgAQlIQAISkIAEWo6AAl/LsbQlCUhAAhKQgAQkIAEJSEACEpCA&#10;BCQgAQm0OQEFvjZH7gElIAEJSEACEpCABCQgAQlIQAISkIAEJNByBBT4Wo6lLUlAAhKQgAQkIAEJ&#10;SEACEpCABCQgAQlIoM0JKPC1OXIPKAEJSEACEpCABCQgAQlIQAISkIAEJCCBliOgwNdyLG1JAhKQ&#10;gAQkIAEJSEACEpCABCQgAQlIQAJtTkCBr82Re0AJSEACEpCABCQgAQlIQAISkIAEJCABCbQcAQW+&#10;lmNpSxKQgAQkIAEJSEACEpCABCQgAQlIQAISaHMCCnxtjtwDSkACEpCABCQgAQlIQAISkIAEJCAB&#10;CUig5Qgo8LUcS1uSgAQkIAEJSEACEpCABCQgAQlIQAISkECbE1Dga3PkHlACEpCABCQgAQlIQAIS&#10;kIAEJCABCUhAAi1HoHvLNWVLlRBYsGBB+Oijj8Jnn30WunTpUsku1pGABKqUQF1dXejWrVtYeuml&#10;K/48z5w5M8ydOzd07erzlSo9rXZLAhUT4Le8b9++oVevXhXvY0UJSEACEpCABCQgAQm0BgEFvtag&#10;2kCbM2bMCD/+8Y8DN/kWCUig4xMYPHhwGDduXOjRo0dFg/nTn/4U7rjjjooFwYoatZIEJNAuBBD5&#10;TzzxxDBq1Kh2Ob4HlYAEJCABCUhAAhKQQCKgwJdItNHrrFmzwt/+9rfw8ccft9ERPYwEJNCaBIYN&#10;GxYtcis9xpNPPhluueUWBb5KgVlPAlVMAIHvsMMOq+Ie2jUJSEACEpCABCQggc5CQIGvHc70J598&#10;EubPnx9+9atfhQEDBrRDDzykBCTQXAL/+te/whlnnBFwu29KQRCYN29e2GuvvcJ2223XlF2tKwEJ&#10;VAkBfsdPP/308Pzzzwc+0xYJSEACEpCABCQgAQm0NwEFvnY4Ayn23k477RRWWmmlduiBh5SABJpL&#10;oF+/flHgS5/npra3/vrrhz322KOpu1lfAhKoAgI8pLvkkkuiwFcF3bELEpCABCQgAQlIQAISCAp8&#10;7TQJEAV69+4d+vTp00498LASkEBzCPTs2bM5uwf29/PfLITuLIF2I2CinHZD74ElIAEJSEACEpCA&#10;BOohYBrHesC0xWqy71kkIIGOSaC5bnnN3b9jUrPXEqgNAn5+a+M8OgoJSEACEpCABCRQSwQU+Grp&#10;bDoWCUhAAhKQgAQkIAEJSEACEpCABCQggU5HQIGv051yBywBCUhAAhKQgAQkIAEJSEACEpCABCRQ&#10;SwQU+GrpbDoWCUhAAhKQgAQkIAEJSEACEpCABCQggU5HQIGv051yBywBCUhAAhKQgAQkIAEJSEAC&#10;EpCABCRQSwQU+GrpbDoWCUhAAhKQgAQkIAEJSEACEpCABCQggU5HoHunG7EDlkADBBYsWBDmzZsX&#10;unTpUm+tHj16BP4+/fTTWLdnz56he/fKP0ppv9ROfQciy/LcuXPjsahrkYAEmkeAz9ScOXNCt27d&#10;Qu/evRtsjO8Bvg/69OnT4PdBg438/0YyrvJZ7tq1a+jVq1cluzRYh3HQP8bB949FAhKQgAQkIAEJ&#10;SEACEpBA5aqErCTQCQg88cQT4dxzz42CHTfRpeWTTz4J+++/f9hss83Cyy+/HM4888y4PGrUqNKq&#10;9S5PmzYtjBs3Luy7777hK1/5Sr313njjjXD66aeH3XbbLWy66ab11nODBCRQGQHE9fPOOy+8/fbb&#10;4fjjjw99+/Ytu+PHH38cfvWrX4VBgwaFQw45pGydpqxE3Pv1r38dVltttbDPPvs0ZdeydWfPnh2/&#10;Q0aOHBn22GOPsnVcKQEJSEACEpCABCQgAQl0LgK66Hau8+1oGyGAqHbllVeGGTNmFCznkqUdr3lr&#10;mffffz9cd911gX2aUrg5nzJlSvjwww8b3A2R4YYbbgivvfZag/XcKAEJVEYgWdqef/754amnnqp3&#10;p3/961+BOlj5NWTNW28DJRvmz58f7r777kC7LVF40HDnnXeGZ599tiWasw0JSEACEpCABCQgAQlI&#10;oAYIaMFXAyfRIbQcAaz2Zs2aFa3mNtxww4UaxtVu2WWXjet5z402r00pWAWddtppYfDgwQ3ultzw&#10;ylkSNrijGyUggbIEEOu22GKLaP12++23h4022mihenzebr311rDkkku2qOUs3xVYELZUSS7ELdWe&#10;7UhAAhKQgAQkIAEJSEACHZuAAl/HPn/2vhUIIAL0798/rLLKKo22nrfumTlzZpg6dWpYeeWVQ79+&#10;/Qr7YrH3/PPPh4EDB4blllsuWgQRO6u0TJ8+PTzzzDMBa58hQ4bEesTsskhAAi1HgM8WIt/NN98c&#10;jjjiiDBgwICixt99991w4403hh122CF+lvMbce194YUXoovv8ssvHz+nyyyzTKEKlr/vvPNOFO+f&#10;fvrp8MEHH4R11lknLL744jH+Hp/7jz76KFry8YrIT39KY2xi3UsIAKyDiRnIsYYNG1b0vcJ3Q/77&#10;p9AJ30hAAhKQgAQkIAEJSEACnZKAAl+nPO0OujEC5QS4xvZ56aWXwne/+91onYeAkMqbb74ZDj/8&#10;8HDssceGXXfdNbz66qsxrtfJJ58ctttuu1jtwQcfDL/5zW9iIH5EQGJ2jRgxIooCqR1fJSCB5hPA&#10;7XaXXXYJBx54YJg8eXLYZpttihrls4hb/E477VSUPOfhhx8OZ511VkDI5wEAYh7C29FHHx2IhUdh&#10;34suuihsvvnm4U9/+lO0Bv7FL34Rtt9++5gQg3ZZ5jsAd39ed9555/i9scQSS8Q2cLs944wzoojI&#10;cRD4Xnzxxfh9cNJJJ8W4gLGi/0lAAhKQgAQkIAEJSEACEsgRUODLwfCtBCCAVQwWd1jh5d1vcd1b&#10;YYUVwhe+8IWyoBDlEPmInZcvuOaxPsXcw7WOG/ZU7/XXXw8//elPo5XPUUcdFS2KOP4FF1wQ99GK&#10;L0/T9xJoPoGNN944rL766uGmm24KW221VUFIx3oW6z0Eu3ziHIS5n/zkJ9EKF6s/hD0+txdffHE4&#10;5ZRTwjnnnBNd9xH/HnjggWiF+53vfCe2u9Zaa8XvEeL/EYeP9d///vdjNl2W//CHP8TPPEl3+G44&#10;++yzw7///e9w3HHHRQs/vlcQDkm4s8EGG7RI0o/mE7QFCUhAAhKQgAQkIAEJSKDaCCjwVdsZsT/t&#10;TgCBj5tsguznBT5u/sm8uffee5ftI/txE1/ObS6/PtVLjSAIPP744+HSSy+Nlj+46w0dOjRaCN13&#10;331FfUj7+CoBCSw6Aaxkv/a1r4Vrrrkm4Bq/0korxcZeeeWVcNddd4VjjjkmLLXUUoUDXH/99dFl&#10;lsy6uNzyGR0+fHjMwvutb30r/OMf/wjf+MY3opUerrdbbrllzJLNZ32xxRaLFrnE38N9/6CDDgqr&#10;ZO7/bCOr7mOPPRat/Xbcccf4/UGMzq9+9ath6623jiIg30GrrrpquOKKKwJZvi0SkIAEJCABCUhA&#10;AhKQgATKEVDgK0fFdZ2eADf/uMjmg+Jjwbfuuuu2OJtJkyZFy8DRo0cXsvQSs2uzzTYLSy+9dIsf&#10;zwYl0NkJ4IKPoHbuueeGiRMnht133z0i+fvf/x6FN9x2k1C/YMGCKML16tUruu4iCFLYjsUe3wt8&#10;hhH4EOMQ8/ks5wVC3Gz5LiFxD2JdssolYQ9i3qmnnhreeuutsMYaa4QDDjggCntYCJKpmzh8WPS9&#10;99570cIvHtz/JCABCUhAAhKQgAQkIAEJlBBQ4CsB4qIEuGHnppu/fOHmnbhZLV24sSfQf58+fYqa&#10;5uYfoY/+WCQggZYlsPbaa0fBDes8xDncY3lP/Ews61LBxZ7kGnz+cenNFz6btIOolwrCXj7xRlqP&#10;wIelYBL30npc/nHXx/KPbdOmTQt//vOfo6jH9w3fA/whMNIHiwQk0PIE+Cwj2PM5JYN2aeKblj+i&#10;LUpAAhKQgAQkIIGWJ/D5XUnLt22LEuiwBLi4LxXcKhkMNwmlN+FYAPFXX0HE4+Y+by1IXVyCWZcs&#10;ierb3/USkEDTCZDUggQXJL0gxh4Zb0m6QUKc/M094h1CG3H3jjzyyKLPN5aAfD5Tggw++9TPC375&#10;npFRu7Qg7vFdgzBIQh5i/dHeXnvtFWP+cVy2P/roo4r9pfBclkALEeCzSeIrBHbiahImwyIBCUhA&#10;AhKQgAQ6GoGuHa3D9lcCbUGgVKSr5Jjpph63unyZOnVqTJZRn1C33nrrBeq88MIL+d2iBc8777xT&#10;tM4FCUig5QhgrUdWXZJYEHtv8ODB0aovfwTEPhJycOOPZR6f1/RHLL8rr7wyxufL71PuPWLgv/71&#10;ryI3Wx4I/POf/4yZcRHyiLH30EMPBeL6kXF7zJgxMeEH++IavCjfS+X64joJSKCYAA/h+A7ASrf0&#10;N7y4pksSkIAEJCABCUigegko8FXvubFnHYwAGXb5I3D/U089Fa1x7r///vDHP/4xBt+vT+DjJh5h&#10;4Te/+U0U9ci2S9IN4oNxQ1/q0tfBsNhdCVQtARJaEG/vkksuidlzcdUle3a+8Lndbbfd4io+o2S4&#10;xuoOwY9kPJdddllFrvtYAT7yyCPx+wBLPdx+r7rqqugWTAZdrPb4rGO5O2PGjGithwDI8caNGxe/&#10;T9hmkYAEWp4Av7WIfMTLVEhveb62KAEJSEACEpBA2xDQRbdtOHuUDkKAC/v011iXqYcLbboZ6N+/&#10;fzjiiCPCOeecE938Bg4cGG8WNtpooyjccbOeSt6Vl6D7P/3pT+N+Rx11VLTmwV1w2LBhUegrdd1N&#10;bfgqAQk0jwBWt7jp7rffftFFdvvtty/rEk9ynRNPPDFcfvnlYezYsTGWHiIclj5HH310IfkO3wX5&#10;z3m+d4hzm266abTSu+eee6IbL1l7EfdI8oG4t/7668flCy+8MH72ycCL4L/mmmuGr3/961Hs47uB&#10;uvnvkPxxfC8BCSwagfoewi1aa+4lAQlIQAISkIAE2p6AAl/bM/eIVUyAG+yLL744ZtBtrJsIc3/4&#10;wx+iux51caPbY489YoB+3G25Ace1D3Fg5MiRYciQIbFJAu2PHz8+bLDBBnEZkWHrrbeO8baefPLJ&#10;uB91UhIAXi0SkEDrEOBziCUeSSzSZ7T0SLjx4jKL6I47PTEzqU8yjnXWWacQgw8x/8wzz4yf5Xwb&#10;CHU/+tGP4npEBFx1586dG0iwQcZdXH0pJNNASMRtFyGvb9++MfbfWmutFXDXf/HFF2N8QKwBf/7z&#10;n0eL4fxxfC8BCUhAAhKQgAQkIAEJdF4CCnyd99w78jIEVlxxxZhRkxvoxgo34zvuuGNRQP6ll146&#10;bLbZ7fVIuQAAQABJREFUZlG8w/KOBBq0teWWWxYC7xPHq3Q/guhzo4+AgDDIMvtx459i+zXWH7dL&#10;QAJNJ0DGzB122CFa7iHa1Veox2d0xIgRMY4en0s+p/nPJ672fIeUtkMcv8033zzWReBDGMQdMH3O&#10;0zHZxoMD4vGR1ZeHBoiL6btgjTXWiG1jwcd3CtstEpCABCQgAQlIQAISkIAEIKDA5zyQQI4AN8xY&#10;21RSuMnm5ru0cDOfz8LJ9ny9+vZjPRY7+ZLfL7/e9xKQQMsRqPRzxvcDoj1/5QpiX17wy9fJi34p&#10;625+e/49wh9/+VL63VRpn/Nt+F4CEpCABCQgAQlIQAISqF0CJtmo3XPryCQgAQlIQAISkIAEJCAB&#10;CUhAAhKQgAQ6AQEFvk5wkh2iBCQgAQlIQAISkIAEJCABCUhAAhKQQO0SUOCr3XPryCQgAQlIQAIS&#10;kIAEJCABCUhAAhKQgAQ6AQEFvk5wkh2iBCQgAQlIQAISkIAEJCABCUhAAhKQQO0SUOCr3XPryCQg&#10;AQlIQAISkIAEJCABCUhAAhKQgAQ6AQEFvnY8yWRNtUhAAh2TQJcuXZrV8ebu36yDu7MEJNAsAmQ1&#10;9jPcLITuLAEJSEACEpCABCTQwgS6t3B7Nlchgc8++yxccsklYdlllw11dXUV7mU1CUigGghwY//U&#10;U081qyv33Xdf6NWrl5//ZlF0Zwm0PQE+//Pnzw8vv/xy2x/cI0qgjQlwjTpr1qz4W6Wo/Tl8uCy2&#10;2GKhe3dvpT6n4rv2IsBnlHtLP6OfnwE+oz169Ai9e/f+fKXvJNAJCPir1MYnmQsBLPf4Ev7973/v&#10;hUEb8/dwEmgJAlxAzZ49OzY1d+7cJjWJMEC56667wiOPPKLA1yR6VpZAdRDgxmHGjBmxM59++ml1&#10;dMpeSKCFCTC3zz///HD//fe3cMu10dygQYPC8ccfH5ZaaqnaGJCj6JAE7rzzznDZZZeFBQsWdMj+&#10;t2an+/TpE4455pgwdOjQ1jyMbUugqggo8LXh6fjwww/DAw88EPr37x+22mornyi0IXsPJYHWIMBN&#10;/he+8IWAu16l5Utf+lJAFGzKPpW2bT0JSKBtCSCArLDCCm17UI8mgTYiMGfOnHDeeeeF5557zodR&#10;ZZhjwbfPPvso8JVh46q2I3DTTTeFq666ys9oGeRca2+88cYKfGXYuKp2CSjwteG5feWVV8LJJ58c&#10;j3jiiSeGJZdcsg2P7qEkIIHWINCzZ88miXW77rpr2GabbVqjK7YpAQm0A4Hll1++HY7qISXQ+gSw&#10;OH///feji27Yb0QIKy0dQt1nrX/gaj4C8Xdnzw9d/ndSmPPunIAIapFAexLAgAQX3S5brRzqvrxy&#10;CJ928s9oPBldQpfrnw51z37wn++v9jxBHlsCbUxAga8NgX/yySfhhRdeCKuttlp84o8ln0UCEuhc&#10;BAYMGBD4s0hAAhKQgASqnUBKCNdl05VDl3UHhroFnVs8qOvaJXT9cE747JLHQpemReio9lNt/zoo&#10;gRR3r27k8qHrzsNC3fzOHTaiLuaw7BLqHnsthEzgs0igsxFQ4GunM04MPosEJCABCUhAAhKQgASq&#10;nUBd7x6hy2I9MoGvkyeG69YlfPZJJqBkQp9FAlVFoGe38NniPUKYV3nYmKrqf0t1Jn40s/+6RaWv&#10;pVq1HQl0GAIKfB3mVNlRCUhAAhKQgAQkIAEJtAOBLOZsQNvjtTMXns93dgad+fxX89iZl87Paj5D&#10;9k0CbUKgZgQ+XF/J8rXTTjuFfv36NQgPV9lJkyaFefPmFdUjWO4Xv/jFmFI7v4EYJA8++GB4/PHH&#10;YwDT9dZbLwbsJPW2RQISkIAEJCABCUhAAhKQgAQkIAEJSEAC7UmgQwt8ZK+bMmVK+Nvf/hauueaa&#10;8M4774QtttiiUYFv8uTJ4ZBDDgmlbrK77LJLGDVqVNH5IHju2WefHZ588snwzW9+MwbTv+iii8JD&#10;Dz0Uxo4dGxAFLRKQgAQkIAEJSEACEpCABCQgAQlIQAISaC8CHVrgI7PXyy+/HObOnRv++c9/VpSV&#10;Fuu9Sy65JAwcODD06dOnKKX4lltuGbp3/xxJXWbqfOGFF4bx48eHCRMmhE033TSkQKbf/e53A0ky&#10;Dj744MK69jqJHlcCEpCABCQgAQlIQAISkIAEJCABCUig8xL4XM3qgAz69u0bNthgg7DyyitHK7tK&#10;UtU/+uij4aOPPgpnnnlmFPMQ8VIZNGhQehtf//3vf4fTTjst4JK7+eabF6z1eM+6U089Na5fY401&#10;ivZzQQISkIAEJCABCUhAAhKQgAQkIAEJSEACbUWgQ6eX6dmzZ7SiW3HFFcMyyyxTZI1XDiCx9LDI&#10;w413+PDhYc011wxDhgwp/JW621599dXhtddeC9tuu21B3KPd3r17h6222iq89NJL4brrrit3KNdJ&#10;QAISkIAEJCABCUhAAhKQgAQkIAEJSKBNCHRoC75ECLfZbt26NSrwPfHEE+H6668P06dPD++9914Y&#10;PXp0/Ft88cVTU4XXjz/+ONx6661xediwYYX16c3aa68d3952223h8MMPD+XaSHV9lYAEJCABCUhA&#10;AhKQgAQkIAEJSEACEpBAaxGoGYEPkS/vblsKjIQcl19+eUzEcc8998SMuFj9bbPNNuGII44IpW62&#10;06ZNi4k1aIdYe6Vl2WWXDV27dg2PPfZYFAsV+EoJuSwBCUhAAhKQgAQkIAEJSEACEpCABCTQFgRq&#10;QuCrFNTOO+8cY+e9+uqr4ZFHHgm33HJLeOONN8KkSZPCuHHjwoYbblhoigQexOrr0aNHTMZR2PD/&#10;b3Dn7dWrV/jggw/Chx9+GErj95XWd1kCEpCABCQgAQlIQAISkIAEJCABCUhAAq1BoEPH4GsKEFx4&#10;EfB23333cOihh4bTTz89nHPOOWHw4MHhwQcfDCeeeGJ46623Ck0i3FGWXnrpGHOvsOH/35BtF4EP&#10;q8GZM2eWbna5AgLERLRIQAISkIAEJCABCUhAAhKQgAQkIAEJNI9ApxH4wERSDizvcLklwcaee+4Z&#10;LfeGDh0a7r///nDXXXctRBPXW6z4SkveHRjx0NI0Aq+88ko4+uijw1VXXdWga3XTWrW2BCQgAQlI&#10;QAISkIAEJCABCUhAAhLofAQ6lcBXenqXWGKJ8NWvfjUceeSR4ZNPPgn33XdfoUrfvn3j+9mzZ4cF&#10;CxYU1qc3rJszZ04g9h/tWJpG4MknnwyXXXZZ+Mtf/lKWb9Nas7YEJCABCUhAAhKQgAQkIAEJSEAC&#10;Eui8BDq1wMdpx6pvhx12CMstt1yYMWNGYSbgmss2XHUR/0oLwh/rSbax5JJLlm52uRECs2bNijEO&#10;4fvZZ581UtvNEpCABCQgAQlIQAISkIAEJCABCUhAAvUR6PQCH2AGDhwYBb4BAwYUOLEO111EPJJo&#10;lBaScOCmu+6665bNslta32UJSEACEpCABCQgAQlIQAISkIAEJCABCbQGAQW+jCrWZPPmzQtbb711&#10;gTEWfDvuuGNcxp20tEydOjWu2nLLLWNcv9LtLjdMIFntIZLm4xk2vJdbJSABCUhAAhKQgAQkIAEJ&#10;SEACEpCABEoJ1ITAlwSihsQitn300Uel44/LN9xwQ8ywu8UWWxS2d+3aNeyyyy7RTffee+8tEqE+&#10;/fTTmJADK79vfOMbhX18UzmBJPDxms5f5XtbUwISkIAEJCABCUhAAhKQgAQkIAEJSCARqAmBD8Ft&#10;7ty50Z2W9+XK3XffHQ466KAwYcKE8Prrr8e4b++++25M8vDQQw+FsWPHhmWWWaZo15EjR4ajjjoq&#10;3HjjjWHKlCmFbRMnTgy0d+yxx4bVV1+9sN43lRNIol5DomzlrVlTAhKQgAQkIAEJSEACEpCABCQg&#10;AQl0XgLdO/LQEfWefvrpcP/994fp06cHxL2LL744bL/99mGdddYJffr0KQyPWHr33HNP+Oc//xku&#10;v/zyMGTIkLh9tdVWC9/73vfCWmutVaib3vTu3TscffTR0YX3F7/4Rdhnn33CzJkzw7XXXhuOOeaY&#10;cMABB4QePXqk6r42gUASYpPQ14RdrSoBCUhAAhKQgAQkIAEJSEACEpCABCSQI9ChBb4uXbpEF1oS&#10;XVx44YVxWP379w8Ic2zLlw033DCcc8454d///neYP39+GDRoUFhjjTXiH662uOSWKyuttFL48Y9/&#10;HCZNmhTefvvteLxDDz00jBgxImbQLbeP6xonkIQ9hL70vvG9rCEBCUhAAhKQgAQkIAEJSEACEpCA&#10;BCRQSqBDC3w9e/YsiHRJ0Esun4h8+ULSjK9//eth8803j5Z+vXr1ihZ8lVjgIQYiHGK9161bt9C3&#10;b18t9/JwF+F9suBLr4vQhLtIQAISkIAEJCABCUhAAhKQgAQkIAEJZAQ6tMCHqLfYYotVfCIR/UqF&#10;v0p35jhNOVal7XbWegsWLIhDR+BLCTc6KwvHLQEJSEACEpCABCQgAQlIQAISkIAEmkOgvF9qc1p0&#10;XwlUQCBZ7iH06aJbATCrSEACEpCABCQgAQlIQAISkIAEJCCBeggo8NUDxtWtSyBZ8CnwtS5nW5eA&#10;BCQgAQlIQAISkIAEJCABCUig9gko8NX+Oa7KEZLohMJrsuaryo7aKQlIQAISkIAEJCABCUhAAhKQ&#10;gAQkUOUEFPiq/ATVavfmzZsXh/bJJ5/oolurJ9lxSUACEpCABCQgAQlIQAISkIAEJNAmBBT42gSz&#10;ByklgLBHQegzyUYpHZclIAEJVDcBssobP7W6z5G9k4AEJCABCUhAAhLoXAQU+DrX+a6a0SYLvtmz&#10;ZyvwVc1ZsSMSkIAEGifw97//PRx00EHh9ttvb7yyNSQgAQlIQAISkIAEJCCBNiHQvU2O4kEkUEJg&#10;7ty5cc2cOXNCSrhRUsVFCUhAAhKoQgIIezfeeGMYNGhQ2Hbbbauwh3apoxJ4/PHHA38zZswIAwcO&#10;DOutt14YOXJkg8N5/fXXA6LzW2+9FQYMGBC22GKLODcb3MmNEpCABCQgAQlIoAYJKPDV4EntCENC&#10;2KPgqquLbkc4Y/ZRAhKQwH8IfPjhh4GHNO+//75IJNAiBHjQd/7554cJEyaEDz74IIbvWGyxxcIy&#10;yywTDj300HDAAQeEnj17LnSsyZMnh5/97Gdh8803D6NGjQrPPvtsOPzww8NJJ50UNthgg4Xqu0IC&#10;EpCABCQgAQnUMgEFvlo+u1U8NlxzKYh7yV23irtr1yQgAQlI4P8JpIcyZkB3SrQUgdtuuy1ceuml&#10;YccddwxDhw4NH330Ubj11lujpegvf/nL0L9//7DrrrsWHe6VV14JRx55ZFhttdXCHnvsEfr16xeG&#10;Dx8eJk2aFMaOHRuuuOIKLfmKiLkgAQlIQAISkECtE1Dgq/UzXKXj+/jjj2PPCNKerPmqtKt2SwIS&#10;kIAEcgSSsGd4hRwU3y4ygVmzZgUEvh/+8Idho402CksuuWSYP39+dLXt3r17uO6666J1H+7giy++&#10;eDwOc/CPf/xjmDhxYrTgW3HFFeN6rP723nvvsMMOO4QLL7ww/Pd//3fo2tVw04t8ctxRAhKQgAQk&#10;IIEORcCrng51umqnszydT0WBL5HwVQISkED1E1Dgq/5z1JF6SLw93Gm32267sNxyywVEur59+4Zh&#10;w4aFI444IrrmPvTQQ+Hdd98tDOu1116Lot+qq64a1l133cJ63hCzb4UVVggXXHBBmD59etE2FyQg&#10;AQlIQAISkEAtE1Dgq+WzW6Vjw71r5syZhd7x9N4iAQlIQAIdg0Cy3COGqkUCzSWA+y0Wd717916o&#10;qbXXXjuKdYjKXbp0KWx/7LHHoni3xhprRNfcwobsDe0hDk6bNi08+uij+U2+l4AEJCABCUhAAjVN&#10;QIGvpk9vdQ4O15u8qJfcdauzt/ZKAhKQgATyBPgOpxg/NU/F94tKYIkllgjLLrts2d27desW3XXJ&#10;ppuvg0UfIT4Q86iTLyzjsst24vFVUnAFtkhAAhKQgAQkIIGOTsArmo5+Bjtg/3HJzd8Y5sW+Djgc&#10;uywBCUig0xDAAjtZ7pFJ1yKB5hLIW+aVtoUV3ttvvx1j6eG6m8qLL74Y3y611FJpVdFrWv/qq68W&#10;rU8LJOjAzTeJg1yH0I+G+pL29VUCEpCABCQgAQlUKwEFvmo9MzXcLwS+/I3hhx9+WMOjdWgSkIAE&#10;aocAVlFJ4MNVF8HPJAa1c36rbSQk2Bg9enT4xje+URDfcNd9//33Y1ex4CtXkhiIhwBztlS4+8c/&#10;/hEmTJgQ3YLZRh2s+NL7cm26TgISkIAEJCABCVQ7AQW+aj9DNdg/xL3Zs2cXRpZPuFFY6RsJSEAC&#10;Eqg6Aoh6yQKbV5Z79uxZdf20Qx2fwDPPPBNuueWWcPLJJ4cBAwYUBoQIh7BMwb23XEGwoyA+l4p7&#10;rEcAHDhwYOjVq1fczjx+7733otDHdosEJCABCUhAAhLoiAQU+DriWevgfeaJej5z7gcffNDBR2T3&#10;JSABCXQOAgghyQKbWHyIfAp8nePct+UouU4466yzwr777hs233zzIpEO0S5Z7uUfFub7l64xyMZb&#10;rowZMyZm203iHw8aDzzwwLLWfuX2d50EJCABCUhAAhKoRgIKfNV4Vmq8T6Ux+LTgq/ET7vAkIIGa&#10;IYCol0QVhL6UcKNmBuhA2p0AIvL5558fLez222+/aG1X2imSaFCSq27pdqzxKKle6XYEwiQSso0H&#10;jckqsLSuyxKQgAQkIAEJSKCjEDCLbkc5UzXUT4JZ5y+kZ86cWUOjcygSkIAEapcAgl5KjITQl6z5&#10;anfEjqwtCeBae+WVV0bB7aCDDgr9+vUre/j1118/ricBR/56gpUsv/nmm3E78fsqKcmlt5K61pGA&#10;BCQgAQlIQALVSkCBr1rPTA33K90cpiGSZIMn9hYJSEACEqhuAgh8KTESAl+Kx1fdvbZ3HYUASTWm&#10;TJkSDjjggLDSSisVdZvkLslidNNNNw3LL798eOKJJ0KpFwDWeFOnTo0WgEkILGrIBQlIQAISkIAE&#10;JFCjBBT4avTEVvOw0s1h6iMX5+miPa3zVQISkIAEqo8AFnspbirW16UPbKqvx/aooxC44YYbwuOP&#10;Px5wy11llVWKuo2l3qWXXlqYbyuvvHLYeeedw/PPPx9efvnloroIhK+99lrYf//9o8hXtNEFCUhA&#10;AhKQgAQkUMMEjMFXwye3WoeWbg67desWXWmIlYPAR1Y7iwQkIAEJVC8BYqgmt1ys91Iyg+rtsT2r&#10;dgK41F5//fXhhBNOCBtssEG49tpri9xuEZGx1FtrrbXC4osvHofTo0ePcNhhh4U777wzXH755WGd&#10;ddaJGXOZm8TvGzVqVEya0b27l7nVfv7tnwQkIAEJSEACLUfAK5+WY2lLFRJIQbFxv+Gp/Lvvvqub&#10;V4XsrCYBCUigPQmkBzT0gbhlpe6R7dk3j90xCWC5d/zxx0drvHfeeSfcfvvthYEwxz799NNAVt1D&#10;DjkkIOylMmLEiDBu3Lgo6P3+978PLN97771RdD7ttNPCaqutlqr6KgEJSEACEpCABDoFAQW+TnGa&#10;q2uQCHqUNdZYIxBThwt6XXSr6xzZGwlIQALlCPB9nS8pW2l+ne8l0BQCq666ajjllFMa3KVr165h&#10;k002KaqD2Lf99tvHWH0vvfRSmDZtWlhvvfXCXnvtFVZfffWAl4BFAhKQgAQkIAEJdCYCCnyd6WxX&#10;yViTBR9P14mdQ7a75PJVJV20GxKQgAQkUIbAW2+9VbS2dLloowsSqIDA8OHDw9ChQ0OXLl0arN2r&#10;V6+Ftvfp0ye69Q4ZMiQ+MMSFd4klllioniskIAEJSEACEpBAZyCgwNcZznKVjTFZgAwePDj07t1b&#10;N68qOz92RwISkEB9BF5//fWiTaXLRRtdkEAFBHr27FlBrfqrYN23zDLL1F/BLRKQgAQkIAEJSKCT&#10;EDCLbic50dUyTIJpJxddsuSlxBqlmXWrpb/2QwISkIAEPieAGyQlxUJ75ZVXPt/oOwlIQAISkIAE&#10;JCABCUig3Qgo8LUb+s554AULFsRg2Yz+6aeeDu+/934EMXPmzM4JxFFLQAIS6CAEiJVKSAXKhhtu&#10;GF8R/IyhGlH4nwQkIAEJSEACEpCABNqVgAJfu+LvfAefOnVqeHP6f24QL7r0ojBt+n+sQSZPnhyw&#10;7rNIQAISkEB1EiCT6WuvvRZwidxyyy3jK4KfFtjVeb7slQQkIAEJSEACEpBA5yKgwNe5zne7jvaj&#10;jz4Kp5x8Sni/68chHLlBeOuYkWHeiRuFsMkK4bxzzwsPPPBAu/bPg0tAAhKQQP0EEPLIVtq3b9+w&#10;/vrrh6WXXjpMnz49vP322/Xv5BYJSEACEpCABCQgAQlIoE0IKPC1CWYPAoGJEyeGm26+KXx60Lqh&#10;614jw2ebDg5dtl49hKO+El7r/na44H/Pj1nwpCUBCUhAAtVH4I033oghFgYOHBiGDRsWVl555TB7&#10;9uxgJt3qO1f2SAISkIAEJCABCUig8xFQ4Ot857zdRvz4Y5PDzLrMeu+rq4fPlsiy5nXrEup6dAth&#10;SP8QNl453P/3+8KsWbParX8eWAISkIAE6ifw4osvxo0IfIh7ZEKvq6sLaX39e7pFAhKQgAQkIAEJ&#10;SEACEmhtAgp8rU3Y9gsEPvs0i7G3oC506dE1dM1uCkP2L7s7DF2yeE6hW9fwad2n8WaxsINvJCAB&#10;CUigagg888wzsS9Y7/Xu3TusvnpmgZ2Vp59+Or76nwQkIAEJSEACEpCABCTQfgQU+NqPfac78nqj&#10;1g9d53cNdfe8ED5D3MuEPv7qXnwvhLteCRtttlFYcsklOx0XBywBCUig2gmQAf25556L3RwxYkR8&#10;XXvtteMrAt+nn35a7UOwfxKQgAQkIAEJSEACEqhpAt1renQOrqoIbLjhhmG3XXcNV114SwjvzA1h&#10;5PIhvD87dLl+SlhmVq9w0KHfDT169KiqPtsZCUhAAhIIgSRJzz77bOjSpUsYOnRoRDJ8+PD4+sIL&#10;L4R33303LLfccqKSgAQkIAEJSEACEpCABNqJgBZ87QS+Mx6WjIvbbb99CG/MCl3/8u/Q/fSHQ7dz&#10;Hg91k2eEYWutFUaPHt0ZsThmCUhAAlVPgEQaxNpbZpllYvw9OrzSSitFUW/atGnh9ddfr/ox2EEJ&#10;SEACEpCABCQgAQnUMgEFvlo+u1U4tm7dsqQaWdlo7VHhqt9eEE48+AchC74XumZx+Lp316C0Ck+Z&#10;XZKABCQQpkyZEubNmxfj7pFkg9K/f/+YTZf1zz//vJQkIAEJSEAC/8feVQBWWb7fc++KbYzYaAQ2&#10;RneDIBIWIEiLGIhiIqCI8cNA7CQMQMVETERpBJHu7q5RA8aCsY57/895591/zA3uYBuX7Xn0snu/&#10;/s6X73nPcx5FQBFQBBQBReAaIqAE3zUEvzCummlejGrVquHOrl3Rrn178/v8+fOgx5OGIqAIKAKK&#10;gOshsGXLFrNRDRo0gI+Pj/nOQhv169c33zdv3ux6G61bpAgoAoqAIqAIKAKKgCKgCBQiBJTgK0QH&#10;2xV2lUQeg8U06LdXtGhR4+kUGRmJpKQkV9hE3QZFQBFQBBSBDAgkJydj27ZtZkjTpk3NPZs/6MfX&#10;uHFjM5wEH6fTUAQUAUVAEVAEFAFFQBFQBBSBa4OAEnzXBvdCu1YSeQxHtVxvb29D9EVERCjBV2jP&#10;Ct1xRUARcGUEeN+mgo9WCo7KuY7tpaKPw1lJlz59GoqAIqAIKAKKgCKgCCgCioAicG0QUILv2uBe&#10;aNdKIo9Bo3YGU72o4ouPjzf+Tmag/qMIKAKKgCLgMggcO3bMFNEoV64cqlatetF2Va5cGVWqVMHZ&#10;s2dx9OjRi8bpD0VAEVAEFAFFQBFQBBQBRUARyD8ElODLP6x1TYJAWFiYwcFB8FHJ5+vrC7vdDkf6&#10;rgKlCCgCioAi4DoIMD2XHqm1a9dG2bJlL9owf39/UMXH8du3b79onP5QBBQBRUARUAQUAUVAEVAE&#10;FIH8Q0AJvvzDutCvKTU11ag8CERAQIDBg+o9fhjh4eHmr/6jCCgCBRsB3gumTZuGsWPHKrHv4oea&#10;nS8bN240W9miRQtjqZBxk+ml2qRJEzNo3bp1GUfpd0VAEVAEFAFFQBFQBBQBRUARyEcE3PNxXbqq&#10;Qo5ATExMemO+VKlSBg1WYXR8V4KvkJ8guvuFBoELFy7g7bffNoreNm3aoGXLloVm36+3HeV921FB&#10;t1mzZlluPgtvMKj0oxK7ePHiWU6nAxUBRUARUAQUAUVAEVAEFAFFIO8QUAVf3mGrS86EQHR0NKKi&#10;okzlxdKlS5uxrMJYsWJF8z00NDTTHPpTEVAECiICTOcMCQnBqVOn0kn/grifBWGfWDhj9+7dRmld&#10;o0aNLHepZs2ahtQ7ePAgjh8/nuU0OlARUAQUAUVAEVAEFAFFQBFQBPIWASX48hZfXXoGBFhggwQf&#10;1R3FihVLH0OTdgYb+xrXBwJsyNNvy2azXR8brFvpUgjwvGGaLsPx16U2UDcmHYG9e/eCisvg4GBT&#10;TCN9RIYv5cuXN9V1Y2NjsW/fvgxj9KsioAgoAoqAIqAIKAKKgCKgCOQXAkrw5RfSuh6TjpeUlITA&#10;wEBTWMMBiYPgO3nypBJGDlBc+C9T8IYOHYqBAwfi8OHDLrylummuigB93XgvYFDNp+G6CGzevNls&#10;XKNGjdL9UjNvLauhs9AGY9OmTZlH629FQBFQBBQBRUARUAQUAUVAEcgHBJTgyweQdRVpCJw4ccJ8&#10;yUzwVapUyQw/evQoEhISFC4XRyAyMhIrVqwwvlzHjh1z8a3VzXNFBKjacyj3kpOTXXETdZsEAR6b&#10;rVu3GixYYIOWClkFhzt8+Ejw6THNCiUdpggoAoqAIqAIKAKKgCKgCOQtAkrw5S2+uvQMCDDVi1G9&#10;enW4ubkZBQ8b+VWqVIGnp6fxeaJPn4ZrIxAXF5euvqKaT0MRyCkCiYmJ6bM4lHzpA/SLyyBASwUS&#10;fFar1aTgOjaMKdY8hg6SlsOp4ON09OsLCwtzTKp/FQFFQBFQBBQBRUARUAQUAUUgnxDQKrr5BHRh&#10;Xw0bhKywyKCf0xuj38DurTtQPKAkaterbVK/qAyjIqxcuXKFHS6X3n9W1XQ07JWQdelD5bIbFx8f&#10;n56Oz+8arokAbROovC5TpgyqVq1qlHmLFy/GgvlzcfL4EZSvWBl3dL4THTveAlot3HDDDcZLlffx&#10;ChUquOZO6VYpAoqAIqAIKAKKgCKgCCgCBRQBJfgK6IF1td0KDw+HQ8E3Y8YM2MpaEV3eGx4HU1Di&#10;778M6Udfrp07d4KpYBquiwCJWEdxDVXquO5xcuUtYzEGXu8MEsYaronArl27DKnHKrkBAQGYNGmS&#10;+ZxOKYMk33Lw3LELfy38B4888gieeuop1K9f33TS7NmzB61atXLNndKtUgQUAUVAEVAEFAFFQBFQ&#10;BAooApqiW0APrKvt1qFDh0A1CON0DTecG9IQCUNb4MKw5jjeoxxSkFZRc8uWLenkkavtg25PGgIZ&#10;qx07fBUVG0UgJwhQ+ekg+DTNOyfI5e+0DtU1O122SaruBx98gKNFb4Tn7W/A7/ZX4XnHmwgp0Q7j&#10;xo2T4hob0bhxY7OBjsIc+bu1ujZFQBFQBBQBRUARUAQUAUWgcCOgBF/hPv75tvds8NF43eLpBjzQ&#10;GPZmlYEKxYBgf1j71IG9TVo616pVq1TRk29H5cpWRFWPIxwKH8dv/asIOIMAvd0cQXWvhushQI89&#10;+ukxGjZsiLlzZuOkWOsVbzcUXpUawdO/ErwqNkDxtk/hVLQP/vh9Wnol3R07dmjBJNc7pLpFioAi&#10;oAgoAoqAIqAIKAIFHAEl+Ar4AXaF3aNf26JFi8ymWAKE4BNSz85qjDZJ0bPJ//4+QO3SZjxTuw4e&#10;POgKm63bkAUCLLBBEtYRVFyePn3a8VP/KgJOIZCR1NM0b6cgy/eJSMKSqGNBpKCgIBw+LPfl4pXh&#10;XqqqbIvcu+1y85a/ngGBQEAw9u7ZaQoosdDG/v37tdBGvh8xXaEioAgoAoqAIqAIKAKKQGFHQAm+&#10;wn4G5MP+h4SEYOXKlWZNtsgUWMJjpdEoBJ/8D6v8k2yD5XiaoichIQFLly7Nh63SVVwJAiRg2ehn&#10;1ePSpUsjIiICK1asuJJF6TyFGIEzZ86k7z0LMjiKtqQP1C/XHIHQ0FBTMKNs2bKG4CtZ0l8ME4/B&#10;HhcBi1U6auQGbrG4ITVBKmlHhKB02fKoWLEiKlWqZMg9hyXDNd8R3QBFQBFQBBQBRUARUAQUAUWg&#10;kCCgBF8hOdDXcjep+Dp37pxRd5QrVgb2b9YjNSQSFir4YpOBubthX3ESjRo1Mps5e/Zs0IRfw7UQ&#10;oGcaC6Tw2HTp0gUPPPCA8VH77bffNB3PtQ6Vy28NySNH8DuVoRquhcC+ffuQkpJiqueSzO/cpSvc&#10;ksMQsXQSkqOFoLWnIiXmLCKXfQ5r3BF0794L/v7+qFWrlpmPKj4NRUARUAQUAUVAEVAEFAFFQBHI&#10;PwSU4Ms/rAvlmujjNG3aNEME9e/fH2+98xbK7hJS74VFsP9vHjB8LjBpC+69sw/efvtt00DcsGED&#10;tm/fXijxcuWdZoP9+++/F9WOBffddx8GDBiAokWLYvHixVi+fLkrb7pumwshkJSUBKp6HcEU3bNn&#10;zzp+6l8XQcBxD2ZlXHd3d7Rr3x7PPfsMbNt/wLkp9+Ps90/g3Pf3I2XzN3h62GB0vOUWk85bp04d&#10;sweOAh0usju6GYqAIqAIKAKKgCKgCCgCikCBR8C9wO+h7uA1RYCNxGXLlsHb21sUHt1RrVo1BPgH&#10;YNHff+PEmRPwLuWN5ve0MOOY3nWLNBJJCE6fPh0tW7YE/Zw0rj0CJGU+/fRTsGpu27Zt0bFjR0Pu&#10;3XPPPfjqq6/w4YcfokmTJihVqtS131jdApdGgArQvXv3pm/jhQsXTIXt4ODg9GH65doiwIJIjgIb&#10;DmW1n58fnhk+HDVr1jRp+eGRMShZvAZuavuwKHrvRIkSJcxGN2jQwPzlvZ/L8fDwuLY7o2tXBBQB&#10;RUARUAQUAUVAEVAECgkCSvAVkgN9LXbTZrPhl19+QXR0NHr06IHatWsboq9zl85o1rwZ4uPijeLD&#10;P8A/vXFIld8ff/xh5hs8eLBJD7sW267rvBiBP//80xwTNtafffZZlCxZ0ij5nnrqKfwtZC3TsD//&#10;/HP873//M2qfi+fWX4rA/yNAb7bjx4+jePHiKFOmDA4cOGAK69x8883/P5F+u6YI8J7NCtnsYCGh&#10;54hy5crh7n79RK3XEUmJSfAQL06S+lTyOoL3eap8WSyJ1gzly5d3jNK/ioAioAgoAoqAIqAIKAKK&#10;gCKQhwioPCoPwS3si6aHEwk+NhIffPBBQ+4REy8vL9xwww2oXqM6qgZXTSf3OK5du3Zo0aKFMXf/&#10;9ddfTWovh2tcOwTWrVuHUaNGgZVPn3zySaOyZAOeUbduXbz44ougwm/ChAkgEaihCFwKARJHVHZR&#10;GdapUyczKdPyNVwHgVOnTpk0apJ3lStXvmjDfH19UaVKoNy/ayAwMPAico8T8t5OUo9ErhbauAg6&#10;/aEIKAKKgCKgCCgCioAioAjkKQJK8OUpvIV34VTv0a+NBvrtxbuJH2eCyrBBgwaZSSdPnoyjR486&#10;M5tOk0cIkKR9/vnnjcqKZMwzzzxzUYOeij6m6T722GM4ffo0XnnlFa2CnEfHoiAsloVaSBgzWrdu&#10;bchifl+9ejWYqqvhGgjwuidpX7Vq1Rwr8AICAoxamyRuxlRs19gz3QpFQBFQBBQBRUARUAQUAUWg&#10;4CKgBF/BPbbXdM/ov0SCj+q9xx9/3KTjObNBVIZ169bNqPhoxP/dd9+BZKFG/iNAcpXk3tq1a43a&#10;6vXXXxflTpX/bAhJ2eeeew533XUXWIhjuPh0rV+//j/T6QBFgCTekiVLDBDNmzdH06ZNzb2B6Zxa&#10;ddV1zo9NmzaZjWncuDGKFCmSow3j9A4fvs2bN+doXp1YEVAEFAFFQBFQBBQBRUARUASuHAEl+K4c&#10;O50zGwQSEhLwySefGEUXVV+333678WTKZvL/DC5dujTo7UayjwUcHNUc/zOhDsgzBJhaRz+9RYsW&#10;GVLv3XffNUU0HKm5mVccFBQEEoBUavJ4keTbunVr5sn0dyFHYOfOnUbV5e/vb0hjerq1adMGcXFx&#10;phhPIYfHJXaf92/HPbdZs2ZXtE0kbhkbN25EfHz8FS1DZ1IEFAFFQBFQBBQBRUARUAQUgZwhoARf&#10;zvDSqZ1AgEUX6MVG4/Wnn376Io89J2Y3xF7Xrl2NPxe9oMaMGaONRGeAy6VpwsLC8PLLL2POnDkg&#10;2frBBx8Y4s7dPfuaPCT+6tevj3feeQdUZlHBN2LECOzZsyeXtkoXc70jwPTc+fPngwQSqzDTq43n&#10;VOfOnc2uzZgxAzExMdf7bl7320+vTXoi8tjQY/NKgvcCpu+T0KVNg4YioAgoAoqAIqAIKAKKgCKg&#10;COQ9Akrw5T3GhWoNJOSo9oqKijKFNajOuZJg2icJIlbanDVrFtj418h7BFg9k0o8VjImQctjeccd&#10;d5jCKJdbu5ubmyH33n//fdSrVw8rVqwwKb5MtdZQBEgc//bbb4bAZ1VtEkCMW2+9FVT0Ue3lSA1V&#10;tK4dAiTlSfJRlRscHHxFG1KpUiXjw8fngJL8VwShzqQIKAKKgCKgCCgCioAioAjkGAEl+HIMmc6Q&#10;HQIpKSmYNGmSaahT+TFkyBD4+PhkN/llh7dq1QpPPPEESDpRGUafLo28Q4Cm+kyt/umnn4x3IjHv&#10;3r27OYYRERE4cvgwzp07958NOH/+PI4cOYKzZ8+AJN+NN96I9957D4FSYfOff/4xFXgjIyP/M58O&#10;KFwI/PXXXzgs51D16tXRoUOH9J0niXTnnXcale6PP/4I3kc0rh0CLHhC31MqcUm8XkmwY4bzU7W5&#10;cuXKK1mEzqMIKAKKgCKgCCgCioAioAgoAjlEQAm+HAKmk2ePAMkcVr5lo47FGdiQv5rw9vY2BTpI&#10;GO3evduk6jK9TyNvEKBq77PPPjNpkqNGjUKfPn3ASpgTJ0zA/f174757++P+e3pj7Ngxhuijt9YU&#10;KaTy4AP9cF//e3DfPX3x9ltv4syZMyall+o/Pz8/k67N5SpxkzfH7XpYKgneL7/80pwD999/P+i9&#10;5wgq+QYMGGAUfUztd/i/Ocbr3/xDgF6Iy5cvNyskCcsiSVcSnK9du3Zm1mXLlmnq9ZWAqPMoAoqA&#10;IqAIKAKKgCKgCCgCOUTgyt7ec7gSnbzgI8A0zNGjRxty54EHHgBT8Kjmutpg1VYWe6AS8Ndff8W0&#10;adOudpE6fxYI7Nu3z6TmkpwbPHgwBg4caI7fW2+9gXdFjbfkTAC2ebfF0vDyGPPReLwiHn0ffPA+&#10;XpNjvvCQJ7Z634SV0UH4dOL3eOaZp0HFH73VXnnlFVNAYeLEiVi6dGkWa9ZBhQEBptkz/bZy5cro&#10;16/ff4gjqnV5vlAh+vnnnxtiuTDg4mr7yMrZ9N9jej4VeFcTnJ9KPhK2qr6+GiR1XkVAEVAEFAFF&#10;QBFQBBQBRcA5BJTgcw4nneoSCFBVN3bsWNOAb9GiBUaOHGkadpeYxelRVILccsstQho9A6aCvvnm&#10;m1qd1Wn0nJswNTXVqKtI8t10000Ga6bmkZD79tvvEVnjfpTo9DpKtB0if19DbKMn8Msvv2LixEk4&#10;U74zinV5Q8YNRYnbX0Jiq+FSSGERfpJUSyowSfbyc/r0aXz00Ucm3dq5rdKpCgoCx48fN/cH3ice&#10;eeQRVK1a9T+7RkKJxHKRIkUwffr0dBXZfybUAXmKANV7tERo1KjRVSuw2TlD4jY2NlbJ/Tw9arpw&#10;RUARUAQUAUVAEVAEFAFFIA0BJfj0TLhqBKiqmzp1KlKSUxAUGIRt27YZso/pnY5giu0fv/+OX37+&#10;BWvWrLmoKi7VHTMkNe+nH38C07nYwHTEsWPHsGTxEhQr6odifsWMEuSNN94wCjHHNPr36hA4cOAA&#10;6H1GMnX48OFgw5xp1n8vmI+IJH/4tRwIj5KV4OZTEp4lKsKnyT244FEB586noFirh+FZKhjuMs6j&#10;eHn4NO6NxIo3YdaMaUhMTASLpQwdOhRly5Y1RTdWrVp1dRurc19XCJA8/uKLL0yKPUkjkr3ZVWNu&#10;27Yt+vfvb65tpnezKIdG/iHAlHtWzmZ069btqvxTuQwS/I4KyVRwkujTUAQUAUVAEVAEFAFFQBFQ&#10;BBSBvEPAPe8WrUsuDAgw7S4j4bZ05VJs2rIJPt4+6NWzFx559BHMnzcfX0jaXVT0edgsNvh6+ZjK&#10;mcOffRZr167F2I/GIDwyAqn2FHh7+qBVi5b438sjcejQIbz75jsIDTuNJHsSYuNiDfG0cOFCU8zj&#10;xRdfzJYsKAzY59Y+0lSfqbkkWKiWtFgsxmQ/VCoiw7cM3H0DALtNPnb5WGD1KQGLTwDsyfHwEMIP&#10;4Dh+AI8ifrAI4Rd6ahtI7jDq169vUrZJ9LDQAqvyXqm3l1mg/nPdIJDRl/NZud6ZoptdMA3/6aef&#10;NmovEsFff/01XnjhBT1XsgMsl4fv3bvXKCeppmRl49wILqdEiRJYv349duzYYRR9ubFcXYYioAgo&#10;AoqAIqAIKAKKgCKgCPwXASX4/ouJDnESASpsXn/9dUPEwU3EoH1r4UzLG3BGCCJsOYXQLyZg3fp1&#10;2LVrF441cIelfzDsnuLLt/csTvw8BTtlOCuzHqqUCHuvmkImeQCHI3Bs+h8IOXFMSKJQ7PE9B9uA&#10;OkAJL+BERVh+3YbYIzGYIIUfqAhi9U2NK0eASj16bjFoik/PLAYJuOo15JjMXorkqBPwKlMD9tRk&#10;WNw8kBpxDKnhR4DECCSe3Q+fKs1hs3OcO1Jihag9vA7VGtc2RRO4LBZRIHFIgo+ELqv1MhVTo2Aj&#10;4PDlPHv2LB588EHcddddlyXr6tSpgxEjRmDYsGH49NNP0axZs1wjmwo22le3d7wPzJgxAxcuXEDX&#10;rl3B45AbwUJLvPaZds0CKi1btjQdCLmxbF1G4UCA5yY7nTQUAUVAEVAEFAFFQBFQBC6PgBJ8l8dI&#10;p8gCAabfkmRbtGiRUdXhjkDgkaawFi9CPRfQsCzC4tbjn5n/IKmpKMCebANLaV/YraIAa1IekSk2&#10;LP1uKVKqy7Cht8JaqQRsHNe0ImI8rVg2dhlSyrjB/r/bgdplAIsQiCmpsAvRZ3l1KUJDQ/Hqq6+i&#10;Ro0aV+0VlcXuFZpBVNkdFpKVkbnqcde7uuPLyV8iYvbrKHbr0/AsVgGpMWE4v/xL+FjOo3iZEgib&#10;NRr2LiPh4R+I1PjziF73A9widuH+AV/C09MzHcfAwEBD7tDEXwm+dFgK7JeYmBi8/fbb2LhxoyHi&#10;n3vuuXTy+FI7TTL43nvvNWn8TBtnkRamjGc+Ny+1DB2XcwROiVr3559/NkTKPffcc1kCnhWx+Qzg&#10;8cou5ZpbwXsAjycrdLNIEn0WeTw1FIFLIWCz2UxaPy07WJSnVKlSl5oc9PdcuXKlsYXIOKGvry/a&#10;tGmT3tmUcZx+VwQUAUVAEVAEFAFFoCAioARfQTyq+bBP8+fPN9Uu6dtkokNVoJwvbEmG3gOEzEPr&#10;Skiathe4SRp0lYXAS5ZxTPMsLmo8GZc8eSvQTFI8q5eGTQg/jrNRxdc2ECkfb4C9voxrUN5kgJr5&#10;isjp2kaWVcEHCIkx1Rnp1UWlD1/kNa4MAYdXIhvrGYMKybffeRcfjvkER6YPgdVDjm9yHCoUTcaI&#10;d95CuXLl8c4772Pnn0/DzasY7CkJKOkWgydeeg5dulysrHSQAPTloyJDo+AiQPKHlXDpzUkfNhLx&#10;tWvXdnqH6dvIytks+kILgFGjRuGzzz5DQIB0FGjkCQKzZ882RD/T6Tt27JjtOkjO//PPIsyfOwsn&#10;jx1BuYqV0anLXbjtttuyJQWZ+k8lJo8lVXwsmKShCGSFAJ9FVPzzfJw5c6bx46Qf5OWCKeBU/Tps&#10;IRzT33333cZ6wvFb/yoCioAioAgoAoqAIlDQEVCCr6Af4TzYPxbFeO2119J826Tq6sZ16xFvSBtR&#10;2dGLjcGUGjdHWo0QOqLOMySdjLJxnLtMy+AknC4ljfSxipEblXz2VEnLke/GD47mbgz+kQxfe3IS&#10;Ggv5dEZS/6gMYaXGRx99VNN4DEg5+4epuKyYy4iMjLxoZqbR9ut3D2pUr4E1a9eYSrilS5dGS6mU&#10;3Kx5C6POqVy5ElatXIUTJ04YhVbTpk3Q6sbWxncr48JYOIWqDJI0DrIv43j9XnAQ+O233zBu3DhT&#10;LIcqPnouurnJhZuDICFIb8+HH37YFH6gdx+JPiXycwCik5OywvXkyZMNOcJUahbEySpI7n322adS&#10;cXsyTqeWR5JfGXjsPYRFi5+T4/SQ+Cc+kyXJx2t+4MCBxgrgq6++Qt++fVGxIr07NRSBixHgc4LW&#10;H+wY2LJlC/z8/C6eIItfVO/98MMPqFWrlikMk7ED6UruPVmsQgcpAoqAIqAIKAKKgCJw3SCgBN91&#10;c6hcY0Op2Pvwww+NYfqNN94oCq93MOTxwdg+ZwcsLSrB7u+dtqFRouxbfCjt+8IDwC3VRHlXTH4L&#10;aRefBPuSf8ctCQG6hwHV/lXnUOW35LAQfjbYN5yGfXsoLKLis5MUtAnDt1TGhSVj6JvDEHYuDCy0&#10;QRVf06ZNzcc1ULp+toIEX3BwsNlgps9mjmLFiqGNkLj1RNmTKA0pTy8vQ+Q51H4tpCBKzZq1pCpy&#10;nKRBeZpxGVNzHcsjAcioVq3aRam7jvH6t2AgwCIqVOwx5ZPpmI888sgVkXIkBNu3b4/Ro0ebys7f&#10;fPONSdNjEY6szq+Cgd612Qt2krAABknVnj17ZuuTyMInY8aMRcQNXVCsxYPw9vGHLSEKxzdMxfjx&#10;H6NJk6ZGyZd5L3iPof/il19+adRZv/zyi/FZzDyd/lYESOhR7UlCf+zYsfJc+TdD4BLQrFmzBlQN&#10;f/DBB//pSChfXjIANBQBRUARUAQUAUVAEShECOQrwcf0i+PHj2P//v1G/RURISb9krLH6olUDfCl&#10;jgQAVUIarokAG4NMvaOSZuTIkcY0fdizT2PoiKcR/9oC4A4pzEBF3pKDcF97DveJImTBogU4/dJC&#10;oIeM8/GEffURYFko7rvvPvHo2oB9rywGetcASvrAtkWIoL9P4O6+d0sBjiPY8MZy2HtUE3JQij/s&#10;CQXmhaCHpIR1u6ubUYQtX74cc+fOxVtvvYVvv/32P8ox10TRtbbKkT65c+dO44+XmUCh4i679Eg2&#10;3plSyU92QUUF064YXJeDHMxueh1+fSKwdOlSQ9zQ05GpcayA6/DO4r3/wIEDCD8XDr9ifsZTz6HG&#10;Y1odK2aflUrO3vIsoN8eiWWqeOgHxwrPLOYzfvx4sMIr1bqqAs2dc+TIkSMm/ZnHh2Tspaocz5o1&#10;A6cirCjb/yl4lgr6dwOk8NFNT+L0rkX4fdovWRJ8nLBChQp47LHH8NRTT5n0bRJ+6quYO8ewIC2F&#10;zx5+qNxn9WV6eV4qqCol+c9CLnx31FAEFAFFQBFQBBQBRaCwI5AvBF9sbCzY+88qffThOX/+vCH2&#10;+HLGxh0ba0wHZIOOPa6dOnUylfxYQEHDdRBgai7VckzlpHKOL9V8Ge/dp48QQ8n4bfqv2Dx5nwjt&#10;UtEwqAZ6v/osevbqiTtuux3f//AdNkzZhfiURNStWBXdn3nYEHy7hfj5avJXWP3rFlxIjEG18pVx&#10;58ChGDRokEn7nCzpYMvmrkVE3CFUDiiP23s+hMcef9wQTmwEkGRkKs/ff/+Nn376yaiGXAex62NL&#10;atasaZQPLIgQFRWFMmWkqMklgtctSRdeu5yWBP2lguQBq+cy6PGlUfAQoME9vdV2795tKlszhd9R&#10;TOHYsWP4THwylyxegvjEBEPwtmjaDMOGP2POn88nTcKcWXMQmxBnngX1atbBU88MBRXCrOr85JNP&#10;mnTfMWPGmPsPCeKHHnroP2qdgodq3u4RVU9MmWWHWwtJuycpm10qNdPrjx46CPhVgnupqiLEFqW1&#10;8UywwNO/inTOBOHAvj3ZbjA7AqgOZCGP1atXG5LvvffeU7I/W8QK9wg+23nOXC5YAX7OnDngPYZV&#10;u5s3b47Wrf9rEXG55eh4RUARUAQUAUVAEVAECgoCeU7wbd682Sgv+CJ2VjzT6PdFEo+KH5JDJPfY&#10;0GAqBhV9bCBS7UOyhiQPVV5Uc2hcWwRI0tDofs+ePabh/cQTT6QTO+xpv+/++4yZ9cH9B4TgsyFY&#10;etOrBFYxvfBUZDZu0gT79+03xG5Q1SAEBgUadQ/PhRpCMHE+9tZXvOEGVA2uKgUcyhmCgIqSQwcO&#10;GuKprAwLrhZszh82ABhM56G5Nk35SQB06NAhR4b+ZiGF/B+m6FKhd+7cOVDRcymCjwT9999+jS1b&#10;t8AmPonBVavgvgEPiXLn9mwbZLyut23bZsgDJfgK3slGFS1TZ7dv324UXPTOox8Wg4TxyBdH4q+V&#10;CxFxq6TLVZFU/LMxOLT4TxwShW7lwMqY+9dcnG0nw2tIpczzCTiweBF2P7kHU6b+gHr16hlF94gR&#10;I8y9g/cgqnUZ9ItTNaiB4or+YWrj119/bdRSPH5U2WUXJFvKlC0HXNgGe2w4LH6lxCc1FRZJpU6J&#10;Fe/OiBBUaNMwu9nNcN7Thw8fjnXr1hnPtC5duphOokvOpCMLJQJ8vjue8dkBwPfG6dOnm/cGnst8&#10;N+H75U1iKcHzOafPmuzI7ezWr8MVAUVAEVAEFAFFQBFwRQTyjOBjjz8r5tFsnUoOKi5IJDAVl4Qd&#10;FXtsNPDDafmh0o/qMPp1kRBgpVaSfS+99NIlGx+uCGxB2yYqMKdOnWoI2eeee+4/qVzh4eH4Z9Ei&#10;rFyyQoifFLRs2wbde3Y3BB+Ns5csXYIVf4uCJy4BjVo2kXE9DMEXFxeH1bLsxQsW4XxEFOo0qo9u&#10;Pe4yBB/Ttzdt3ISFc+cj7PRZVK1ZHV17dDPjHPh6iSccG/oLFy7EkiVLMGHCBHPOacPfgdDl/5Js&#10;r1OnDpZKiiXVPC1btsxyJpL0jz/+GA6HWZFQuRWsQtBvW78ZGzYPB4sp9OrVK8v5eD1TtcvGV1CQ&#10;I7Uvy0l14HWGwOLFiw1pQw83Vl/ledCwYcN0spfX5azZMxEzVJSbnWrC6uVmKmbHBvtj+VsrUWTj&#10;ely4rzrc+taD3cfdkMZxdUph68uLMPmLLzHu4/FmWewIIInPdG9e42+++aZJJ2daKTuKNHKGAMl8&#10;qrGpxGUadNeuXdOPWXZLuqtHT3zz7VRELvkUJW5+Am6+/kiJOYeolZPhFh8iau004jW7+UnYsNpu&#10;//79MWXKFHOukMDNrqhHdsvR4YoAEeD51K9fP7Rp08Yo+Nj5RDUfi/zw/ZFewe3FxzO7YJVu2gaQ&#10;2OOy2MHo+J7dPDpcEVAEFAFFQBFQBBQBV0cgzwi+mTNnmgqnVOGxR5UKIfonUbGXXeoFG28k+kjs&#10;3HrrrcaofcWKFUYB+Pzzz6s33zU6m0i8fvLJJyCJ98ADD+D22y9Wa+3esxvPDnsGOw7uQmRNbymI&#10;YcWabzdg1sxZGPHCCEz79TesXLMK4TU9kOphxerfN2KmjBv58kgsXbIU8+bNQ1hVC1J83bFy4WbM&#10;njfHNOb37d2Hn37+CWcrpCCphCd81m7FX4sWGEKB1TUdPe5sIDI9kOcKDdzZYOU5p+EcAiRDmaZL&#10;gs9RDCPznKxU+OEH72Hb4Tj49/oI3hXrmkZRSsRJHPjrDbz+2qumoZVVY51VOpnOS3LPmaqImdet&#10;v10TAXpfMlWfqmtWqyTp1rhx4/Trklu9YukKxPgmwHJHDdhLFJH7uwyUOjy2m6rAVncnUjZJgZ2u&#10;NZBaStK8RRFqqmq3qAx764r4e84CxL4Tm37OsPIqST4+Pz6VlF+meGd5x4EAAEAASURBVLKDgCm8&#10;Dj8/10TKtbaK1yKVe7zeeU2yw8YZlfzNN7fDCy+OwPhJ3yL82ErASxR/ieKLGn0Mzw4falS8l9tT&#10;Xv9UY1JxxVTdL774wnTgqafi5ZDT8ZkR4POfxbV4z+F9oEePHujWrRs+/vhjYwnx8ssvG7/g7JSp&#10;PAd5H8loMcF7C8m+jJV4M69XfysCioAioAgoAoqAIuDKCOQJwbd161bwQ9KFpvok9pwJvljxpY0v&#10;XPxQtUH1HxsCs2bNMum6VP5p5C8CTMGjxx0VWDRJz3g8ScaO+WAMFu9cidShN8LWUPzbJHs2dN85&#10;nJm03hjth0afReyjDYBWFaUAhxVhIZE4++VG458XHh2BqPurw9KuCuxeHkgKPY/w77eaSpwxsTEI&#10;6yHz3F4NKOqBxPA4RP68w6ToMTWXL/YMnjdUD/Xu3dsQfGw00lNKlT3OnyeOYghMqcwqSPz9vXAB&#10;PJo9A+8a7QR0IWPkf/eiAfCVipq7fh0gqomtQv7e8Z/ZL1y4YIYxVVsb8v+B57obQIKIKpnRo0cb&#10;xScLJvB7gwYNLiL3uGPxcbFykki6HYvrGNs2OWn4t4iH+Ll5wWKVxnRRr7QK2dLBY2zdishjya8I&#10;Yi5EG2I4I0A3SAo/SUUqd1llkwpxnl9M/aRVgMblEVi2bJnpsKGXJsk2HjdnguTcsGFPo5Z0BqwQ&#10;z8Xw8Gix2qiHNq0fR6fOnZ0iCbkeqoVZgIU2D5PEf5G+aZ1lfg1FIKcIOJ4nfNbz+mcaOO8RQ4YM&#10;ARXniySrYMCAAVkuls88qo15L+E7BG1I6EOr5F6WcOlARUARUAQUAUVAEbhOEJCWVO4GlT5M16Jh&#10;N8m97NR6zqyVL10kBajmYyoYKy3WrVvXmVl1mlxCgMeTRuxMXxk8eDAaNWp00ZKPHj2KmZKKndyv&#10;ulTQDTYEnpmgXDHYQqNx8MP1sPStAXQXTy4PNzPKXl48FaMScGjkUqBDZamgWxd233/T7Mr5AcnA&#10;kcHzYKkvnlz9pPEZIJIfafujjMz3gDuODZiO+ZK26yD4uFAqeKjkoXKUaTr0fmzVqhVHaTiBgKNR&#10;w2suq2CadfSFWHiLwb7F3QP25AQzmVjsS0XNQESLNItpf1mFY5lch+N7VtPpMNdHgPcDVq2k3yWr&#10;5d57771GgZXdvb5eQ7l+f06BbcdpuLWsJCI9uZCpkjl4DvbNZ2BLSAU2nwBuk/uHXc49nn+nooF1&#10;x9G4ZfuLOhMc6FDJ9+yzz5pOIKr4SBJRXfzKK69clL7vmF7//j8C9NgcNWqUUcfz2DFdNid2BlTo&#10;9u7TF+3ad5AU6UR4engiQIiSnCgoScr0kcJM7Lhj5XMWZGFFXa2C+v/HSb9dGQIs1MbOPXrwMXuE&#10;xX+yI/io8meKuOOZxI4CXg/6nLoy7HUuRUARUAQUAUVAEXANBC5fpiyH20kFXrt27YzJ+tWQexlX&#10;y8bDzTffbBR9GYfr97xHgMb5VO9RtUevO/Z2Z4xzYecQfl5M1uuVhcVL+GKbNOD5Ea8tBPmbSe21&#10;RdXnI4qdf8dZ3aQRX7lk2mJqyt+SzNlLm8/OBn5QCVgkldceWFxIPd+01D2OJ8sXJNOXsCJEiMXM&#10;QSUIjdupQps2bZpJ9848jf7+LwJs0DCNlpGdCorKiICSxZAUIgqH1GRRXrmbD0SBFX98C/8gqEqg&#10;WUbmfxzpf6GhocY3LfN4/X19IEAfRfpa0buN5B4VWK+//rpRZGV3r+92Vzc0qStK2/dE4TtXqqzu&#10;kvNs8QHY31qKKt5lcGNLIeE/3gBM3wHslHErjgDvLkaxcxY8Kst3KHQyI0R1N1U677zzjlH5/fjj&#10;j4b0Y6VvjawRYCcNCdH169ebjhqmO1OVndOgup7Fj6pVq47KorDPCbnnWBfvM0wNJhnDKugsnMJO&#10;BA1F4GoRIGFNr0eS0ST+swueg4GBgSZLhJkilSpVUvVedmDpcEVAEVAEFAFFQBG4bhDIdQUfX674&#10;ouToFSUSTAU6efKk8fci+UK/FKZUkDQqXry48QGiR192jUQug9M5VEb8rZE/CDA1mj3bPXv2NKlc&#10;PAZU8fD4Ml26VOlSKOLuiYSQCBHgCMtDpofB72GSnsc4JgQgyTmOI08nJDAi4jgGluPnYU8SFY8Z&#10;JyMlnQ/n4kQhJsNOngfiEsWY30PIOhlHBeAZaQRG21BOGvgMptWwmh6JAPbes7eexV2YQsj0s+z8&#10;d8zM+o9BgNcjU5MYNWqI2jKLYGXdBx96BB9N+gHhpYLhV+dWuV49EBOyCXHLxqDrnXeibn0ppJBF&#10;kAzg8SH5QiIxSHy/NK4vBEjOsoAGiXMWQiI5REUv7/WXCjag3//gA4wbOw5/T1iNlCJSWCnRhhaV&#10;auPZD5+VqtkVMV7SbGd/tRgJ3rthFfVugzKBeOK919ChY4dLLdqou+nFySIxJBp5r2KDnmQRyX6N&#10;/0fA4bvH+yIJOqr4qLq8lkHfz1dffdUU4OI9m6m7VGZmR+pey23VdV9fCPB5xRRcdgQ4G/R/1lAE&#10;FAFFQBFQBBQBReB6RyDXCT4C4iD3SOzRv40NL/qhkCgiIcPGBqfhizyJPr6IsRIaSaSMFRgzg+tY&#10;bubh+jtvEGBDnumuDFarCwkJwR/TfseG1RvgLmRbm/Zt0fnOLlI9sRd++W0O7NXLwtqgHOyiC7Vv&#10;C4Xl110oKQqRqL+OwtZAXrQlRQ/uUkVzfxisU7eIWswf0WvOImXWblg6VhMPPiHwjkXB+u1mlCju&#10;j5j9F5D0607Yu0lD1NcDltMxwLdbUMavLNp3bI/5Upxj9ozZOHX0OCoEVkKXbl1Abz42FGn8TxNt&#10;+vJpXBqBnTt3mmqCJNF5/WUVvFafGjIUEZFRmPrneERs/VEudDmWceHo0rouRr02OlsPLhJ8TIWi&#10;LycLoSjBlxXCrjts7969Jo2SFXHZCUPV3P333+9UOiwV3VRf0xdr29ZtCAsLk+u+OOrXb4DqNaob&#10;RfA7ogi8e8tWhJ4ONZ0+devURc1aNZ1ShpHc69u3r1GijR49GkulcASVhSQjO3Xq5Lqg5vOWsSL9&#10;Rx99ZFRyLIbCQknXmkjjudFRvFPpqcgPiyMEBwfrPTufz42CuDqqQekPrPeAgnh0dZ8UAUVAEVAE&#10;FAFF4FII5AnBxxXSj4sNCpJ7p06dMg1DqvSYzkNSjyQfX8CouDhw4ACYCsppH3roITz22GNGjXWp&#10;DddxeY/Avn37wMY901eo3Bs0cBAOhh9GZLAPrAk2rPp4LRb/sxiNmzWB9fffkPr+KtjLSUEVpuCG&#10;inovJAode/TGX/P+Qsy4dbCU3y0VNCX1NjQONhnXtlM3bFi3Hqc+3wLMOghLMfF24zhR/LVqd4co&#10;vg5g/w87YF8SAktJL9jPxBsCsHHrW7ByxUr8+NOPCA2IRUKAD4rs2o5/li3Go4MeQfv27UHSio19&#10;ksaXUobmPYquvQaqFlh5OD4+3qQ3X0qRxfOAyp+OHQTfXbvlGk4xaXo339zW/M1uT2nOz+NAgu+H&#10;H35ALyGEMxZqyW4+HX7tEaBPGqtRMq2TKW9UXHXv3j1HqZ2839eqVQtU8/Ge7ykq7yKitnV02JDU&#10;IQHIcY4iS45xziDA84tVfElQU723ZMkSU3SDzxZ6webEY86Z9V1v09CPlIpLFsoZOHAgHn30UafI&#10;0/zYT6oJ+cznO8CXX35pfBR5D2LqrkbhRcCRrcHnk+N7ZjT4DslOSKaZZ37G//7778Yqhp0LGoqA&#10;IqAIKAKKgCKgCBQmBPKE4IuNjQXVFCy2caek7jHtjyoeB7nHRhxf2phayUYd03aZwktS5qeffjIv&#10;a6zWmvmlrTAdGFfYVxIyPD48dt9/OwVrzm2DbdiNQLAUv5Djd2prKBZ+vhTbd+2Arbx487WtLCSc&#10;VExlOm2biuLRZjNG6oneKUB7UeiFC+mXImkwLSuIJ58V69atQ3S8TH+nEIjRUrSBhvtNxK/P3xMb&#10;N21EXIIQerdXljzcVNhjJXevboCQhD7YtHkTtm3fhtAO4sfXQxqCxbyQFJ2I6Bl7Mf7j8bhN1Ck8&#10;x0hOMP1UyaTszyb6X/38888GrwceeOCSlYdJupDkK126N24VjyO7HGdfSbMnwXKp4Hw9evTAZ599&#10;ZlSV80R5SeJFw3UR4P159uzZhtCjGpbFdVgMgeT5lV5PTOnPrgo6vT0z+3vmBB2m59M0n51KH0hK&#10;MElrkpFnzpwxHUZXus052QZXnPbYsWOmCAqPIdVyI0eONKnNrrSt7PhjVd3jx4/jr7/+MmQkCztV&#10;rVrVlTZTtyUfEWD2B5/dfP/g96yC3sCspE1yn50OJIbZsczhu3btMoU2HP6vWc2vwxQBRUARUAQU&#10;AUVAESiICOQJwcc0PJJ2NGNnOh4JADbsSNhlVGawEckPe2mpIGJaBZV8X3/9tUkhokePxrVDYNOm&#10;TWblJGJXr14J2zPisXZTEHOw07z0yvqJ914kjk7eDstgqa57T0NYhGizCL9nK+4Fm6j5Tn2wFpa7&#10;a8LySFMgRoozpNrMOKwOwemRS4FbhMB7pBmQmAIrvfg4395zOPvUfDHjKgXroKawyXljTUiGTSrt&#10;2sXXL+zRWbCULgL0bwfcIIU4GGXFxu9eT5xc9gcO7TtoikXs2bMHZ8+evWJCIm3BBfdfXm/vv/++&#10;IUHuuusuQ944s7dU3fCTk6CCi0odki9cJxU6gaLo0nA9BNionjp1qjlW+/fvN8pOEkNMf8+OoHOF&#10;vaBSjynmTEFl9fUJEyaYar/0DySBxGGFKVgU5Y033sCyZcvAZym/u2qlWpJ5JJCpMly1apX5zpTd&#10;KykCUpiOcUHbV/r7stOJ5wAVuHxnZKVlpto2bdr0IuUpU8xJXLNjmN6gPLd5vtStW9f4g7Iys4Yi&#10;oAgoAoqAIqAIKAKFDYE8IfjofXbPPfegZcuWRhmUHagOso9qKzbO2NtKc2T25DMlTAm+7JDL++H0&#10;SuTLM48Rj8maGFHa1asAq7sVtmRR4TF85PSpJYo7CXttqaLr7wt70SKmjoapohtYIm1cLWlYl5Jq&#10;uH6ixJMhVqmQa3NU0a0mKryyktabmAqzVKb3Vi2ZXkXXVkmWIQo+U0TXKjOLWs/qJ2m+FUU1Vv5f&#10;5ZgZKaRiBSH7Kvqabea5xAYCFSyqBDGH4aJ/mN5ElQwVMzy+LEjCFMfsgsoIkvaOazTjdEyTItZU&#10;SXFZWSlvmabJ1HuqK0jik+hjRdYrqcCZcd36PXcRIOlLYuyLL74wnpusnM1zgwUZnPFso8ceiSWe&#10;S5kJNZ4jPFf8ivqhTNkyF3X28NziOUbimKnAfCY4gt6tJOqp8OO4S6Xc8txjQ5+ebvR25Tn2zTff&#10;mPmpKi8s/o8kacePHw+mKhJTkp4sPJLVtenAOSd/L3Wcc7Icx7R8zjRp0sRs5+OPP46ZM2catTDT&#10;w6nO1CgcCPC6J0lHNS47GRisdsthGe8JHM5OIj7DaCPC851p/kz3Z8cRq75rKAKKgCKgCCgCioAi&#10;UBgRyBOCj40I9sRmfiFzBmASAWzIcX6Na4dATEyMMcRnw4sNwzmz5yD1aDhQX16cU0nTSdiFjJMq&#10;uCZEyWeGyqD0OCspuQzx1LPQS4fjDMMnTF1E2jjLiX+r6JpxMtJNVJ5hUkWXaj4Zh1hRBBYRbz5R&#10;/skJJeaO52E7L+NOSjXdmERJ5xUlmahAIcQjIuOAo7EI7hQML98iOHLkiEn9Ntug/1yEABvQTG9i&#10;Oj199bLzvIqIiJCG1g+YM2M6omPj4VvEC53u7IaBDz1syLlffvkZ03/9CeFRF1DE0wMdbrlFxg0y&#10;jfOLVig/2PBig32g+IAxhZKNsWHDhl2SsMm8DP2ddwiQtKHqminb/E5ib8iQIeZYOjpjsls7Cbgp&#10;33+P+bPmISYhDsV9iuLOXneZqtZ8Dvw49Uf8+ZucQ3Ex8PH0wm2d78BDgx42jXeqb36b+gvCosKl&#10;IrcH2nZoh4cHDTLWAPRl/fn7qTgeelIucXfTaTTwkYdM0ZbstoXDK1asaFQ8JARJbv3xxx+GhGaB&#10;kAYNGlxq1ut+HBXxJEcmTZpk0hxJcnbu3PmS6ffO7jRJ2B9l2XNn/ZF+P+jSrTseGPCgIfedXU5W&#10;05G4vU1S/6nkYzVdevKRtGHHQG4Rk1mtV4e5DgLsRCAJz4/jnuPI9OC7YcZgZ9Mt8rxp1aqVyQLh&#10;eJLBV/LemXG5+l0RUAQUAUVAEVAEFIHrGYE8Ifjat29vGlVU9LAn1hn/I77EUalBXzY2/mmWrnHt&#10;ECDBx+PBxiK9mxb//Q8Wf7VJvPaKATXFg4+qudWngGm7zfGN+XU3UM1f0mqlWq5V2LqtMm7qdvPC&#10;HT/nMOz1hBi8UdJxWUV331mphrvJpPslrJTpZu6GtWMwbF5yOkrxDfvX6+Ht6Y3E3VGw/bwVuKse&#10;UNQDOC0qwskb4JFiReqpBNi+3wzcK6nBxSVdN1zIvZ+3wC0iFT169cTMWTMNeFQNaVyMgMPnir6X&#10;g4RIGSiEW1aplyT/3nzjdUz7XciRUq1h9Q9C6vkT2D1uAvbt24/y5cvjB2nsn/FrBGvpZki9cBa7&#10;v/hJUqy2YsLESYZkybhmNryYasV0T/qjkWBkI42pu86owzIuS7/nLgJUupJYIaHGlHySYjwveIwv&#10;F1TsvTTyJcxbMA9nm/qa1HzryRDsFmLp0IGD8PIuYu7pp+t4ILVmcVjORmL3pE/kHNqHqsFV8e13&#10;3+FUVTuSG4pyN+o8dv00GTu370Sr1jfiq6+/wolyiUisL+PiU7BrwVTj4/jlt5PBaruXCir4+vfv&#10;D3q8cd8WLVpkFIRMEedzqaAGqx3z+NF/8LnnngO9NXNDKctnwmuvjcIMqVweUfomWAMCkRoZgj1j&#10;047lhx+NuaQK2Bm8qTbkMWOqLslYfkjWduvWzZnZdZrrHAGSepmJvEvtEklhKvw0FAFFQBFQBBQB&#10;RUARUATSEMgTgo+KL/asDh8+3FRPvPHGG40KhEQfX+AdxTao0qORMtPCaIrMoghHjx41qo969YTU&#10;0bhmCDDlhb6IJGWoonh51CuIEEXP1jdXSLqtFNQQER3OxuOWmi0xQNL4vv3mWyx9bw1QRtKpmEob&#10;loCbKtTHY6MeM+q/6Z8uROovOwEPIf/Ck9DIrwqenjQMq1etxndf/YbkmfuFxJNxYcmo4VEKIz4e&#10;ZSorfv7zN4hZclxIPDdR76Wg1HkLnnvjTbCxOfbLTxC3QchCfxknxJ73mQQ889zz6NCxA/5a8JfB&#10;jiSVRhoCJNFZOIHpi6xaycq2JNtIhGQVS5cuxfdTfkBi08Eo0fQ+WL18YEtKQPz2P8Xz6D14FfHE&#10;hep3o3ibR+HmXQK2lCTE712EBfNexE8/TsVzz7+QrsJwLJ/XPhU5VHzRY4tEPtPBH3744SxJRsd8&#10;+jfvECDRxvOABBjv0SRV+vTpY4gxZ9Y6e9Zs44EV/Wht4I5qgBD1qeKZeXL2fkyV84Dqq/BeQu73&#10;riNp/aLGTbLhzD+H8MekP+Ht5Y2zHQKA+0VV5yfp/ZI6Hr72OBaMW4S1G9bhdCNvWB9rBXuAN+wp&#10;dkS1Oo21byzDp+M/xYRJEy6r1iGBzEJP/Pv666+bDiSqEkny0Zy/oAULI9FvMCQkBPfee695BueW&#10;j93ChQukCNbPSGk+VO4H/WH19JFjGY8LW6fh198+QsdbbjXWHFeLKQkbKntPnTqF74T8ZQVgKjGz&#10;Uxlf7fp0fkVAEVAEFAFFQBFQBBQBRaCgIJAnBB9JPCqDqMphutfatWsNqcffJIz4lz21VIfRC4wN&#10;fKpAWAWNjX/24GelKCoooF8P+8Fjw48j2rRpg4nizTVv/nxDDlktVtTtXtcoK5hqybS3uXPmGKKW&#10;x9e7gQ8qVbwBSUIUNmvezHjoxMXHyTJT4VPPVzxyygohZEPtOrXxqPt9iI2LRbItGb41fYRwKi2Z&#10;um4mRe+hnvfigpB5cQmxKFO/LNq3bycEXkejMqpZvQZWrFyJiPMR8K/pD27jHZ3uMEVdHOk9GffB&#10;sS+F8S8JUVaoZpVRknusakuVT3b+hCQD/5o/F5GpASjX/AF4FBcllwxz87XA0vhunNkwBTHRZ1D6&#10;xofhGRCUNk6uaUujnriwYy5mSUrv0GFPZ3kdk1AkCcFrn5V133vvPUP4DR48+KrT/Arjsb2afWal&#10;cx4LFmKgUornRJcuXQwh5sxyeQz/mvcXostLpey7aolhlqhpmYZf0huWbrUQNUt8POnZ2VvUdhXE&#10;M5PKXzlPcGdNxCw6iJjtorDt3RaoJF6ccn4x7LfVQPyyI4hfJMR+nzularcog/+9FdmlyI/99hDM&#10;nzkbZ19/zSmFIdP22ouq3EHyUcH6zDPPGJKPxWUKSlCR+9JLL5miAx06dDDp8BUqSMXyXAhzP5g3&#10;F1EppVC+xYNw9xNfVR4v35IoJveHUxumY/bM33OF4OPmktAjsUeSj76dTO2n3xqreGsoAoqAIqAI&#10;KAKKgCKgCCgCikDWCOQJwcdV0Wz/kUceMaTL4sWLTWU0qvROnz5t1FdUdbCnntPRwL1t27Zo3bo1&#10;WPlMUy6yPlj5OZQkHdNf2IAnSUZfxBZSNCVYDOyZuksCjUb6VIfwO6tXUulHNSar2n0maVs87jY3&#10;G6ypVhTz8cNTw4agcpXKor6RcUv+f5yXmycGPf4ImkuVzgkTJmKJKMfsbnbx7bPA3eKOu/vdjXvv&#10;u9eQxCSHHORvrz690U4Iv8SkJHiJ/06AjCO5zCBpzLiUIb+ZoBD8Q0Jv4sSJxoeMqZgDBgwwKj5W&#10;tnUQoZlhYIM+TK5VeJeBu68orOzCsLBBn2qB1UfSLIsEwJ4QDw8/Sb3mcDNe8PYqKsVWgiQ9cIs5&#10;dzIv1/GbxAOVhFSMjRkzxmwfK7aSeFGljgOlvP27bds2o/BixcoaNWoY5R6V145ryJm18/5w7oyo&#10;aEuLcre4kHsOf06Z2S4VsS1+klovRXIsUmTH+GjKqWLKbBeTithlfEQFFg67VNs28W+xHJOOX0bO&#10;I+EB7VKAx0bzTkdnQxF5ZN1QAhGRx4z6O23Gy//LtD9WAabHIPePnnxMX2U6cq9evS6/ABefgkpl&#10;Ki+XLFliioxQrcjrO7eC94nI8DCgSCm4FxVyTzpqTMgfdx8hYH3L4CzPg1wMvguMHj3a+KiuWLHC&#10;kM+OtP5cXI0uShFQBBQBRUARUAQUAUVAESgwCOQZwUeESpYsaUzR2XhklUQat1NJxI+DIGLKHkki&#10;VlykwiI7wqHAIH6d7AgJPUf1QqZRM6i+JCHLT+bgcSP5liRk27ix47AhbCdi+wmBJNVuLZGJcJu7&#10;zwz3L+WPrSd3IbpXdVgDS8IWmwzrgoPGEH6hKAHX79yIiB6BUp1X0kalsq5l+VFJE/3emOr3vbvv&#10;RatlQ92ncuWLhjl+8Hxj5Ib3lGOZ19tfFsiYO3euIc+YhknSjkoYEu9UwlzqWiMBX62mEASzlyI5&#10;4ji8ytUU8kZUWm6SfhkRgtTwQ3J8IpF4Zh98gloKecNxbkiJCUfqodWo3rzuZclVEsJPP/20UWGx&#10;4icLf5Acpidf3759DWF8vWF+vWwvlXskU0nu1a9f3xBfN998czp57ux+kEAPqhEsXpxLxSMzRsi3&#10;YrCKMtfGojdnLsB+Mt6k3eJopLmm08edlWn3h8MWL8TxgQhYW1YyRLFNiuwgKgEW8em0C1lo3R8G&#10;W5A/rHLu2lhhO0HOs20nUaFSZfPccHY7OR07Lag0Zlo4729Ul5Nk5nXAdPXrNUiyfv3112Z/SGSS&#10;3GMF+9wsTEG7hqLFhMiLXoukiCPwKl09/X6QfO6I2C7sQ6mWzQ3pmhOC+FKYc/tJyr7xxht49NFH&#10;TUVgkpa0/uCzSEMRUAQUAUVAEVAEFAFFQBFQBC5GIE8JPq6KL+IkfvhhOiBJBjZIHOP4En8posFM&#10;qP/kOwIkxhzkWGSkNM6djL8X/o1Va1ch+a22wM2STidFNeSAI7myH3Y9Px/WfaIIHNkSbl1qIVW8&#10;ukyDv1oJHHxpEY7+cxTJj9WHtX992KRyLtP5LEL0hby+CBM/+RSdu3R2qmALFYf0eGPQYL+wBdPd&#10;V0rq8pQpU7BhwwYcPXoU9MF88sknTZVKpr85E9179JS0uMmImD0axW6VarclKiI5+iwuLPsCRd3i&#10;UKJcAE7PHgVb55fgERCI1LjzuLB2Ctyj9oix/9dOmaWXK1fOKAqp1vniiy8Mycc04jmS7j1w4ECz&#10;vZxGI/cQINnLKqUOco9VVll0Iifm9o6t4b37biHemf4d/ely8dJrCluAKPLCYmCduhlFbZ5wF9Ip&#10;ctJq4EEZV06K9ETFwTJtJ4qcSUGxAFF+TVwn6fryTAgUAolVs2fvgfv+GATIcT/z+RaRhUphnhqi&#10;GhNfPyw6IMV9zmDQS29dUUEHPm9IElEZxm3ndjNFmYQfU5Ovx6BSmseQ1z3JPRakuJJjmdW+83m9&#10;RJY/Zcq3RpEt7B6i5r6Boh2GwKNYBSRfOIOY5ZPkuJ3EilVJeOzRgVJRd5C5bnODYCSBTK9Epuvy&#10;M27cOHP8unbtmtXm6rA8QoDvbFTnU7Wf3XGlby8Lu1TOptMtjzZNF6sIKAKKgCKgCCgCioAikAGB&#10;PCf4Mqwr/cVQe98zouKa35k6SQUmgy/tzsb6NWuRzMKbzUVZR5JO1Dx2Uc6gdhnYqdhLiAB9tFJ9&#10;Pc04mzTeEVQK9oZlkSzEA26RarpFvcw4iGLHVrk40D4I6z7eYFSg3K7LBYu3OLaZxHJhCe4zSZvf&#10;f/8dmzZtwvHjx43akg3ju+++26S/O0hbZzAxyq733seHH32M/X8Mg9VDTPVTElCpmB0j3n1LfBTL&#10;S1rg+9g2Y7gU4PATxVUSSnvG48lX/ydkrPNkCVPymRpaTdK/6aNI0mX58uU4cuQIfvzxR/Tr1w/0&#10;FLuc6tCZfSrs0/CcIKFFfGmN8MEHH1wxuefAsmWrVnjn3XcwduI4HH5NSD5fud5jkmE7GY3EZDck&#10;i+rOvloUtSErYJW0XZuMs4dGIznWhtgkUflFxAPvrYa1pBTZ4LSnomGLThauT8adjQU+Witp31Jk&#10;QxS9RaOBhx8ajAEDH0x/nji2w9m/JPZIKI8aNcqk6P722294/vnnjXcnrSKupzh06BBeeeUVU3X2&#10;/vvvx+OPP+5UJ4iz+/jXX/MxYsRzOJ5YCrbg/vCuFIfEnQtx/vchsBYpDluiHKuYWHi3GoRIuQfM&#10;XLcBmzY/Y9KFc0sVyXsWi/CQmKZSkRWRefxq1hRVsUa+IMCsC3ogspMou2cwib9169aZZ0/37t2v&#10;+PrMlx3SlSgCioAioAgoAoqAIlBAEchXgs9ZDB2FEbLrKXZ2OTrdlSPAdDamUPKFnebtzoZFimMg&#10;SYy25I8x1Dczym9J2bPQfV8qaLLKrlW+yzeTlidGe2YqY87Pb9YMv/ldlHypVPg4GUxNPXfunFHo&#10;5JbJvJOrzvfJ6DVIjz0WSZgxYwYOHz5sjOlJmjHVlcU0mJbItOqcKmXpddinT19DvK1du05I09Mo&#10;FVBKPPKao2mz5kYlVKnSDVL9eg1OnjiBYsWLoVnTplJUpUWO1VVUHLHRzvRhkixU8NEnjeqkvXv3&#10;YvLkyWCjkURg3bp109PH8x3w63iFVOJSucaiBVTZsJIssb5atRdTMu+77z7UqV0H69evw9Lly7Bw&#10;/gKpfOuOxCYVYZF7gWWL3EMORSEwuCqOHTmKVLHsS2lfEbFF3GDdcQb2IzLOGoQTISeQbElFatsK&#10;iPHzEsXvOdgORqN20RvQp28fNKhXH61a3yjk8tWpOnkt0DqCZBH965jKPkKqhH/zzTfGDuB6OMxM&#10;m6Vyb/PmzSaVlenGtLrIrQgPD8ebogjcH1sG/t1eh4d/oFhtJiOpxi2IWvA2kkLWwa10HZTs8S48&#10;qzSDxeqBlIhj2D9/NN5583WjGr7a4+TYFyqx6Zm4Z88e80xiYZ5PP/00W7LJMZ/+zR0EeL3wOXOp&#10;zlmTrh8UhCeeeMKk/bPDRkMRUAQUAUVAEVAEFAFFIH8RcEmCz/EimdMXRKYT8eMsMUi/uJw0bmnI&#10;zuUXlsINDvyZ4ulstGnbGpO+ngjb8sNA59omvc4qKbP2zadg3ysqnngh6v4+CNzTUMYJ6cdjJo14&#10;rPqXRBSvPstjxWD3FvWfhCUkCvZ5+9Gu3c3pisLLbQvTc5lORAUi/R0LWvAcZLEaNuxJ1tCAnvvM&#10;YaxoTL+qTp06GaKC6bhXc776+flJ8Zs2QqrVA1OweL0wTYsEMKOZEH01atQEyQauhz6aObmmMh8b&#10;HjMW2QiShmLnzp2xcOFCzJfKzazETUUf1X1NmjQx+9e8eXOj6rtUozPz8gvrb97rPv74Y6PupCKK&#10;PnTt27e/qmOVEUsSym1vbot69eth1YqVsFUQFe6INmnKXU54IByWT9fi3Fnx1CvuBvszN8rJUw52&#10;6RCwH5f7wsQNOHdY/Bs95H4wtCUsN1WG3VPOsTMi2ftqE84fPI+ekjJeq3atHPsEZtzOjN9JWjBd&#10;l2mt7BRYv349Ro4cacjk3CKmMq4vt79Pnz4dVB+SiKeKj4rM3AwWvdm0eQt8u09EkUpNpDPGdMnA&#10;vdZtSBTfvZi5W1Gk6b3wqdNJbtRpnTLuRf3h1/JhbJv2oFHc5SaOJGTpIfrAAw/gzz//NMrTQYMG&#10;5eYu67IyIEDFJD+8TujDS7Xo7NmzDanKZ1DmYGcTn0Us3sN3Bsf7Q+bp9LcioAgoAoqAIqAIKAKK&#10;QN4hkCcEn4MIu5LN5osj08caNWrk9Ox8sdy+fbtRMfHl/3IqBiqCFi1aBCpaSFY4VEHZrZAKDxIN&#10;u3fvNpOwIUVfoJykO2a3bFceTs9ERkiIFFUQDx5niJTbbr8drVu2wcpJm2ERVY69VmmTcmefeRBB&#10;/hVRqUElLJ+ySYaJyX6jsrCHSwGPWQdRKqEImndui/l/LgEiZZiY7ltik4A5h+B2MAaD3xridHVP&#10;pqqS0GADgwRVQQmSECxCQX89no+hoaGG2OP5SSUWlRMkbUiO8Rq4GmIvI2Y87tkRpSTTSe7wk1vB&#10;ZZKYZHo1G/VU7nGf//nnHyyVCstsaPIewX3k/vLD+wVVis6S+7m1rdfLcpi2PWnSJEPEktyjh5mj&#10;GnVu7QNJ3/NR4v+4Wvz2BtQB2gWLkvdfNW45SeEWIi/6o/Xi0yfjOlcXVS+lfbJ2VtG9NwHRLywG&#10;7qgKy121YfdNI/hR1leW1QhnBi806q1GjZ1/LjizXzxfeO68/fbbIFnEc4wekG+++aZLq0TZCcZt&#10;5jOMKfi33nqrU/dnZzBxTHP+fCSS5NnqFyAFeQQnu3RwMSzunqLmq2K+e5QOhsXDC/bkBPNbDio8&#10;SwfhvCiu6QmYm8Fj1V6u9SFDhpjCG1Sg0lu0Th05nzRyHQGm4rLjiGnRLJDG76zCzudBZoKPJCAz&#10;L/iM4ntDYGBgrm+PLlARUAQUAUVAEVAEFAFF4PII5AnBN2/ePNNQcjS2M78MZrdZnI5kBdMNqUy4&#10;XJDEIbHH1ESm9LFyap8+fS45GwkCVuXr37+/IenYQ80GAxUQJPoyBxspbOxx2fQ44svt1KlTDeHA&#10;dDcqlgpq0POMQUKFHjwkQy8XVHlFRkSKMk8q4K47BvvCo7BIOp68/yMqPBJenpJ2J2le9h2ngBXH&#10;YfGUJUoabpxU06UCzWKT+Q6KT9/GM2mpuj6S2JtsR9T5KKMkuNz6OZ5pqgyq2RyVgM2A6/AfKhFJ&#10;SK9Zs8aQeiRbmX7MBhc9qO655x5R2LU2qjaqZaiAc1x31+HuXrTJvNZI4pHo47GkKpEkO30GSfDR&#10;Z5BEB69/7vvtQi7Tw4/egdkRkhetoJD82Lp1K3ivYgOdlXN5H8urzonQ06GIjIqUirktxYNTCDzx&#10;zWNYPIUgCv634E1tSSOlB6f47Zm0fHerTP9vamkdf9jFpw9JafPZWVW3aimkyH8kF/IieJ7xGiJG&#10;JMm/++47NGzY0CjF8mJ9V7tMPvcmTJgAKuy43dzmvDieFStWgoeQsPFHN8K3amsh+dJeF+ximZBw&#10;bJPZjYQja+FXt1P6ON7oYw6vEe7WaqpjX+2+Zp6f6eBUKJPwX7JkiUnTZeGN3CarM6+3MP5mJws7&#10;Angvfeedd4yvLYvxZNVxxHc3Pnf4jtCxY0ejrC6MmOk+KwKKgCKgCCgCioAicK0RSHtjz+WtYM/v&#10;Dz/8cFEvL3t4nQmq8UgmOTP9hQsXwA8JACqbLqfWIpk3bNgw0yiiNxnJEBIHrDTKhi89v+gD5gj2&#10;SH/yySeYNm2aqUjasmVL8xLLbSOxQlKBvk1sIBbEqFixolHNHTx40KgxnCH4FknK6KEjh2B/7UbY&#10;y4t6LjJR1DjEx4Lzry1BrJBvtheaS4O+DHBOqml6SYVMH08kvLfMKHTsjzaAvXVlSc2Lg11SeK0l&#10;xZR//Gp8N/lb9O7d+7LHmMeBDV8GlQTXI9nFdFeeq/Q/ZAou94d+WCT12OiiioUNe6ay8hjRn4oN&#10;35wGz2+uixhlJkLZYOM4nuuZx3E9HMf5OS4zxixyQsUnG92Zrw3HOKbxZtVQzGofuA089/gh6czr&#10;kAT9li1bDPFJwo+pYSRCWZSD/nIOso9q28vdF7JaZ0EZxo4JdmjwGiYmvM/xvpdXwXPRXdJuU0Ii&#10;ZBVV0/00LTLMfupC2moPCwEo50661yYJPknFN3Ew/F+fTnleMAuQ/pynRQkmXGDZsnLPyKNgFV0+&#10;E/gcoa8dVY5U9pEsdrUg2c9OJiom6UuXV1VL+WzsK8V5fp47ERFFA+AXfKPYodpwYf9SJGz+AXVF&#10;Obd7608IL14RfrVvkfuAG2KObEDCyk/Qu3uPXE8ZdhwH3vNYBZop1ewIZDEPntsauYsAzy++47C6&#10;NN/pxowZg5deeslUnM5uTbyn8x7g7L09u+XocEVAEVAEFAFFQBFQBBSBK0MgTwi+Zs2aGdNvNvKZ&#10;Xkd1QWYSILvNJQHAdDKSB5cLqucaN26MSpUqmWqQVP9lFyQOv/jiC+zatQsTJ05MT+PlyygrjDJ9&#10;jR9WlXT4i1EdSKUECRWmAjm8xUis8Dc9rfjyW69evexWe10P58s9CSV6n7HQhjMNyfVr1iGhrBy7&#10;VqL+KyZKHDmOdubhCWFkr+KH5Dhp+LcJTEvLS7XBRuJXFHy2BmWQsFeq6HYQUqCq+OZV5/GX4Z5C&#10;DrYPwvqP1xsV5eXIGp5zO3bsMLizgXq9BM93KpRI6jH9lv56DlKP+0xCj+cczz2SXDxvOdzZ6yoz&#10;DlR1zfjjd2xct1pIOh/c1OFW9OrV21xLJBf/nP471qxaKofGgtZtO6Jn7z4m5ZkKwj//mI6VyxaJ&#10;J18Cmrdqi54yX/36DYwCc4Z4Yy39ZwFiLkSjfuOm6NGzjyHkmEo4e9Ys/L1gLiLDw1Cjdn10vauH&#10;eCu2FxJQCB4ng0RM+fLlTcOT6bu33XabOTdJ0tOnj2Qf0yx57X777bfGY43p9FT2MWXbcW07ubrr&#10;fjISQTyfiBn9y5y5hnO607zmSMLyXAwKCsKdd96JmVMXg9Wx0aCsWZxt80ngxx2GpD0/6wBQR8i6&#10;VjdIAQ5R9u0Rte43G9PGrZDp5uyWa16u3SLyeDoq94sv1yGoUhW0ualt+qZxnZnJ4/SRV/iFzxOq&#10;uUkc8xzis+Dzzz/PE3XcFW6iUbizuATvDbSj4PlP7PMi2Gnwv/+NFLuDZMxY/DYS16YpMC3xsu6e&#10;t0k144fwg5xfP/35MSK2/ii3a9kOGde9fRO8/OqreVYAg/vLZzJJfhbfYScc742XezbkBUaFYZns&#10;qLn55pvN+w+fPY73oOz2napzvscV5OyG7PZdhysCioAioAgoAoqAInCtEcgTgo8vdvQzYioh08Fy&#10;0qhmw41KHRJylwv2Eju8v/iXyr/sgqbPNOgnKZDZs4cqn8DAQDOeDTyH9xzVAfRz6ygpJxlfavm9&#10;Q4cOhoik6q+gEnxU+hAXEnxUALERdbmgUietiq409oS4g10+8r/kcJmCGqaKrkxiJaln4wgJTke5&#10;DhU7QgSChE8qf0jItCQJWUXXmYYsU6p5rBk81q4eTGmmKTlJGKa283xjKiWD6VAOUo9kJUk9XhtX&#10;S2ywMu1zI57FiXALLgTUkLToZKzZOB7Lly3FffcPwNgxH+KgKKqiS5G4tmPtp99LoYt5GDxkGL7/&#10;7hts3roPUf6NYHMrivVfz8Ss2XPw4ov/w5zZs7Bk6XJEFG+EVPeyWPvzcsydt8B4hLG66syZs3DO&#10;ty5Svcpj9ZzNWPD3P3jhhRcMUZFTopLnAlUl/LDaM69pppORJCXZt1p84Ej2MYWXSh+m+vKaZeEO&#10;dkAUBjKAajSqbtjxwWqxVD46cw2Zk8+Jf5hSv/ifxdizczc8PD3QsEkjQ7yMem0UTj5+ChvfXwVr&#10;haJSSEPS7E/GoFHxILz49ouGeF04fg0sFYXI85Jr/VQcqqQWw9sT3jLVbH/+YjYs4r2JoqL6C41D&#10;qWgL3vzgIyEnK2GVpGaukarNLNZRpWoQ2rVv95/7uRObnu0k7CxiNVoS7LOEkGYHDokkVwkqVXmv&#10;YNrk4MGD84xEc+wvr6v33nsXXZYtx365lnjfZmGStm1vNtddkByDDkK27dm7R1S7NkOi0w/U8Qx1&#10;LCe3/7LTkKnJPEa03eA9jZ2JGnmDAEk+PoucUebxfks/VFZv11AECgMCV/tOVhgw0n1UBBQBRUAR&#10;yD8E8oTg4+bTz46phSQkchrZ+bxktxw2WkkQXMrrb+PGjYY8YeM+8zaRHGSjhT5+nI6NExJFTI9k&#10;0Ossc3B6BqdhuhCJhoIWfGkh+UmvI0fa6+X2kVV0J3w9AVgmDfQuUtXRw00891hF9yQs+yXVLlGU&#10;fKyi209e/qVKpkVSvuz7z8G65pSoedyQOm8frBWLS9quR9qqjkrq3qy9RkHgjK8aSQd+qD5hY91V&#10;g4VoqDgjiUzPSW4zCfGmTZualDM2purWrWtIPZ6fzjSsnNlXpvm+9upIbDvtCf87XkGJssFy3aRI&#10;6vQqzF/0Lrbv2IUjUVIp945RKF6xvrmmkk5sw8qFb+G4VBg9HpYE39tehl/QjUIWuSH5zF5sW/iu&#10;qT565lwM3No9j6LVbxHjfU+kngvB7iVjjb9lVNQFJLcYCt+6XcWPzRup509j34oJeOP10YZw475e&#10;afDa5zXNDxUm9E9juiXJPSoiiS/JPnozzp0712B87733msIkeeFddqX7kZvz0aeNSi8qLnkvHjBg&#10;wCVT63K6bqo8Rwqpu3X7NlyoaIMlxY4SP3uZVMkHH3wQntL5gpBoqYSbJuyyh1yAVfhiHh8fryLA&#10;CUnXlXH06bPIOEtpP6MuNPdRFuDxFAVvghcsx6MlO7eouQ6++fobTJw0EeHWKCSV8IDPjGRTAODN&#10;t940xG1O9yGr6fksodrzscceE2LrPbCQA9VLTAu91kFVFAse0JbiySefNOr1vN4mPgOCg6uJYra8&#10;qHLlmAk+JMcdlgCVK1dBr95lTNVyPn8dpHtebxeXz441kq/jx483Sj4WGimo13N+4Hm5dbBjkxkQ&#10;tEJg6j+fYZmD1XZpacJ7j4YiUFgQYKdyYeg0dPZ48lnA91Z2rGooAoqAIqAI5D8CeUbwUW10pT24&#10;FSpUyBESbJTxcymCjw19BlVpmXvb+JvpqAwqN5iye+LECeMJx2Hcl8zBhxfnYyog06UKIsHHfXYQ&#10;mSy0wTTSyymtbpFGVs+uPfHn50KOHhY/rTplYQuVBvvsA/BN9ECxMgE4NWUH7GdkWH2pohsRL+MO&#10;wu1MEm4Q77Sjfx4AohOBZtKgviCVGaXCbrkYXwwfMTxLL7jMx4WpxPSHo3cWj5ErBrfxyy+/NJ6P&#10;PM9IxtBDiul2rVq1MumUJDOZjprbsWPHdqzbsBlFe34B71o3y+LTVJQe4qOVcHIXDq6diKJd3oNP&#10;3c7pai/PkjcgPmw/Di6SyqJthsOncW8RZKbdOjxkXMr5UByaMQQeDe9F2Wb3C7nnLcu1w7NERZRI&#10;jsOR7/vCvdqtKNtyIKw+QviLONOjeAWUbPsUDk+6Df8s+tuQmbmxr7wmeY071Kck9Pv27WuIe6p8&#10;FixYYHCnyoR4U7GbFYGfG9tyLZdBQpMNbZ5D9Allqn1uBa+vt15/A/M3/YOEh6Wqbe1SsIjyOmzj&#10;aYSJSpoFEA6fDYFlRCtYGso1zlNsVxj2fb/T4H30ZAgwuBksrSrCFNE4FIHQ77YYf9TQM6HAQCGW&#10;2wUZf0769l34djOef/55QyqcaOULS6dGsPt5IlzGHf9xG154/gXjncoU7NwI+kqS4Js/f74hNOgn&#10;y0q11zqYVk/1HhXyJFHz4v7g2EeSiOzUYUdXGWmkVRc1dNl/n5E8/twWVkz19y8p2Mu4f88v3st2&#10;iXL0jKiQ2eDltZVXqZoknEhcT5kyxZD47Jxr166dYxf0by4iwMwK+puSTGUKLjMssnrf4nRUoOck&#10;ayMXN1MXpQjkKwKm3SEvNKNGiSWBr6jV83Xtrrsy3hvYmUeLIyX5XPc46ZYpAopAwUUgzwg+Pviu&#10;lPTKi5dDRwXGrMg6Hl6Hqu/UqVPmaLOHmqltVE5lVWSAw9jAYkOI0/JhVhDDkWrFNF027C6nkODD&#10;nAb1gZMDsWDlIhxbvAMxsULmhcUjSbCMuiAqvhgpoDHjANwXn4AtKRm2sDikigrrXMQ52M8nwD7/&#10;MNzXnEEpvxJoFtwSD7z0gKTitU8nnC6FMxVLDBZLcahMLjV9fo9jTy8JF6ba0ZeOhUOoNqNyj41k&#10;Nop57eRVnDoVKo2zFJSs2FC4Pcl/tqWpMKxFisKtfJqKrkiF+rC6ecCemmQ2w+JRBJ6la0CoWHjc&#10;UA9WTx+pbCzkq4TFzRPuZdKIFU+Z3+pdXMZxSuHxZPkeZUXpKvvjJn/dxKjfnpK2TGGK4VW2hqRn&#10;+0labdoxMzPl4j+8dpkqxk+QeMO1l3OoX79+mD17Nn799VdTCIhEBRutxL+gBFU0VNDw/CIRlNuk&#10;BysZz5ozGwmDagJd5SNFMuxk8aqWRtSRCETN3AYLSbpedUTB9+8jploAYsMuYPPkzUA3OV/61YeN&#10;lXTZJKoegMT4RGx9Zy3QugKs90v6t7+3LFNG1ygl2fo27Hx+MSy1S8hyb5LiPcXknJL/q5WSAj4e&#10;2PXUfCGJF5n00Nw6hryfMwX28ccfN96tvE4zFmDKrfU4uxx2rvwp/pYkV0hYU6WaV0EPwo/Hfogt&#10;23cZlVYRec61a3czhj87Qnw3EzFuzEdYLepjknkeotRt1aKZdMCIcldU7J9+PB5/LxLiV6bjc7xB&#10;3VoY+swI4x2aF9vLFGKmUdNrkt69TA++XCdUXmxHQV8mO6VYrIedmd26dTOK1swEM59bPD9oNeGM&#10;h3JBx0z3rxAg8O+r2s7d+6TTk1knhZ3iIyCCQWqiKVj1yiuvKMFXCC4D3UVFQBFwPQTyjOBzpV1l&#10;rzIbu4zs0jwdL6sOHz82pBzTO8aZAf/+Q/KAw9mY5qegBtWU3Fem5JHMvBzBx5f8WpLW+9zzz+Ee&#10;IVNIpIwdP04M9cshqX0wkiQlDzvOwDLzAMr5FcXZyDAk1/OH7Y4auMCiHPvOAdP3om7Jynj33fcQ&#10;XL2a8XpylqxjGiYjMDDQ5VQEVD3QE43KIPrGscFE5R4LIGRFIufFOVW6dCmz2ISwgyhSQQgYe6r8&#10;lpcyuUZSI46YcUnnDsG3ZgfYHR6JMj4p6qQZlxwmqddkXuQ4MyxC1CVHp41LOXdY5hECT/wW+ZJn&#10;lRfe5Kjj8lWKqYRJ9WQhBa1CCHKdfBlOOi9kui1WiM3yZll5+Q/PW354PlNZTLJv3LhxpgovX0J/&#10;+eWXdJI/L7cjP5ZNT7JFQnhRwUqSytlrx9ltO3zoMKJjJV1TVLZWKYRhS5Z0Wr7UFxfCro6cXzMP&#10;wt60AiAqOyTy/JJTQlLu7Q1lGLYDzeVvgKg8E/5N8SMJ2LyKjBOCr2l52MqK3UFS2nxM8Uc9UVfL&#10;6WavJ4U5KhSX6WRd/F+8Oi21RCFY1g27hIzKzSBJROKd6j2qIUkgjR49Ok/J90ttP1VR06dPN+QV&#10;Feb0RMuLoNfq0KGDsfVoAix1e8G9WBkkyjV/5Kc/cTTkmBB+yVi+/iBS6vaAl38VJEWewJE5M3D0&#10;2DCULF4CC5esR0KtHigSXANJMWE4uGIWDhx6Ct9PmZonSlk+g0na01+Xfnz0T+S9VSN3ESCxx2cr&#10;n1n0Vc6qQjrXSGKPqk0l+HIXf12aayNQtN2z8K7SUjpF/5u27tpbnstbJ++FtsQYREwfgkSxlGAn&#10;kIYioAgoAopA/iNQKAi+/2PvOgCjqNbu2U1CGr0jLaE36b13sCEI9oaK+tD3A2LHig17r6iIIggW&#10;BOkCgvTeOwihtwBJSEjf/c+5YXgxBgyQbCj30yW7O7NTzszcmXvu+c4nWB1V1OmIFCfdxFEPpp/f&#10;+S794RFpqJdCBNilGlLkSfWo4g/yb3NSmc+0v6q8KiJFaZKDXxgM1MwP9yMt4ClXAKJ+PC3KwRvg&#10;xpHxEfCUCYL30ZZGxeMWMdSqPDz5AhAxajtCSQCebaEM+QMpwsPDzd8L6R910qUykcpBZIGKQuRU&#10;+trp9rtOnbpoUL8eVk5/m2myJRBcvBr5t1TEbZuFxBUjzc/i5n2MgGIVEVSG6ZdkVuK3zEHiki/N&#10;tIRl3+H4FbURUrGlIfdO7FqB+D8/NdOSNvyGmKVN6LPXhUReIOL3b8TxGe+aack75yFqwTfIz/Re&#10;d2AoEkkGRk19i+l/+dCJJKevQml98maUIb/O0W7dukGEmNIRGzVq5KvNyLH1SGWr9G/Hpy0nlF75&#10;8ufjRcxdiE6Eh0QYq7Sk7Y+u37jktPdKsxcJzP8VXk5zxSaKlwOOcUBEb05Ogx/fxKSpPnGE0zyc&#10;qMI7IpLVYMRzmXzrYjq/aac1TV9o1YlMFYxhYaaCIv6yN9T2qZCDCraoIrOq1mZXGvDZbqkKx0RQ&#10;/atiO1Kp5VSM/mEUFi1ZhwK3DCNJ15yEoj9CScwfz1caU6c+Z45j0FVvoUCtqw1ZH5yahPgilTFr&#10;Qn/4u1LgbvscCjW42aTpB7FdSSxZC0t/eBDfDf8Gr3LAJidCtgby8JQ/nHxNe/XqlROruayXKRW0&#10;BqLq1q2LsLCwM2KhquVWRXlGiOzESwyBgCvqIrh6ZyZEpGU2XGK7dxa74wfPiaO8MatPdLljcRaw&#10;2VktAhYBi0A2I3BZEHzy5XJ8IByFXkYclY6rcFJ1pX4Ryaf5MxuFksG0TM/1IHuuqcgZt+FC/Fy0&#10;aFGTOqoiEErTkbddVkO/UYcLd1eAp3pxIIVKLv7YlZcqrg7hiB+9EWhSDqhLBRf76+rXgyl36FoF&#10;0cNWYQl/K4P7rIaOh1KJFf/WCcnqMrNzPhHFIiikbtD5lhvnjTpqL730Mp58ahA2/fwwYvPT64xl&#10;DJKOsEJmaAn4VWqPlIgliB4/EHGFKpvjknxsC/8GIE+925G6bx1ipjyD+MKVmZ4biORjW+Eh7nnq&#10;3saiGttxfOarSFz5E4sk5EVK1DZ4oo9w2i2mqEbc3PeQvGECpxVG6vEIFPeLwbMvvmwKuWQnzllZ&#10;loh+kWG6tvVSG3EpxMKFC01FUbVj99xzT474tEkBWaVSFWwZtZxMeiGgBAk/Xbtr9wOTt6bBOGY1&#10;vflosF2O08XH/XUE3l/WmPbSM3YzlXpUWVXjdJF1e6mWHrE8bdqMCKB1ONwNSpM8dMEVSVJPy2J4&#10;lx4AZm3jIEAFkxbsIono+Wk1/E/4oXW7Nmae7PxH7b8Uts2bNzcqPqmRn3nmmexcRZaWpfZCikwN&#10;KMk30rmXZenHZzGT2s85s2citXQzo+AF0/R1YN2BIQi58iocmv0uXKFFUaT2dYakFwHrCgxGcM3O&#10;iFlQEwlRO1GiTve0VHySeyyfgpBeNjD6AABAAElEQVQq7XCsXHPMmjmN19sLOaJUlipfBTbWrl1r&#10;PAqVTu0M0J3F7ttZz4CA7CP69etnKpQrJfpMBJ7aVYv/GcC0ky49BDS4xfuFy3VZdKlOf/x0P5f1&#10;iw2LgEXAImARyFUELpu7kVNRVX55mYVSUBSOl54IPpEAMhk/XbU4pVzqwdfXKqzMtj+nvlMKlMiy&#10;1atXGwXJ2axH+CTGU5GTl6m3UukkiwUwXUa4gkny6YOmKQ3vZLqem196SAAqTsSd3Qigjq2Uhgrn&#10;eJsPF8g/6ojKFP6tt94yFTp1bqkKpC8rdKpj1q59e3z22cem4MQvv/yGjVQ9Bjftg7z1b2ZKXkmk&#10;REYgavEwJKwbZ5DLU6cXCjTqDf8i5VhQYx+OLx+FhCXfmQfagModUbjFA/TaY1pWbCRi14xF3LxP&#10;+Dv67pVpiEI9n0Ge0rWZtnEccesnI3bmWyhWpABuu/VG0ylv2bJVjpBQZzrkKg4wfvx4ky4tUuOG&#10;G27INWXWmbbzbKfpehs2bJhR7913333nXOTo39arNu+Z557BE88+gYOPzSBJzyJESqldegRXhpTD&#10;bUNux9ffDsO2QX8w9bYwSTx2fpYcQbmEEPR99TGqWH/C8sF/kuTjtBBe68siUfiwFwOZ/qdCKH+8&#10;sQCe+lTkFaZp+YrDCIqIw6Mk1uT99+sHXN+fJBHpw+ddx+rbm2PQv39/qOp0ToQGOESUqnCIVHy6&#10;fn3dtkiNqUrQClVEPhO5cj4YiEhMYHvtCmDRFPpuelOTzeK8HHlxB4SwDVdbHUwPzlA24myo9eJv&#10;RABC37EssovqXCmCzTR+4/IPhDcwH8m9EzmWtik8RPAp5V7HSfdyHTcb2YuAUqFV0ERksypNO1kP&#10;6deiNmjixInmetRzgw2LwOWBgHma5a46fy+Pvf7HXprdv8wx+Aco9guLgEXAIuB7BC4bgs8x0Zeq&#10;TEqI9Iodfd6/n+oTRuPGjc1fpaMo7UepUeowOMUmzET+ExnJghDs4NSvXz/TKrvOfBf7X43EOw/q&#10;u3fvPqvdERFQpVp1rJTq5urqQMG06qp0zYd35d60ZS3YCdfNteEtKRUQ1W0uEoGL95AMBOrUr3NW&#10;69MxkdeilHEXYgdPqdyq2qpt/Prrr/Huu+8akk2FENRBzUr681kBcpqZRVw3a9ac6c9VsXTJImw6&#10;4o8CbfqR3CvBEWg3/POVQEFWu43c9DuJWFakbTcQeYpSNcVpfvmKU+lXBMmbZ8MbdwAFOjyGQKby&#10;Ki0b/H1+/jaBabupEXOQn78LqdKGvyOBy2Pr17w003Y3IfDwDJIyAwyxqZRZX4VwFwEgXzVV0VVB&#10;FqXqPvfcc5cESS8SftKkSXCqi4qcz4lQ2yl/upDgEON7tnUni+Kw0MaV7Tui1429TAGIukwF/3Xc&#10;r9i8mypOejBWadoC3bpfj5YtW6IlyYEfWeF3/faN9HBLRvla9Uy6ekeq06666irjh7hq42rE7UpA&#10;mQo10OnBzuh2fTccZTtc64daWLR8EY5tPY7SJSqi3U3tTdGJnFLDqv275pprTGqiKqaLvOjbt29O&#10;wHraZUZERBgPVCn3ciLl2lmxfNVq1amPud/+hoSDmxBUsgavW2qu3X6I372SBD7b7PhInNi1DHnD&#10;m/GS9pj2In7nMip7V7C4Thzity9EvlrXpP2O7UXiwa3w7piHuj1b5Yh6z9n2WrVqmfZE1d7lFXch&#10;tv/Otl6Mf6WMl7+hngHkV6pU8cx89jQYKpuMcePSBocuxn2122wRsAhYBCwCFgGLgEXgYkbgsiH4&#10;NOJcrlw5qEKglFPpi22IwJO5uEg8JwVV1UzViRXBp0qbGf255NmlkN9MTnWkL5QTK+zkSLwqDEtN&#10;cujQQapI/Awhld7TUKk5IlA9VHCULFnKkCYP9/svBjzFdM/358PbmWmdNOX3rtkP9w+bqCTrgI1b&#10;N2L/23OBbtVIEAUBG6jKGbUO117XzXhNqROhZWq9Ombp09NEsEqx5xxPedxJkVWdRT7+rRhIbmEr&#10;9Y8IpWrVqhk1hPzf1CkdPny48Y5q166dUZOlJ6BzYlu1fHkkRh05BFexGvTjY+ED4pnWoXcjTxGm&#10;7vqzom/BcggoUj5NhcVj4aLxmX9BzpuvJAtzeBBYvArPBZJ7nCbVnkz5/YpWRurOuQiicg/08IIU&#10;PQx/EoMBZeohatsvplqwL8g9nSPqlKpq8dixY01lN30WmariGjKMzy1fNQNKNv2j60Qdb6lY1W5l&#10;bK+yaTWnFiPV8jXXXoMGDRsgmutUe1CocCGDq4js9h3ak0CujHVr1xkioEatmkYdrbayKdV25dmm&#10;rFm9xlyvuhbCK4SbYiC6xuWNKLIyOioalbkMHR+1x7r2RZDfeuRWxMedQD5uQ7HixUwxkVMblgNv&#10;tF7576n6ta5TKZnS3z9yYJV/W6TuWWrXmjRpkqPqQSnh7rzzbkyYOBkHfhqA0FYPw79ASZJ0WxA/&#10;7wM0qFsDyUxn3zB2IJJaDyDpH0aCdhfiZ3+I6uHFeDwqYtnkZ5F0nKpLVs1OYZGNE3OHomTeRPS+&#10;t0+OKQ8Flq5nkZ+q4Kr7tTNQ9zcg7YdzRkD3CpF8UtEq9Cyg8yW9mtQoQHme2hTdc4bZ/tAiYBGw&#10;CFgELAIWAYvAeSOQawSfM/qrB0S9l4ruXItVOKki+uu8z4iM0iBvvPFGfPjhh4bMS98B2LiRJBMV&#10;fIMHD4Y8yhTaLhVBUDrlrFmzoJQ352FWaSi///676Xhqnks91OFWyE/vgXvuw45dVN1RnVGrZg3c&#10;0+c+k46jSpPDhn6NDZvoq8fjUJFkae8+96Jnr54kV+bg27GjAKbbeUUGRSegatHyeOfddzBm9BgM&#10;+eANYBNTp1l4A8cTUcJVAIOeHmQ6Ch998CFmTJ/BwhRJyB+aFz1vuRG333G7KVShzvbEcRNwIiEe&#10;hfIVQGBeKQRp+0UiNz3xaL68QP6RIkjbd++99xpvrwkTJhgVlFLwRBorxVI+W/L+kqG54wmZE5uv&#10;87lMmXAsnrfZpND6BTPtkel48pFJjTvC6qhRLGwQwffHSACWosE+p/E3XvoHeo4fgjfhICvoHkBQ&#10;SFUe8mT+jgbLyfH04tthCL9E/s3D30nBxSsK3pREpLDwxhXFSxqVWU7sk7NMVbaW6b5SPlVdU9e3&#10;Xrq+dS2ruIYIAed6d353sf6VyuuHH34wbZTSSH1x/msd4eHhps3N6LklL8Dvhg3H+o1phECVipVx&#10;9333GOJP5N3wr7/B8uXLaMvpQfnSZXF77ztx3XXXmbb566FfGc+7ZKqBShYphpvvvBU30FdN69Px&#10;0kvtfMZ15tSx03UipafuHdr2OXPmGBI1p9aXcbki+BS6Z+U0KV6/QQOjLP7ow0+xZPpz8DDFNiA1&#10;Htc2uxIDBw5kZcREvPveu5j15ytI8AuCm9d029rheGTgy6ateo/Tfp/3NmLcTOVlAY7Gla/Aww+9&#10;k+OEm3CRml4E37Jly/DAAw9khNF+Pg8ERPBJyVq5cmXcfvvtZlAzs+tP5N5PVOdm5lt8Hqu3P7UI&#10;WAQsAhYBi4BFwCJgEcgiAj4n+FSJVZ1upXGoI6oOoggzfacHRlUIPFv1lR4qVQxD1Un1PrOQYqlP&#10;nz6YOXOm8VKSUbxSkqR4+eijj4y30W233fa31F0pSx577DHj7bNixQo0bNjQLHr69OmmEzFkyJBT&#10;nn2ZrfNS+U6pti7+p9SnnfljEF+nOFwpqVi/YjKW9l2Ou+6+C99+8y225zmIOE7zUs2zds1crOi3&#10;yhBZq1etgasEPZ2alE4j8bZEYt+G/SadcCErVLoK0Y+vKQttBAcAEccQvfSombZ16xbMXDQLkY0K&#10;wVssBH5KVRvyGpUE2xETHYPfJk/AwQah8JTOD/99e5Bn9l4DeSkSkjndET7fY6sOkxQ5Uo2K2ND5&#10;P23aNFOxU0oJecTp/BOBLJN/pURlt6pPy+t18y34deK9OPrnZyjY9C74BRdAUuweRM94H/5eFjiI&#10;34+jM95D4bYP0zy/KJLjjyFq/nBWRN1FPtaDY9PeROGuT5AALI2UpFhELf8JqXsXU72ZDzHT3oBf&#10;t8EILMJ0LhIBMesmIWXzRNz6yAM5UmBEAwV79uzB4sWLTUdf16xUnVJ5iiyV8kqp0FWrVjXemec6&#10;oHC+xz4nfq/zRQSmSKC2bdvmxCpOu8yMHX2dyzLkjwg6ihO1OWBCY821a2dhWb8Vpg3+8YfR2Ji4&#10;C8frc1og24oNS7H6ibXYunUrfp/6O5bvWY2ohpyWPw/8t6zHuuefNxW8/4/LdK6BjOs87cZl0wR5&#10;s6o66zvvvGOUt127djX3j2xa/GkXo/uZo5rSOZzTIYWliJxq1aoatWsUVZQlShSnsr02pOQWsaoB&#10;ijVrViPyyFEUoWqzFqepHVMRoddffwO3c9qBg4dI+OU3NheVKlX2CeHs4LNu3TpTxOhsnyNyGtuL&#10;efm67qQM3rVrF1RkQ9dfZtegBmqLFCliFLcX8/7abbcIWAQsAhYBi4BFwCJwsSLgU4JPabBPP/00&#10;1PFWyqUeFEXwqaMtv7upU6fiqaeeMl4vZcqU+VdMpdJZQIJIHXq9lw/TV199hfYsIiCiUGld6UOj&#10;z/I90zxvvPEGU8iqmG1R2mTv3r3/kf4kkkhKABGQ77//viEHtB4pBF5++WWoWp/T4Uy/nkvtvUOE&#10;JDVl1cuHmtDgPp/p6B1vcwSr312It99+G/uLJ8I1oBW85QqCXCAS9sdg08eLDd5H8pMoerI13JWK&#10;0mOP6BxLQPRXS40iJsY/Dt7HWwK1qRKUui8uESe+X40vhn6BuKR4xA1gp7YlU0RZiCP1RDL2/LqB&#10;KrdvWPgkGdH3V2eOdCWSBP5IYZGOlEpc97uLUTBf/kw7HxfacZEySOSpUgB1LkpVppRwqSFF9slP&#10;TeeaFEtt2rQxJHTTpk2zNSWxKz3PHn+sP977YhiObJtGnEmmJkaioOcYniCBLU+lt97/FJGjFsOV&#10;pwi8SUcRSNLviUFPmG1/7c33cOgHqlsDi5HEi4Y3Zi/6970X9erVw2tD3sb2n/4DvyCSvqlxSInZ&#10;hzt7XY37H3jwlBo2O46JSJDly5cb8l7KWhF6SusW4aAUemEn4kttiry59P2lFCoa8u2335prUn6O&#10;KhCUWxETE4NXX3wZ6wP2w9WfRvzlWEiDl/WJfTHY+MFCQ5AdCI3lNc9pldmeUAmccCQOW4cuMwMp&#10;R7zRSHqqOdsDEv5+bhZ1YWXsEavwNom19iwwoYGZ3AidMyKIv/jiC3OeKQ1U12JOh/DUurR+X6WS&#10;h4SEGEJPxJzufSL99HKiKgcelGItlZbukRooc0LbKAIwkama/ryv+0JJ6qxbxL1wElGsgURL8DnI&#10;ZM9f+RzqGcp5HshsqRpQ0TEQGWzDImARsAhYBCwCFgGLgEXA9wj4rKcrDyFVuRNpoYIXIvjUeVCk&#10;pQqWMUomERsvvviiIdT+zThdD5JSViiNUWoohUg9+UNlpuASGScvPvn1SCUl8kKm7lJHieTTdmQM&#10;kS8PP/ywSfeT15vIFnXs9KCbkUDM+NtL5bOOFZOfgR40Xa9BZQ2LZJioXxa4KhL73yT5c09zeOvQ&#10;l03ZmAxPIVZW7FoJB56dA9d17JQ3KutMAoqGwHVVFRycTEKpR0WgFQs4qMouw10oGJ7u1XD4l/Hw&#10;Ni7BZVQB6NtnipOpSEePmjj603qgNP3hrmVqaGF+p3Wy6Cauo4/f2NU4fOiwSfvO7HhqHRdaaDul&#10;etBLShhVylR1XRHXUkMpfVfkuAz+a9SoYc5ZzSNy/HxDZNCAAQOYbl0Ty5gyGR0dS8KxLtOum6Jt&#10;23YGx8qVK5n07MjIoyhUsIZRsnbs1Nl0+sN4/alwxf4Dh5Avb1WjlOtCdZOWq47+bHoM7tm9F4FB&#10;ASQN7oKUT/o+O0JEntIlp0yZYopmqHMpP021LzfddJO5TjVwoGtY12pmipPs2I7cXoYsBKTyUlso&#10;9VVu7qfa1QWLFwJPNWB7QMWu52RboWuX1/y+F+YAD9dne/C/c8BdKBCenjWwf9okuG7i9d6S5zXJ&#10;PYWrQDC8vWpg79hfsZgWAblF8GlbtG7dL5SC+OOPP5p7Tk5jLa8zEbgq+pSVQS9tZ3aFyLnTEXQi&#10;9dITe+nXqXtvZvff9PPkxHtd57oGdA5KzWpJpuxDWepoZUhIoafzMWNI2alpKl6k+5UGVGxYBCwC&#10;FgGLgEXAImARsAj4HgGfEXx64Jbf2OOPP44bbrjB+GKJYHNCJIc6Mc1owC51nHyy9P5MoU6EHuLV&#10;yXI6WnrQ1EvkX2ah36gIgzoCUiCoA5NenZDZb9RxEDEo9Z5IQikDnPVlNv+l9l0SH+xNsNIts+1I&#10;+pzstOdxM/WWaj5ONFVw1Sln6q4JZtuiSKh566XiD3lYSZUqO4XL64K3CAlARbG8TM3lsTo5zSOi&#10;T9O4KFfxEHhD8wBJJ5fJ4+ouSrVIIP3cSAp48/G9yMaTm4MC/FzIH3EiJDnvxRg6t/SSZ6RUcPL+&#10;kjpNJJqILMdj6ptvvjGKP6XwivQ7n/NRhLc8ztpT+WoUO0GBLMBR+NR1cc01ShNuAZ0HAbx+lF7s&#10;dPxV+bQBU9cTqKKTYkfEnqOckYpWqo8TJ+LI1/ghP4l4ke/nG6p+KyyUliq1jog+Xe8iD1u3bn1K&#10;raftzA2i4Xz372x+rzZMxTV03OQxqvPGlyHiWS+1izoP4+jPmJDE9kJVsXUtp5xk/OWvyevZRIb2&#10;QCo+VmIwk7wleX5Qketc8x42Gy62EWwyEHs8DlK0qZqtCnBccUUpVOc6T0c0ZTcOuk/IxuHnn382&#10;BF///v3NfSS715N+ecJW5IpIcd2HcitUCEjXmgrqVK1KBR/vn04obXPz5k0keDxGZegrpaGzfuev&#10;rncN1jmVdP/t+cH5nf377wjo2WfQoEHGJ1bnY8ZwnruknJbtyYMPPmisEDLOZz9bBCwCFgGLgEXA&#10;ImARsAjkLAKZs2A5sE49+OnhW1UQlSangg2ZkTAaJVYnTj46WXlAP1O6yJl2Q2lIemU1tJ6cLHiQ&#10;1e3IjflKM7Uxj38AkpbvgacW/fj82dtmeJM98K5M872D/rYONx57bhKA5oF/06G0zV3BinvX14CH&#10;abaa5pFSkj58Chcr6nqZhoe8eWjKTlIuwAXPliNm2VjL3x+KJTGQl2bu7FTw955V/O4YlZ9bqCLY&#10;Fw1UKAw3t8MjAmE7v9sej7AWFTNVY6ZtzMXxrwgrR9UXTqWequsqRVAp6VLBqoiBPBGlJurRo4fx&#10;B1OK2rnGma4HESgi3zMLEWhKM84stA9ppET2EBN79+7FuHHjMGbMGETQj1FtihSP6kyKTFQFbK1P&#10;yt/zITwz25cL9Tsp92bMmGGITHnEiWjzRUjV+9WXX2H0qB8QHRvD7HoXrihaEq06tkWB4LyIXr4P&#10;aBF+qq1w8dr2rDuctmmaRjWfrme1By5/Xrsr9ptpLrYj3pjalGKzPVBbwXm86w7Bz+uHiF0RePg/&#10;fbGKBF9SctrgTJtWrfHIowPNQI8v9lvnmYo5yGZCXqzydc3J2Lx5s1m8/DjP9V53PtsnYkeFf74f&#10;8S3VvcfZYLtQuFAB9Ln/AQ4K9MJvJNm/+uIzHDpyzLT5BfLnxW2338EBuj454rN5pn1RWyRyUWn6&#10;Dm5nmt9OyzoCUufp3iPvZFWQzqx9FbGnc1T3El0f53M/yvqW2TktAhYBi4BFwCJgEbAIWATSI+Az&#10;gk8PfvIZO5MK4dixY6azqg30lSojPRj2feYI6Lg1atwI8+mNByrqvA2oEkomGTfvL2DKDpOWuWrC&#10;JqAwFXQtKkCqGywl4Tdmk1FwbZi7FZ4vlwAdKsEjdc66A8BXq4yS8q8NEUj6eB7Ta2vCky8Q2Eri&#10;79NlqFKpCg4cPoiYD+YAN9aFp3AIC3CQwPt6OcJLlkdsfCwOv8tpdzaAR2qhA8fhGr0arhgvrumW&#10;u2mKmaN47t86qj5VM1blV6n25s6da4g+kQy7d+82ajb5ryk19UzX2LlvRe79UqowpSeLaBChpbRF&#10;kSwi9uSvp4EDkaGXulovsyOgCsHqWMvPVASnL0Kd/aFfDDXVVPc3p7pOfnkk4LcsiMDGoUPZNFBx&#10;O36bUfC6mpUz6juP2oOfN6Zt3qyd9PFcBrRXe8DGgiQ/hq0y07ystO36fCG819BfMy/bg836vJyj&#10;CV788ssviCqWjLirKzAlnym/e6Kwc/xIHI6MxCeffmKUpTm9/yI3pJSUqlZVi5VK7yhWs3vdUkpJ&#10;jaaQOtLXofV/++1w41d7qFhbhFxJb0RWxN6+dTb2Dn6Jg3SLSXL+jj0h9RFa4zYOqvgjYsdi7Hnz&#10;LaM67N9/gM8HWhxSSUSUBpkyI6J8jeOlsD4phKXGfvbZZ01bm9k+SckpSwkNNPiqLcpsO+x3FgGL&#10;gEXAImARsAhYBC5nBHxG8IWFhRmPFqX5yL9OSpP0ahOZYn/44YemyIBGgO0D4oVzWkoR1bRpM8zn&#10;CD6GrgQKksxj5ykk2oPeN9+L2269DSO+H4FvR41GwqQdRuUREJ2Imzv2wP3332/ImaGjhiN61h6T&#10;tucXk4Rr67dHv/79sGjhInzy9WfYt+xPgEoe9/FktK3SgIUfHjed2/c/fQ/bBpPIy+MP14kkNCpV&#10;FU+//7TxcHzrvbew9lWSg0rxjU+Bl0b+RdgBl+/apRiOIk4KWJFaqgg7e/ZskzIo3yOlweuzVLIi&#10;vi6FkJL3s88+MwV4RGSK6JAnpvZdykalBKdvRy6Ffc7qPmhAROmiCpFOZ6NIzuo6MptPHfn333sf&#10;+5owBf+BRnDnZ4VszpjasBT2DaHn5v4EptWSgPt+HTy/bTXtAajSdfEy1XyuUJJ647bAO3NXWhov&#10;p7kD0qw03SFMv59NAnDxQXj8Od9xqnsD6O9Fsmlf0iF4H+oI1CppiCMPlbtRBQMx4aMJuPmWm006&#10;e2bbm53fiTASmfr6668bvzGdn47/a3auR8uSb61D8OVG2qvak7ffegsHC7VAkS5Pwz+kiNnFwPDW&#10;2DfhaZMafqJEExTp+iyraLNIErEJrNwWh6ck4wMWperevUe2+ISeDa56tlDIh08DA//m43s2y76c&#10;51UbK6W4BpdO197qfFVs2bLF2CVcznjZfbcIWAQsAhYBi4BFwCKQWwiwy+WbkPJBHlmDBw82I7zq&#10;rMvTSN57ehiXOkM+Y3ooVyVdZyTeN1tn1/JvCIRXCDez1C5akWRCL3PcKlesjGYtm5uiJeXKl0Pb&#10;Nm3x1/a/KPLwICwsHC1atjDFS6QAbE6CcBPTzeQZVrZsGU5raTp/Mq6vT6+5tewoy6utFFVqzZs1&#10;R5WqVUyRhBrVa2DlqpWIYYGTYipwwmIqNUjgSUUkkktVZ6OpYNoREYHhw4ejbPWyl3ynTiSD0sX1&#10;UnEY+c45Cjel70rlJhLsrrvuumix0PH99ddf8RYJBqXbqVMpzzP5d+p8Ol2a2L+dx5fSdBnaCxsp&#10;O+Wf6KtYv2499uzfwwI4V8NFPz2P1LyKcBJATcrCu5AK3Tvq0A+TBOAOqm41OawgU2/jgdeozruB&#10;6rwKTNvedoRKYKr9SuenepcM38AZ8HSuBFfTsmkp+In07CwRCq/Iwv7TgcYkkeqVMQMBzN4lse+C&#10;q0NFxA5fhgXzFviE4NNu6vwT3mPHjjWemDlF8Kmok65lEfu6zn0dW7ZsZru6EwXueAN5CpdnJWxa&#10;IzACi4cjuFY3xGyehHydeiKwRJVT0wIKsv1tcCt2fT3SePaJhPdlyBtQeOmZQoOGluDLHvRVpEiF&#10;nc6kkpaSVbYqGmzQPakhvVltWAQsAhYBi4BFwCJgEbAI+BYBnxF8IvI6d+5siBmllUlppAdxkXwi&#10;9aQWkJfX888/b1LvHBN/38Jh13Y6BBzzfimm7n/gAXPs9EDvpFKrA9q9R3fExcaxP091H1WYjqJI&#10;RRyuuuZqtGrT2qRu6XsnrU1qtA6dOqJx0ybm3NDyHA81dSZatW6FuvXqmorHOlfSV0NVx1pqPZGG&#10;Krgggk+VJi+nc0dFK5Q6JZKnUaNG+Prrr42yZsiQIab4gYranM4/73THWkoMVSzdtGmjSXGrRpJV&#10;laN1PES8iVhat3Yt36egYqXKLMDR3BxPpcStIhkr/6UkLqOcSF4Wp9E5czYRGxuLL774Ap9//rlR&#10;MLVt2xb/+c9/jM+eqlifTkFyNuu42OdV+qQKjejcl6LMuT59sV+m6I4ItpAAXukuk7Zp1quiGlLT&#10;Klgsw906DJ4YpvMz3CyI41mw07xX8R13+3B4GjC1l+cMgvMw3fZY2rQCLJ7TMgyoy2ny5AwOgOvo&#10;CTObN5DzqViPU7iDtpxeTlel3sST6qG0heTsv2qHunfvbgg+3ctUhVoFHrI75DEplaau37O9hrNj&#10;W1JYMEnXtF8QLRDMcdZB11t6JwbSMoHhl4d/VSRFx1Hh4vyBJGX5Npnnpq9DqfpOJV3hF+5jgtHX&#10;++ur9elZLasexFKdqgK8Jfh8dXTseiwCFgGLgEXAImARsAj8DwGfEXxapciIa665xnivqeMvUi+S&#10;/kkiZNRxF1FRt27dS85D7H9wX7zvdHxE0u7dt9cQPZl1aEXOOYRfxj1Vp1ivzEL+jFJkZRbqWGS2&#10;Ls0rosfpdBw9SqUQQx1h/eZyCin61LFVWq6KTsiQ/+233zaEp64xVaXOaoqfVC9vvvkGlUlTcDyW&#10;6ip23PPnDzDqqPtY2XrMmB/oPTaahvvx9FYLQN4QFzq0b4f+Ax7BdJrbf0EPtqhjx5GKYIQGJ6NJ&#10;w0Z4hqS9VE9ZibT1v4mRI0eaIhp9+/Y1ad5S9F5OxO2/YSXfPVVUdlJGfUl6Vq1eDSFBwTjx519w&#10;1SgBr0g3RRTTcJfsNuQOZtODrxnJvaJU8TE88VR/zd1h3mMWPTmpvIN8NckJGhXfrJPTZm8HejDF&#10;vlR+Qxa5eQp6FjOVV7FwL1xUBHorFuV5SXZPv5W337FU1GtQ38ziq39aUoGstmbjxo1GZaf7WXaH&#10;7CxE5Iqwyg1fzQpUbRcuWADH105GcHmmYovMY6TGxyB+/TTz/sTaSQit2gF+IWkkvjeZRbLWTECB&#10;vMEIZ1vk69C9Qm2dSCZVIM5KoS5fb+PFuD558C1btswMxuo5IGNo4EeKU6muVZjldPf6jL+zny0C&#10;FgGLgEXAImARsAhYBLIXAZ8yIVKbiHyRv56ICCmF9J0eGEUMSdXlVApUxyYlJeWMKSHZC4Vd2pkQ&#10;EIEkZd2ePXvMg/zpSLczLSMnp6mirCI3Utlycr/OZtm6dnRdPfTQQwaHl156CRMmTDDH64033vhX&#10;X0t10j7++CMWsxiBxLr3IrhcY67ei8gdizB06NcmhX7z5i2IrtwLeeu3Ibnkj6j9azDih6+wes1a&#10;kxZ3qERH5G/ThX5roYg5vBG/TB2KpJTn8eVXX/1rupyKZ7z44otGGaVq2tr+3r17G3WaiCwb/0Ng&#10;9erVBm+pY3MqRfR/a/v7OxEo/+n7H3zw/VB4QHKvIYk8njvu2TsQsj4WHa6/HtPmzkRiyCKgOVNL&#10;3UylXbQL/n/sxbX08fpz0Rwce2cuvCyyARXZWLUPfr9uY3Gcbli+ajn2vTUH3q4khFl0x7PpMNw/&#10;bkJHqr8jmIa/9c25wPXV4CoSAi+rZrtGb0THtp3QkSpgX4baGZF8qmItNXpOEHzr1683uySVsnNf&#10;9O0+lsNDD/8Xr7z3BXgUEFStHdnWVMRv+B0pW6cYT7bfpk3H4fHPIejKq+DHIhsJ2+YiaeX36M/z&#10;QxYKvg6pjDWYMG3aNDj4+XobLsX1xcfHm/Z4586dp909kYBSTUrRfal4wJ52Z+0Ei4BFwCJgEbAI&#10;WAQsAhcoAj4l+OQPJqWVlEAii07nj6PR9xEjSDKwk6/OzXXXXXdKqXWB4njJb5ZSafUSkSZVWFhY&#10;2AWzzyKDZeytKFeu3AWzXbm1IVL7yAdJqkhVPVRlw//7v/+jMu9NNG4s0i7zEIHyFVNjYyt2Q7FW&#10;D8F1UrGTp1xDRMZFYv787+Cufj2KthlgFDsi3QLDGuFoQiw90N4l+K1QrONj8M9X0pA6geGNEEWh&#10;1cRJL5m03vZn8InTugcNGmQqA4vsFyGpisA652z8E4H58+ebARB1pGVt4MuQOuf/+vUzxNaKnzcA&#10;MyNI/PD/IydwVdfuePmVl5HQrz+m/fYHMJ8KO4b3WDya1m5iilO88sorGDH2B2DlYZ4nVANRDVq1&#10;REW89tpr+JZp9m99zHNpI1N2A0j+xSSiZEBBo0KVR+ujTz0G7DwOr6pxxyUhOIbWfZ8+6vMUVg1U&#10;6XwWwafr67HHHstW1ZLIdqkDFaqcnRshsuwhenlqAG7Ej+OwlynhinCqMu96ZqBpY5o3H4dvvhuN&#10;bVNJvFJSWZJq39v73WcGGXJLxSVfV8Va2ghokPByU3Sbnc/mf3Q+KttCxHZmbbLOESms9VwgK5bw&#10;8PBs3gK7OIuARcAiYBGwCFgELAIWgawg4FOCT514jQBv2rTJGHDLT01qPqnDnJD/lnz4NPquTv7x&#10;48fx0UcfmaIBF5pqzNnmy+GvfNSUkiaCT1U0T5f6pI6AfJsy61Rpmsi4zNQo+l7TM5um5amjltk0&#10;Ya9zRkVbFEpns0HxE6+tLl26GB/E5557DgtYAdkh+U6nroiI2IF9Bw+hYFeqcUILw5siDy0X/PMW&#10;Q2CFFji+7BuEVOnEipmlTk6j31ZIIQRVbMV0zbcQWqE18hSpQMP9RDI6dOGiT1dI9S44NPkpevat&#10;OW0hCBWKUGGd6dOnm7ZABFA3qrmc9Gt7PP+OgFTPCxcuNF+2bds2VzwJFy5YiAipeWoUhuvKkjzm&#10;dOOjSm8l/RdV2Xfd+nVwVSoEb6MrzDkkld7WLVuNOnMFU/1cZfPC2yKMSk8XsOkQ9q7aa9L7Fsxf&#10;AHfJEHjahhn/Pew4hqg5B820tatWw12Qvn/twuClug97o5E0ZSdmMDW8DU39fZ3CLV9KtXMrV640&#10;yubsVKzFxMScUqDlZsEptfkPsyp3hw7tqRiNoBjThQoVaQNAX07dt++99z6j2Ppr218n04nLoXqN&#10;mj4nnc3FcPIfWRQo1K5oQFH2EjbODwGp8zp16mQKN4m41T05fWiwRzYBysLQc1pmabzp57fvLQIW&#10;AYuARcAiYBGwCFgEcgYBnxJ8egAcN26cSfUTcafOkR7GRUDIe0+h6ncyLu/BVC5VYlMarwglFQ94&#10;9NFHjedUzkBhl3omBHTslPok5ZCTDpt+fnmnTZ0yFetWrzEdvWq1apiqyTL/lzeP/NlWLl+JePrz&#10;VKpaBV2v6mrSSZX6M2PGDCxbvATHo2NQnr5Pnbp0Ro0aNQypN5vpbwvZ6Y88dARly5dB+44dUL/+&#10;3/22Dh06ZFKDdD5dzim66Y+H3ovwEAGkSrQizefOnYt+VF6JOFdF64zh78+CBQoRezLON8GOHDtv&#10;TofOm+pMS+vgeTmNU82cqR76rDEdEyx+qnAxrc/t0QcSgX6ZNzUiR5544glzXqlAilRc2rbTqXvN&#10;gi/zf1R4QSb2Ot+ddtOXkCgN75WXBuNoHXqy/V8zeOWzxw6/t1V57HhrLj788EMcppDWO7ClqZCr&#10;bXN1rICD7y/EB++/j8iCifA+wWkVi8Cr8+VoPKI/X8L08I8R5R8Hz1PNgVossqGiHbGJOFFgFb5i&#10;iveJ1AR4nqDXXRMuPIDT4lOQUjIvvv3uO1xNb1cp6nwZYWFhxk92HSuAy+8tOwk+YSwlu1S4Wk9u&#10;hggykXkNWcRHV7UUtg6Bo+1r2rQZz8N6po3QNF/6QWaGi1TcUrVq0Edqc0vwZYbS2X2n46pMCoc8&#10;Pbtf27ktAhYBi4BFwCJgEbAIWAR8hUDmve4cWLsIApF3IuvUea9cubLx19Pnp59+2pjqq7MgHy4p&#10;sjRdBIVeHTt2NFU0b7nlFlMlNQc2zy4yCwjomChE8Ol4Or5o5hg+9TQWLFyAGFpuqdOef+zPmPjb&#10;BAx87FH88vMvTNOciKjiKfAEc5T/tySM5XeDnnvGkE6jRo3C0QInkFIwCCGTTmDUqB8wmATC5i2b&#10;TTXVI4ExSCoahOCZ8Rg5aiSeJSHcs2fPU1usTpwqMYeHh591xdZTC7lE3yjNTmpLpefK006FGVT1&#10;Uyo5YegcQ+2+CNxKJFgjFo9EMFNvA/KnpX4mH9uNxBVjDUInlo5BaLX2CCxcnp9dSDkeidgVv5hp&#10;iat/RULt7ggqVZ2T3PAkxuLY0h8QlCcATah2yhhKuRS5t3z5ckPoapvatWt3qvpyxvnt5zQEVHxB&#10;yiSpq+S56OuQ/98mpcT37QhUovpa1W4VrHybSpLv0GcrOY0EXk0qp1jhVuHltY0ulXDghTlALxL0&#10;Dejbd/JnblbO9fSsiYNTJ8J1E733mvHc8ksjmN35g+DtUR2RP7Kic9syQFvub9DJ2xanubtVReTP&#10;azBn9hyfE3wqGqX0WaWC6iXFbHaFLAdkUaGBDlXIzu0QaRcSklYwJeO2iOxzKqZnnJYbn2VRoLZM&#10;AxrCMbdSnHNj33NqnXpmcwYTpLRX+riyMVTsR2px+XLq+eB0Kvuc2i67XIuARcAiYBGwCFgELAIW&#10;gb8j4DOCT4oEdQylHpIyz0njOHLkCKty/mBSzlRhV6lJivTpeRqRl2pFRIBUPjZyBwGnEquIWnU+&#10;Naqv1J333n0f42dMQFwfeh/VYaeeBN+x9ZE4OOwPbO27DfsO78exWytReUNVDn21jm2LwsHhK7Cf&#10;vnCRRyNx6Nor4G5bDZ6gAETtjsH+Easw4JEBhujd2zo/iYF6zDkNQtSBWOwfsxaDnh5kvBkdNYEK&#10;f4hwVKfOKr/+eW6o09WgQQO8+uqrJoXqxx9/NCmxIkXvvPPOU2ocKV2eItn+f488gciRDyOgFgkL&#10;L4vdrJ+CkKh1uJvqv59++pXTHoD/ld2ZXhmIlI1/wLN/Af7LNL7p02dg+48PIuDKXpQP5kfqtoVI&#10;3DEDT/JYykszfUi1+fjjjxtiRATk4MGDTaGC3PLtSr9tF/p7WRzofFfV8dywLYiJiiZvR3aueCgp&#10;Xp0iJ5k6VdNl8QuFqwRTcKXAS6E5nyLADVdxFsbQ+1L50vz1ElL0yZDBKJFGHnlL8nqXv14Sy+cy&#10;PFpGkWDz3luM84RQZeosk5O8qsQb7MIR+oP5OkRs6RgoVq1ala2r171SIVLF16nHme2IFIpbt27h&#10;gIAbShkO52CKE2m2GxuNxUKlSpUN0ZN+4MCZz1d/dV/ScRHBt4Ip4/IjtXF+COhc13moe/+3335r&#10;sixULVd2Abq/6L6r57o+ffr8o60/vzXbX1sELAIWAYuARcAiYBGwCJwNAj4j+Pbu3Yu2bduaAhvy&#10;c9MDo0IKFKkDnA6SiCNFeqJGnX4pkTZs2IDrWaHRRu4gIHJVx0qj90qxVkdKaVA/UFUX15XEa3d6&#10;H5HAMxFeBAlHjmP9x1TzXEvVzU0keIJPpoCGF0VyfAI2vLSAVTZLwXV7HXgKUOGj7j9/52XHffPA&#10;GXBVLwTXna1hOv2c5gqnL1xoHmy5/zdMZsEWh+BzCmzoXNJ5YuOfCOi4ye9SKj75JH3zzTd48cUX&#10;TRp07969zXHVPD17sTNM/MeOnYAlqz+lEM+NJrWqs5P8Ojp07ISWLZrjh9FjsGDlMPPbelWroPuA&#10;F9C9ew9cfdVV+H7k95hD1V5c3AnUrFQR3e5+HHfcccffSApVuFS6va5n+TqJ3BMBadUf/zxumX2j&#10;1E2FSAyl6fo6KvC4+pHoSaWvnvfKUnCThPMo1TaRpNzGg2ZzvMv3Ai3C0jz2+I2LKj/P2rRpWEq/&#10;TFXJJSHoJjno8ue9YMW+tN1YwWkxHCjIl8dM8ygVd8Nh0zRg9X4g8oQhFt2pHnj8/eDddoTfeVCl&#10;OtueXAgNKigcxV12ENTyG3UqwMqOIDfJMg0CDBs2DCO//w5R0ccNoVu4UEHc2+d+9OrVC+NpuTF0&#10;6Oc4cjTKkM4F8ufFLbfchj7332+UXblwSAxejo3DmjVrzCCUbVvO/0jIQ/lhFl1ZRg9NRzEvCw49&#10;q+l5YNasWWagVin6ZyrmdP5bYpdgEbAIWAQsAhYBi4BFwCJwOgR81jt0FFZKw00fIvrUSdVosMIh&#10;+ERCOCGVmLza9BBpI/cQ0MO8jt/Bgwch3zulQik99tDhQ0y5qw0X1TXepJOKnWCeWtVPVvdk6h5E&#10;4IkAYLjzMH2zKpV+ilrF4S2Wl9Po36ZQZ796cVZwdcNbuRBQpiAVO/wduT/5vaFaMaCQG1s2MUXw&#10;ZMgDS+EoDE9+bf9kQEDXmggJeV6KnP3ss89MdVKREiLhFCLfb775VqrpWmLf3j3muzJlyqE0yV1d&#10;k9de1w316tVnUYFdRrFTstQV9D0sB6UrqrpiVXpq7tm9E0kk6ouXKIWyVN+mV5n9+eefhtwTgaFC&#10;GiIZRTzmBlFldu4i+0fFaKRYVWSn59vZwCAFVy+qosaMmMh02QB46jPdVqq6P0k8/rHbpESuHs/r&#10;sxDN+JuFG0Wvd8ku4OfNqM9zZ+Xs9fCWWgK0r0TVLtuJ1ST3vlxp1GrrVm9EyqfzOChQA568bDM2&#10;s235bLkh8/fs34vYD/5kim9deApT1RdxDPh8KWpUqE7fxuxLjz0bLBx/PCnUla6YHRWNpWKXgk/E&#10;XvXq1c9mc7J1Xp1rw4d/Y1T3h0q0R74rmxvl5vats7H35ZcNmTNz5kzszVsfoTXv4KCdPxVei7Hn&#10;nXcM2TfgkUdODeRl64ZlYWFKbVZoMErp7NlxXLKw2kt2FpHOKnam4j6ydpBPqvxudU/Q/UPPbcqy&#10;0Pmg+fTSvcSGRcAiYBGwCFgELAIWAYuAbxFg78o3oQfs72iGXq9ePZPeo86LHhqVbiZ/MMcnRym7&#10;CpFHTkQy/UodqPTfOdPsX98hIPz1UK+CGlIRKe0yX9585OT8kHw4lt57JOdcSsLjS2Tc8aS0jZPq&#10;hh9NAQam9nk0X+zJaYfj6OFFAk8KIKX9KSWPxvpeknou/s6bzDQ+za9lquLmUf4u1oMCBQuYZUtJ&#10;oHNI4Sj6zAf7T6YI6LoLZ3qdfC8VIvleeOEF4/PV/mSRAikyqlWrTjKwqpnHUdvqg9K0KtFrqULF&#10;iqYTL9WfE+roSUUZFhb2j2maR8fpscceM+qka6+91pCLUqGlX76zLPs3cwQ02CE1tKJkyZKZz5TD&#10;3+r8GPTMILiHuPDzV1OQXGCzuXbzRntx313/MSmRautHjPoJ8RN3mK3JE52C266+yaTwjR8/Hl+P&#10;/hZHZ5Go5HXvz3bi+qZd0L9ff/w55098Pnwo9i6dY8h+v5hktK/e2Hg16vx5/5P38ddLnCb1X1wy&#10;mpSugafp/6lzOjdCxSekGhaJlF0EnwZQlAopYlzXUm6FBm/eJVl3sEhLFO38NPxD6bfINjqwAsn/&#10;iYOgVP/4Ui1QpOtz9OvkII7LhcDK7XB4Sgo++PB99Ljhhlw7LrpP6frQtSJfX0vwnd9ZJAx/Z6Es&#10;FUGSlYrsHNTe637ihAhhkf96npPKT97JNiwCFgGLgEXAImARsAhYBHyLgM8IPhnCy0vvtttuM+l4&#10;GvkVaacRdpEEIouU2jFhwgSDwObNm9GyZUvTeZKXjgpvWIWWb0+OjGsTuSNlhHyN1NmWAiu8Qji9&#10;d9pg5uilcKnyZeWiouKovGFa3Zg0HylMoJqnMVU+V5KQUIdgF5U3Y056Vs1hJ382SYCmZdOM9Q8w&#10;DWzUKqb0Me1vNX21Jm+GuxOVPgE8VY/FAz+sgn+SHzp17mw2T51hFfnQOZRbnfyMOF0Mn9UBfvLJ&#10;Jw0xMWbMGDzzzDP4+eefIZWmE2ci3s52mohYdQ517shzT6nCltxzkM76X3leiXhRpFdGZn0J2TOn&#10;2utX6Ol41byr064/pstWIyHcqEljQ6yore/ElO4t9G0TKVSpYiU0adbUeKiKBG7dsjXWb1hv0idF&#10;YjXlNP2tXqM6mjZpSsuGlThB1bbOxxbNmxtCuWHDhqhbpy6WLV+GGFbcFsnQpEkT85vcUoCqTRR5&#10;JFWlCL7sCPnd6TiXL18+VwtsbGGRox0RO1HgjreQp3A5eFPTVNaBxcIRXLMbYjZORL4u3RFYvAqn&#10;pQ3YBBRgymaDm7H7qxEmbTm32mQNRkmtPGfOHDMYpYFFG+eOgJ7VRN7p+S29P3L6JeqeoGtS16mK&#10;zliCLz069r1FwCJgEbAIWAQsAhYB3yDgM4JPHji33nqrGVE3I//svCmtQw+NgwYNMso+ef2I8OvR&#10;o4dJIVRRAD2of/rpp4bck0+XjdxFQKSMQgSfRuyl5nnm+WdZMOO/2DD4T7jqlYCLoi7vykiEJxTA&#10;gA+eJ3H0E+a+Mg+uhkzZVeouibui5P+efPttzPlzDn57dzbc9ViZV5U2N0UieGscnmFFVa1jxGe/&#10;wrt4N1xK491+DO71R/DE40+iWfNmZjtE7on8VbqiOhc2so6ACAQRe7rmVMBm5MiRpvBFelVG1pd2&#10;5jnlzyTlltK2pBisXbu2Ve6dGbJMp6qCpRTNIrRVvTK3QusXUSeVlOwVdM5ou2b9MQvHjh5D0WJF&#10;0ZhkX7v27cwmKu108aJFmHDgEPJTfduocSM0b8mUT7YhCQkJWLpkKaZOnoLg0BAzAHQfzfpTqeL1&#10;sMjL0qVLMWPGTDPYU69+PfTu3dsQg0ozV/uTE+drVnGVikmp6fIidWwmsvrb082ndk+hwRTtY26F&#10;8Je1hl+Q7DI4MCOFtYINvDsPU6QZ7oAQfk4/jeM0/E5zplBtmluh46IBQRF8at9snD8CGhQ6HbmX&#10;fumq8m09D9MjYt9bBCwCFgGLgEXAImAR8B0CPiP4tEtSYzzxxBNo166d6RAptUmpufLgCgkJMelb&#10;UmSo4yhib8qUKfjkk0+wfft24wNk02x8d2Kcbk2OJ5Q6ofJFlBJTap5SJUthw8wNwBGm4yqj9mAC&#10;ijUMQ5s2bbCc6Tpz584DoqnAo2m+l9MKhFHFw6p7+/dRjTThN3g1LcQf3kOJCM1XOE29SVLYNWIE&#10;TfcTgPz09zuSiDwef0MOaL0KpQqLJFBnODcJD7MxF+E/wu2hhx5C3759jZm+qiBm9Mk8391SWunw&#10;4cNNhez/Y+VkHXcRRDbOHgFhKUJbahmpx3I71G7rNXHiRLz+6hDsO7gfScHJCEzIg7AryuGZwc8Z&#10;Yu6VF1/Cth3bkRCYiIB4f5QsXoIVm59Cear2Xhn8MlavW4N4v3j4J/qjSKHC6Ne/v1HnvfHaG1i4&#10;ZCHivHFwJ7lRKH8h3H333fhP3/9cEPuv81gko0JEZXaEUzRI12ZukpfhFSugKMnYmDUTEFy+EUk9&#10;knmM1PgYnFg/1bw/sXYS8lbpAL/QNL81b3ICjnP+AnlDqO6uYObJjX+Em2PZ4BCmubEdl8o69ewm&#10;aw6l6l5xxRWZ7paeB6ZPn86iK0NNNkamM9kvLQIWAYuARcAiYBGwCFgEchQBnxJ8eujWw+FVrLap&#10;zpA+i6hx0v3C2NnTg6TSrTRNKaCaX8qQzkzJtKRAjp4LWVq4VF8iFlQkQabaOn7DWZF15WpWy72v&#10;Lrz1S5LgI8O37hA2jdmKfv36mVQt3FaDhvvl4ArgtK1HsXf0egwYMMAQvehWEehAT7egPEzfjUL0&#10;6LXGV0sdCm97/ubqqvDmo9/PgVgkjl5tyN4GDRrSD7CMSQXShqszZ1UDWTqEf5tJ19TVV19tlFgi&#10;S1XZVqnx2RlKo549e7a5fm+++eYLgpjJzv3z5bLkWyoVn9rM3EpLzbi/qlT6+GOPY0uhKHgerAkU&#10;CYL7UDx2jl2PQ/TV0zm2wbsXyfdwWkmSYccSsXPCRjz5xJMoWLgQVh/dgoRbOa0cfTWPJ2PnjK2m&#10;+Ira/jV71iP2ZhaaoBpLRXp2zduBt995GyVKljDpghm3xdeftW9Siyl0bM43pGp3PBY10JWbUbZM&#10;WTzM9nvwW5/hMFV7gVXaUq3nRcLaafBsm2a8FsdNmYHDvw1CUK2rWXE7AElb5yBx1Ug8QkV3bhWB&#10;cTBzLD2krhSuznFyptu/WUdAg6tSXeuefe+995pjK2JfuEZHR5uBNg3Iyk5F123Tpk2zvvAzzKnB&#10;O4XzjHiGWc0kbY8GjvX8aMMiYBGwCFgELAIWAYvA5YiATwk+B2A9gOmVWYikUTqXQh5TUvup45Sb&#10;qUqZbefl+l0ZVlNVWp5M4JUeq+P1xSef42gzKjjuqgvkPXlcryzB4xiPeSPnwdPqCrjuqQdvIaVu&#10;ueCuUwrxVCIt+ngRvLVZVfn+FvCWZLqhnsnrlEQSVX6LXpoPT/kQuB/sDG9FzsMHdmbrMY03D5Y9&#10;9gemTZ2K+/rcZzzddCykIrRxbgjoeIoglbebOsPZHaq4LDJY17NS8m2cOwJOx9X5e+5Lyp5fKoXz&#10;JxZb2LSHXnvPXAsXK2Cr2I465u5iQVj/yDRAmZrvdASalDNFdFz8jbdsXmx5bBpcO7bB82JL+HWq&#10;glR/kv9KA61YCBHPTMeuRbvgeaQh3D1ZUZeDPpwId9XC2LdrBj774BMzAOSo57Jnb85+Kdp/vbIr&#10;pIJyCD751uZmiEi+/Y47kZCYhAlTZmI71Vlu7mr10oXQ/bGHaKVxg1Hfj50wFVunPw/Rm2FFWWm7&#10;7124u/c9hojOze0X0aRQ+3P8+HFL8J3HwdBggiqt79y505B8uu70TKZnMw3WSlWsgRyR0vJXPd9s&#10;CymVV61aBVVdl2JXGR1nCg1MzZgxw9xnZAPRoUMH4/F6pt/YaRYBi4BFwCJgEbAIWAQuRQRyheD7&#10;NyA1Ciy/F40Y68HyQlGq/Nt2Xw7TRdIodUwEnwqh6EE/Ys8uoH9buAoHseqtWDgiIT+9RqXhGbHe&#10;FNDwlszPjj6r5WpaaABQn9M8y4F6VPyFFeI0/Y4Tg5m62agMvHnI9tUoBk81+uql8ntNUxXdhmWQ&#10;UtCDtVQNSdkp1ZnIDm2TjXNDQOoIqTEUUkBkd6izJsJHZPDpiP3sXuelujwpxnS8hKcKMeR2qIO/&#10;ainVuzVJ8FcvAa/fSZKORXE8/OwqzTRiMj/eBmVY+ZbTeC2beaqQCKzBqqzRB+BqFobUQF73us65&#10;b6jA72sWhWcjPTdblIcnmIMGKWwfXNzv0lT5sSDPui/WGeImtwm+9MchO+5TIktU0EDLyorfWU4c&#10;f5Hx8k2d+fsUHI08Qs/Egujcrrm5H4v0W716NdauWoYFf85CaP58aNGwNh7qUw9+/n5Yv24ddu6g&#10;crvvA0ad2b5TVyr9boKqDfs6RPToejly5Igh+OSVaOPcERBhKosVFS+ZNm0aFtFTU8SelJFhYWF4&#10;4IEHcAMrJ8srOauKu4xbozZNxJ78WpX2L3WgVN9nij/++MNUZBcBqQJOei6RFYS8nTt16nSmn9pp&#10;FgGLgEXAImARsAhYBC45BC44gk+G2O+//z6GDBlyyYF9KeyQHtxVkXDSpElYx86c3kt4hyQasrMD&#10;bmR2Zkf5rYcddoaLBI/XbeYynz3qxDsfk9Rx19cn5+V7L3/nTeX3XKYJTU+bzGXy+0QPggKDTeVK&#10;pfFK6SJloY1zQ0CddnkrKXKCVJA3oqPMVYcwf36SvTbOCQHhKOJC5312eb6d04ac/JHaAz+SedwY&#10;w815nGuVhLyb6Zwi5ryJ/Gvkt39fk4ukvjeF8/H8UxuQdonzX/0umS+2Ax4Re2wu0kLTOGNSimky&#10;hEVuhwhOR3GeHZ6IIjhEsGlZDunuy33Uvjz//HP47bcJOFqwAbyhNeG/dScKrfoNRYoWQ2JCPCvd&#10;T0RUgTpIyVsTfhH7UXDVZOTlNV2I3om/jhuPqKAqSCpIRfVfh7Bo6RBD2AwZ8rrPqz6LeFLbo32S&#10;MtLG+SMgi47evXuja9euRsGvc1XnqVTgIgCl3BOpeq6h+4OuAS1LNiA6fmdSyGqe/vTrlNfv9ddf&#10;3HdvCAAAQABJREFUb84xpYaraNTAgQPx008/nfJiPNdtsr+zCFgELAIWAYuARcAicDEhcEEQfCIY&#10;NOo6lWmXY8aMMb5q2aGGuJgOxMW0rVJWKjTSrofounXqYvnYtXA3KAtPqTTDeRyOBSZvNPN5J22F&#10;q3UFeCsw1ZbhYkEN7xSm9ClmRQDXVoGrBtU/IgjjqUqauimtg7/sALBoJ9C4HItzcJoUgNM2A1x0&#10;qzYtoWp9UoepSItIDxvnhkBUVJRJzRVZU64csc4QSsuaP38eIkkqScHZrHkLU6FSs0ltNG/uHJPe&#10;Gxqal5VTm/wjNUrpVSL11Bncs2eP6bxlWIX9mEUERGqpM610OOGZ26HOfOt2rTH+uQnwzIkA2oSf&#10;vFZJzs3l570JaUT/9G1wXVcN3gB2/kX8L94J74rDxlfPM4nX9O31gCB/uEnge1ay8M683WmMH736&#10;INVePvpq8WfezfwN25OW7dr/a9qeL7ARyaqUWuGQHUV+1J7ppessNwjM8ePH4fvvRyK1UT+E1u4B&#10;d1BepMYewcHFw/DZZ58Z5WhM5ZuRt8GdCAktgBQW3DiyfDS++Wa42d7DpTqhYPMHEZSPCszEOESt&#10;G4/Ro99Fw4YNWUTrfl8cklPrEH7yiFX7JiLWxtkjIIWqsNNLKbm6R2gQSC95HOpc1bl/9OjR807L&#10;1dbpGtLzhQbt1M4ptfp0ISLw888/N1WSv/zyS1PNWvOqSNSNN96Ijz76CJ9++ineeeedXLmWTrfd&#10;9nuLgEXAImARsAhYBCwCOYlArhJ8enhbunQpfv/9d1N9TR5gIgw0YnuheEzlJPgX67L1YK9UyxUr&#10;Vpjj9NSgp/Dgww/i6NPTWCyDHXwp9GiGH7whFvfTpH3i5AnY/swfQOfyrJTLariLd8G97Cj6Pvww&#10;FixYgJXPz4G3K4mlgsHwrtkLzD+M+++/H9tI4M16fSF/x+9K0KNvMwm/OQdwx213oGWrVnjllVcM&#10;hCL4rIH6uZ9NuuaUCqXOleNb5Sxt5syZePWl57Fz937WOKASzx2LkiWK4tnnnkfx4sXxEqukbty0&#10;DQnJocygPo6iRQpSUTEAt91++yklh8g9pXUtXLgQERERaNy4sbN4+/csEdB5LhWN0iTVXl4I0bNn&#10;L/wxaxamfDAf3vUHSchRobkrGq6Zu3DDdTeYtmLMV5Pg2X4UrvBCrKLNKsC/70Tn5h0MoTxszA/w&#10;7I+Bl/59nqNUWv0egRaVG6DeTfXw1Y8jkBT9Jzz05vTGJcH1x05UDSmHRx4beEH4sorYENEqUiE7&#10;0lCd+57ugSJTfBkiTCaMG0sFXiVc0bQ3/ELSBmT88zKdusm9OLBqHEnY/Cje/H4EFKJimoSrf75i&#10;8Gt2Lw5vnApv5H4U7vkAgkqxoJIm5isO/8b3YN/a6fjlp9G46667fZ6iLzz1OpMKzJcYXwzr0j1Z&#10;9/a4OBK0JEdFlLbi/bZt27Z/OydF7OmlUKXixYsXm2Jo5+OXrHXpJWJR9w1HHZsZbhp40oCwfF11&#10;f0kf+k5KvtGjR5t03cqVK6efbN9bBCwCFgGLgEXAImARuGQRyBWCT8UZZJ6sqmvqqEqNIp+cunXr&#10;omPHjpg3j4UZlIpp44JEQASDPBK3b99uVHRdWRX5w/c+YjrMj1g8fpUxV29UvT56vHmDqZjcsUNH&#10;jBw5EgumLsWJxATUqVQN3V7shp49e5rff/fdd/hz9nzExB5E1bAKuO7RvqZCpoinb7/9FjMXzkZk&#10;1HaElS6Da/rcjjvvutMoM5YsWWLwcRSFFyRYF8FGyctQSgxVsE6vQpJCcuAjA7AxKh/yNR8Ev3yl&#10;ER93EHuWjsSjVG7K/2zdvlQEtxjIDn8YszSp0Fs5Fs+/8ALK8PxQgRyFOmwyXxfBp2Nq49wRkLLZ&#10;qU4qO4MLIcqWK2u8t6ZNmYqUn6m+DQqgEjcZgXFe3HrrrQgOCsa4sb/ixDiqdkPop5fIFNtjyejx&#10;ZA+j9hz3yzgcmryd5D2JfKl0jyagy+1dTMrd71N+x5bpf1Hxx/OGafteEoBt+vQwXlsXwr5v27bN&#10;tHdOeuL5bpNDmohs08uXoTZgz57dcBWqAv+8xWiToOooDBKNAQVL8bgWhCsfUzALlU2zShCJ53XB&#10;ryCLKBUozdTpeAQWDeNX/F73b/7xo5LPVbQS9u2ZZ/bHlx6cygw4ceKEIaHUBtnIGgIauJlFwl5E&#10;n5Rw3bt3N0WszpRVoUE2eSePGjXKFOM43+MsUvbfCG4RirIqaELVeEYFv1PQacKECSZdNysEn0Ou&#10;Zw0lO5dFwCJgEbAIWAQsAhaBCxMBnxF86qysYWEEVTqTf5tS9VTdTp2Ka665xlQ904Oa0vl+/fVX&#10;m1JzYZ4vZqv0MK0HehW4WLlypfG/6dGjBxo3asyO3B5TD6NUmSuMGkyEkZQtNWrW4LS9SE5KRvFS&#10;JYxnnpajzkSF8ArYs3sP/Z0SUKRYUZKHZVCYv1GnWa87dt6BeHbUChYqiDIkE3SOiCRW5Tx1AizB&#10;d34ni65BhZQXjiJDnydM+A1rN+xA4btHI6RCE3bc1Vx44FegLLYMv50d+u0ocMs3yFu9C3vynMZO&#10;vV/Rytj5zd347ttv0Lp1a7M8HSNH1eGsS8u3cW4IOOe7BkKUIupge25LO/9fSUkz7Oth8FRgev71&#10;1eEqwmrZh2KR/Ot6fPLJJ/TLDEJiURfQoy5cpajEjYqHh6m3X3/5NcqFlUMUVaG47Uq4yxeCRyq9&#10;aVvwI5U3UgXtPUKV4k0soFOZVTTZdmD2djMw1LNXzwvCQH/ZsmUGQHmRZsdxEDGi9Eep26Wg8mVo&#10;3aWuKA3v7A1IPRENv+D8bMtTWdskD1KOR8JzgurM1AR4Yg6Q1ON8JABdbhZTOX4QnkN/menJx/ZQ&#10;wVeTv+NxdPshNT6a6sxNKFm7rM9V1vLdE47CMzuOjS+PRW6uSzYNGmC96aabTMVc3YP/TSEvBava&#10;+59//hmTJ082pOD57IOjvDzTMpwBPq07Ixmoz04lXz2j3HLLLWdalJ1mEbAIWAQsAhYBi4BF4JJB&#10;IMcJPinz5s+fb9JwNcIrtZ5GXWvWrGkUe6ra+eabb5qHMZFBerDr1auXz1N5Lpkj6oMd0cOzyNhx&#10;48YZgk9KCRltV65SGRUrVTRbkP6BW50rqY7Cw5m+y0g/TZ3K8mFUBJK4yzhNigEVz5CyTB0O/c4Z&#10;ZRe5qNQ4KcNsgQ0D3Tn/ow6wsBXpLlJBBv/Ce/myJfAWrongsIbMxQuEy0N1FUm+PKVrwV2YSp3Y&#10;QIRUbAlXQCDJPU5julZgiWpwV2qFJQumm4q8Oi9E6qnqskLKChvnh4D8zHTdSP0sBVmtWrXOb4Hn&#10;+euxP/+CJSuWwPMGFZuqgM1zSWq71CvyYt4L81hsw43Up5mW3a4ivKy0akYAwgtixXN/YN36tUjq&#10;S3KvR0145LPJ1FRv1SLYMHgmto+LQMLNlYC76sPN6tpG081U3V3PTcNH731g0gZzk7hRQQBV8FQo&#10;hdFpm84HTl0vUkfr2Cr915chlVuvm27Br+PvxZE/3kOh5vcyTbcQEo5tRdT0txHkpp8iB+qOTn0T&#10;Bdv9FwH5SyApNhJRsz+DX/w+hAS6cWzKEBTs8iQCC5dDckI0oheOAI6swa23fexzHzQ9e6jt0SCS&#10;2jgbWUNg9+7dpn155JFHEBYWlrUfcS617Z07dzaedyL7RLzlZGiQT3G6e4qj6pNHZmYh4k8vPWfo&#10;2hUhrAEuvbcp3ZkhZr+zCFgELAIWAYuAReBiQCBHCD6p9ZS+qc6PCmeogIaIPZEHStvTQ6A6RCL6&#10;pNbLmD6hEWMbFzYCSqfWg7A8FOWT4zxkpyfvMu7BuU7TetIry7RcFfgQCdWgQQPbecsI9Fl+FvHq&#10;FG6QKuLqq682xzYwD4m7BKqrmGr3v+rI/EDCxuthZeSkBMPV0DHTVDU1q2V6njcpDnnoFafjplBb&#10;IE8nHUMpP22cHwIiy1u2bGna12nTpuUqwScCZd6ceUiuHgo0KQcEisDj/knRyeI4yaVYHEOVcFlk&#10;B3mZniuWjjweGpRGSo0i8CyjKqxTRXjy81xL1bnFaXVLGs+9+J1/wduFBF/hIPLHWiijclEW8gjD&#10;opELjAI8s6IwaTPm/L9qg3Rei8ho1qxZtqxQBF8YSRURfLpu2rdvny3LzepCrrrqajz55CP48Itv&#10;EbljNtz+LLKRFIWwfB48+t77VIzG470Ph2L/6OVwBxSAJzkGRQPiMPDVF4lDIbz1zkfY9uMD8MvD&#10;aakn4Dq+FwP7/wfdWOHU1yHyW6EBIkvwZR19WSk0atTIeH1m/Vdpc4qcVruvayMnz10NKsofUHE6&#10;70sNgiiUpp2Zr7Ou3ffee+9v1arTDyKaH9t/LAIWAYuARcAiYBGwCFxkCOQIwac03MGDB2Pfvn2m&#10;E6YR9JtvvhktWrQwD44iEzS6Kg+VzEZKM5I5Fxmml8XmysRaD9ZS0mkk3SH4Mtt5PYwvXbLUPPSn&#10;MM0uvFIFQ1Co06Xjv5qdgSUkChM4gi7vNpG/SsM9XYjYkypUITXTmbyBTrcM+/3/EChatKjxO1OV&#10;zKFDh5pUK/nrtW7TFt+M+AnRayeiYP2eFO/lYVpeCo5v+gOeI5uBlATErBiDQi3uo4qPBVI4LXb7&#10;Qni2/Y72D95u0rp07IcPH246Yzqu1apV+9+K7btzQkAKS6XPaQDlm2++we0saKI2NTdCnXml3cOf&#10;BNxJBZ4h+EjkufKQrfPjiz5tqpCbRhRzPg8/56Fqht95zTT6o6myLtsCMw+nIVDTuEf08xMf6DEf&#10;+MY/bVmJCUnG+y439lnrFLE5YsQIQx7Io8zxRTzf7ZGKrkaNGhg/fjyU/tunT5/zXeRZ/V735f79&#10;++PKWjWxguqmE3H01QvKQxUmi5cfjzGDKj26dTaUflJSCpVeTNFlGm8qq6weo+Lwmi7tkcL2WYN8&#10;wcFBqFe3nrHfyGk1V2Y7KXWWQint9h6RGUKZf7d+/Xq0bdv21ABN5nNl/q0IMrVFSq/PSYJPa3cG&#10;DE+n4tVzgkLXlDPYZL44+U94eDiuu+66U9kiOmeVXpwZGZj+d/a9RcAiYBGwCFgELAIWgQsZgRwh&#10;+JQyds8990AVOKXgU+fnhhtuMMSNFApOZEbuOdPs3wsbAakslWatYinqiNapUyfTDZZqUz5c33//&#10;PaJio+AJ8iBvaiiaNW2GJ5560hRU0fRj0ceQGuxBcHIQ6lxZGy8MfvG0ai95Nzr+O7Yia6awn9WX&#10;ItR1vf7000/mmhVp9N///hddqea5ofvVGDfzVSTtXg2/EpVJ7EUgafMEdO3QyqTVf/frR0jevxX+&#10;ZWsbb67kDePQ+Mpw3HNfH9MB0/U/bNgwo9576KGH/lbE46w20s78NwSksqxevbpRR8vYfiCLnuRG&#10;6Nyp37AeJn04DdhANV7dk+prEkLepYeAPXFp4s9le5jHGkaCTnQdg/N6l3N+FtzA/Ai4urHyqjNt&#10;xzFgEecX6Td3BzxhTOvOQ2Wg4sBxYMZ21K535SmPrbQJvv130aJF+OWXXwx5cNddd50iCbJjK5w2&#10;TUoqqZScVMPsWHZWliGCpscNPdGufQcq7w/h/ffexRzaa6R4QkmUpJLHZRGUrl2Zdnsrfv7pZ3rq&#10;TmZtlEBys/7kX2PRvFkTno+PoVSpUihAwjD9PT8r68+OeaQqF34K2UnYyDoCqqh+PsdMijm9cjLU&#10;7jiDGkqVzywcD8vTqTd1nYlMV4gA1HImTpxoCL7Mlme/swhYBCwCFgGLgEXAInAxIJAjBJ/SNKQq&#10;6dSpk1HuKV1DpIEUJ126dDEP3KGhof9Iu7wYALPbmIaATLc1yi+CT9X2evfunenxHDNmjEmDOdCe&#10;fjzNaqal8G09ir2jx2Hj5k3Yv38/dtXlCHuH6vCG8HTcGY09o/9A/BPxGDHy+0x9fJTyrWqsSs+r&#10;UqWKPSTZgIBULvJceuaZZ/DWW28hLCwM1157LV5++WVUoVJp6sy52LtyGooXLYLOd16Lu++623Te&#10;5YE4+fdZ2L5yDgrmz4cOPVrjtjvuMEo9KWieeuopo+IVgShSykb2IKC0w759+6Jfv3748MMPTaEb&#10;pavndEi5Jq/GmOgYlChZwnSyb73jdkycPAmr3pwPby92mEuy2MbeaLh/3IgmtZsgIE8A5r5HtTa/&#10;g8i6g7Fwj92EK6+ohlKNSuH3oQvgYeVcVGH6bXQ8XJM3o6J/cdTo1h6TRs1iwQcqBGuXYK4dq+9O&#10;34YiB/zQ7+OBhoQQAbaX2+PHlOAyLM4j5WlOh6pODxkyxFR+V5VgpUtnZ8j+QAUCtmzZAqmppHz3&#10;dUglKtXbxx99iImTfkdi/fsRXKYRWVsPDkfMZzGFkSSXtX2bEFPlZoRWIAbuACTsXYHJ04Zy+0th&#10;yOuvZyvxeTYYCLu1a9ea+8fpBp/OZnmX07xOEatz2Wep5qTe8wXmagMV8uLNLOTBqNC9LLNQW5G+&#10;vZAS0A46Z4aU/c4iYBGwCFgELAIWgYsJgRwh+DQaqoIZeukhrGnTpiaVUw/cP/zwg3mJ/BNJpPSJ&#10;jKGHRD1o2VTdjMhcWJ+ljFCazJw5c6BR/4xpWPrui48/w4HKlPPcVw8oQJ8uvnVfWQqxiclY8hGL&#10;ONQpAjzQEd4SrK6pPLDapZDAU+KP12YZdV+3bt3+sdNSZqQwJUy+V0ovtXH+COhavO+++0znTKmH&#10;Tz75JETCyzNTKXs9e96A4zFR/C4fiZRyhtjRsZcqrxvTnI4di2RKXihKlylrlDtbt27Fo48+ajrZ&#10;bdq0wRNPPIH8+fOf/4baJRgEhL1sD+TBp6rkL7zwAr766qtTqpacgEnE+tDPvjDp8UkpScgbnBfd&#10;e/Uw5P7/kWi8t8+9QORyk1aLeFZYPZyAgaMHmqIti6jgTvp6NRBCXyyq9jwH4/Dghy+idp3aWN69&#10;Bw5/txbIRx++5BRW4I3DHU+/gO49umMDCy5tG7MRmLLdFO7wRp7ADXfch85dOpuKnd8PG4HdB3ab&#10;Qh7VKlfF3X3uQceOHXNi980ylcb30UcfYfbs2WaAQcpJXSfZGVJHq0iBFLVKGcwNgk/7ExERga++&#10;/honSOAVbv4AXIEhar4RUK4eImMOcnBnFFy1eqFY6/+yGAftFjgtD6cdYQXe70YMx71sT6Tyzo2Y&#10;MmWKUZHpXFAqpo2sIyBlsLyRb7zxxrMmaOUbqUE/pa3ndMieQ6HBPllBpH9e1POBBg8V8hPMSjgp&#10;vVmZ185jEbAIWAQsAhYBi4BF4EJFIEcIvvQ7q1FRVTlVuo7SIeTDJaJPKZZKc9KD2Lp160y6mfOA&#10;tmHDBuh3lSpVSr8o+/4CQ0Cj9DquO3fuPEXkpN9EFVbZsJGd835U9RQnuZPMSqvqBYbytGtwBUnc&#10;ZfxL77DyVPUk0y9HPlvy6mpSHgmYh9UrVyEjwZeQkGAqMms9Io6st1J6xM/vvVRDzz77rEkLVKqS&#10;yIuPP/7YKJQ0zfEmSu9nJIJVL3WO9L1eMrcXuTdv3jzjf/Xqq69apeX5HZpMfy2lzdNPPw21l1JH&#10;S2352muv5UhBAZE9SttevmMVjrUqxcIXIXDvOIi/3n7HFIM4eOAgXPkD4G0XBldh+jEeZmrupK34&#10;bdx4BFENlurHa7sVDfhL5oM3OgGuqZsxddoUbPtrG2LimHbbqTRcZQvBG5cE9x/bMPuPWUhMSsQh&#10;poiiKdV7Kq7B9sM1ZwcWL1yEd995B6M4WLTriiQktWYbkpKKDUtmYXm/leacbZ8DxSl0jg8fPhyf&#10;f/65uW9J7Srla3aHigPI0kIEn14i0R21Unav60zLU+XrQ4cOo3C3LvAL5bEhqavwDy2CoCod6b/5&#10;HfJVuwr+rKbrTUk05J+bVXfz1roWkXPfRQR/nxsEnywchJuiR48eZ01SmR9exv80b97cKFRHjx4N&#10;pZ9nNZTiqqIV+luvHgf0cjhEfJcvXx7Lly8396z0xTZUgVqDTCrglhPXaA7vml28RcAiYBGwCFgE&#10;LAIWgXNGIMcJPmfLRN6pQ6qXRtSl/tIDmki+V155BWFhYUZ5If8+jR53pcePjQsbARVPUXqa0nCl&#10;aBHhlj5Evrnkc51Any2p806Gh+ojQ/TpcwJnMJPE/KW99abyO3KBpoqr+fZ//6jTqep36gTnlrLl&#10;f1tz6b0Tqf7SSy8hngVP5KGptF15JMqvKD2xl3HPHcNzkb0i90Q4yXvzdabp6bfO9Iy/s5/PHQEd&#10;D6lTdLxEvkkdLTXZoEGDstW3TcTuqO9HYs6COUh6gemiJOAR4IInLhn7iq7DSE5L4X/e/k2AdhXo&#10;pUe/PJJx3vIFMP6z8Sy67Ebq/XXg160aUgMpz02hQrtKYcx8ezZJ4PlIvLkycGttpuhT3UcSzVO3&#10;BBa9sRDrNq5HTMcScN3XAN4CQZxGrJqUwYbX52EfC8Icrh0C/JfrLKa0XC9ONC+Lja/9gTeHvGnO&#10;ufTpd+eOctovRe7JR1RktQikxx9/3BQ6cSp1nu/yM/6+Le0PVHF6IwdIpOK7//77M86S45+dffMy&#10;LRuukx6IWiuPp9uTaNbvYqEdVdU+FWzLU/Udwz8Tdf6p+XLwjXw/lSYq+4acVHPm4C7k6qJFJvei&#10;cvbFF1806a96L1Xp6dp/tQ8qtqUCTSIFe/bsCVk3nE9omQpdd877jMvT4OItt9yCd99916Szp69k&#10;rUFkKfs04GFV/hmRs58tAhYBi4BFwCJgEbiUEUj3ZO673VSqnkZWr7rqKuMhJYWCVH7qQCktRAoJ&#10;q8zy3fE41zXpGKkKnR78lSqY0exaHYWOXToCU/8CtkSyj8jTjZU2XVEnqODZYlJq3HN2Aav3s8/I&#10;niGneZnah0kbkT9PXrRp3/YfmyZVmAzUpQS1/nv/gOe8vxARJ2JBHSNhLDJVhJ1Utv8WUmxKUTZ9&#10;+nTIh/PNN9+EiIrM0vD/bVl2etYQEAlz/fXXG5JP6lYVNFG6rjq32RVa7rRJU5DUmOn0rSsw1Z6p&#10;tCLjSpBYu7YaohOPI648CbhOJOoKBgN5Oa0IyTd+ji3kRUwolV/Xkdwryvk1rRDnbV8JcdVCEMV0&#10;Tlxfjb59TNHXtPyc1jIciUzdP3KUHlrd6M1ZtiCncZ35WcihYRkkNyyBw/TBw7VVgUrcJv1O02tR&#10;yXd1VcxnGyGiObsiMTERX375pcFVFcMfeOABDBgwIFtJ1IzbqsGTO+hlKYX7F198wWIXLEji41D7&#10;WqlSOI4vGI7kqD1svzlgw1fSkQjELhlttiZu0XdIPrzt5LQApEQfwvG5w1C+3BW5UjFbvmsimuQV&#10;KR9gkUA2zg4BDcbKM1UqPPmxSsUnYlsDr7r/rl692nhDLl68GL/99pu5V9x9992m7VHhCw0Kna6y&#10;7f+zdx6AUVVpG/6SQBIIkIQQCD2EQKjSBQQFQVFBwcKKIgiigoriiuKPIgiLXZF1bVjXXUVAWUAU&#10;Bem9FykivaYQQgIJpCfzn/fgjZOQwMyQmdyZeT8NM3Pruc+5987c93zF1pZggAn5NfFqFMsoui7a&#10;ibQSaOcXKpQcy8JwDiAvKXK+Dhw4sFDobtFt8DMJkAAJkAAJkAAJeBoBl3nwFQcOPwIhAuFHIcJ3&#10;ERqC0fcpKvyKZn4CyLGHEXaIQiikgj8j4Tx+lEMUqq0S3/stvCD5k1aIpYfy/FGFNHy2xUv+ujip&#10;WSNCziQmScbk1ZJ/c6QSBwLFZ+8psayIlXqRDSUhPkFOnDihxSLQwIP2PPWQgRH90NBQnWOnAfMr&#10;lfqJggcnPDShkACEDHjZQrjDg3NJD8zobyz/448/6lyM8Nwz8myWegO5wUIEkOt08ODBWgyaNGmS&#10;IIciCkGMHz++VEQWiEzJSckibZVoV/GiB55uADxvQ5SwpnR7S1X1CqENlW//NIv67FNBeX7lWsRH&#10;CX8Wda/QnrtYL0htJ0wltYewDzEQHjvGuhXKiQXTYNUqiC9mWc1DeDDMJxyvPhe3iwnl1b6qV5b0&#10;zPQSRQEsZo9BLIAHK/Ib4l6EwibITwmPJmca7qkY7EJxKngjfffdd/LUU085c5eXbBsi4/NjxsrT&#10;z/6fnJn+mPg1u0V5ZOdLzp6fJCTziAx97jmZ/u0sSZr+sJRvcZdYlPiXt3eJ+J7aJM+9MbFMwopR&#10;2Rghm/AgQwEU3Mto9hPA77IJEyboQRqce/gux8AsfrNhwAbnJ/JR4jsZQhzuN0jZgWgMDBA5aqi+&#10;i6JdRvoWVJDGoAVywSIvJe511oZ+xkASBHh858TExOhBKUwfNmxYid9X1tvgexIgARIgARIgARLw&#10;JAJlKvAZIPEjHGEUyKGCnCrwBMMIPM28BODZNVXl39q0dYtYVLgeRs8nT/yHvDN1ik6q/9Ybb8mG&#10;TRskOTVZ8lXIrWVnovidVNUzVV/npF4QyciXFDkn2So5tuw7I74qZ1c55Y2UnZouciFXjuWdkLEv&#10;jJUaVavJyL+Pkp49e8pnSmBarTwIfJSn38rVq2TggPvlIZXYH94DKBJBKz0C8M5EaC08+UaMGKHD&#10;dd955x0t4hmhe9Z7mz59uhaWMA0PefDOvVovDuvt8/3lCUDwhtcNHoDB/4cfftDVbiHMonJ5SeF1&#10;l9/qxbnox5gWTWX3xkWqiIa6PqsHia+6pvP9lXhyMEksmeoa3p0kvieV4N+gqviqfHj5CNM9cEby&#10;Y89fFO6UB6+0qnlxHjx5Y1NFdp3+c111b7i+gdL+1HqYd0btY1f8xfV2nVLbDFMaokXylRjocz5T&#10;LL9f9Gaz7IgTn1YqdLCcEvmUF7Fkq1QAm4+rSs/hpSLAIbchxAMUbIDQB2EPodDwNneFoUr4Y489&#10;pkV2eCT16tVLCxiu2Df2gXvA3+69V92zfWXevJ9k854vxM+3nHRs11gG3DdSCS7dVKGjTjLj2xmy&#10;/revJVcVSGnbrLHcNfYNuUeFdbraCx+5P9977z2BxynuWRz8cfxMwf0C6VJwL8FgDwZuUNyquN9l&#10;EAMRhYFwWRS+uBqPbawbGRmpB/Aw4IvBPNzTgoODi82liN+OWA45YpEnFKJjnz59dHoIXKcQImkk&#10;QAIkQAIkQAIk4E0ESl3gw49rjOjCK89ew49KiHx4UC2aPwnbTUtL0zn87N0uly9dAgh/+7uqmrk1&#10;5Q9JvyNahdd1E4k/L6t+3CJPj3payvuXl/UHN0taHzWvjgq/S4kUn5/2Svn96VIluJKcDlQP6YNb&#10;yYWGVcUnTeVy+vWg+G49LdVrhElsnkrOP6SlnG8SLn+o3H37VVL9k0qkuF7l+luowoDTbqstvuqh&#10;/rQlT5LWH5e4V16VCoEVZPCDg0v3ILk1/YCOMN2JEyfqsMT//Oc/0r17dx2WbY0H3h3wnkBic3h9&#10;IAdTxYp/emBZL8j3TiUAkQ+VdfGwi/5Yu3atDpdD/jZ4+CH/qSOGh+4HHxoiPy/6WTLeXSnyt2sk&#10;H150h86IfLpVoqNUuK3y4Ex4b63IADUPFbHjUsVn+japG1Jb/AP95SDmDWkj+aqQhiSdF5/ZeyQ8&#10;p5KEN20ge97fKHkIzW+kwm1TVbGG+SpEP0HV3lEFLHZ+uk1791maq0IbahmLulf4/3ZWmrVuLTum&#10;/y4WiIzt6+oKu7LqkLqXHJdHnhjj0PePwQYiBkIPEZ64Z88e7bmE9/AIc+R7zdiuva8QL+5VAtuc&#10;OXN0aOQ///lPXcTAlcI5PKgGDLhPh+vHx8Vqj7gaEbUKzqUePXqqIgat5FRCnBZ/ataqrcTV2pd4&#10;Wtl77PYuD2Hno48+ElR6Ri429JWrBUZ722z25XH+QSRFGCzEZYTm4rs/JSVFi6jI9wlxD4VUmjRp&#10;oq+Nq2VuCHxgY4hzEPkQKVDStrEO9g9BHNduBVXUp7hBKLPzZvtIgARIgARIgARIoDQIlLrAB5EO&#10;ObgQnufowxB+VBb1OME2mzZtWvBgURoHz204RmDunLmyfttGyX+1u6pwWU+UW4d+wM6sVVHWvLxO&#10;fPIskj22o/iqHFz55dQ89ePcEhUi2S8ukbPnzorlyTbie1dz7QGkE2g3VVVYxy+VpLgzYrm/mfgO&#10;aauq6aoQPnjttKohhyavkFMq9Or8TUo0frS9zsWFsD1pU0uOv7VKprz5tvS5vY8ODXXsiLhWSQTg&#10;GXnnnXfqkCk8QMNDBiKfESqVpzwwEb6I4ie45hHCaMwraZuc7jwCCKPDwzjCK5HLFKIsPC8Rtjhy&#10;5Ejt7eLI3nv06KG8OV+Xjz7/WA6okHrxLyd+qshGl8hW8sLYF+TwkcPy9+efkZxDSshTIbaSniOB&#10;p7Nl8kfTtCfnw8MfkfNvbbgYmpuVK77x6TJ28hvSrHkzNaAzVOL/ufFiHr0cVZzj1HkZ+eRzcosq&#10;tDRC5bv748OtF4tsKK9BSTwvQ/oPkYeGPSTTPp4m3/3nB8mce0CH/gYrZ8GhQx6XEY8/VqIYcKVj&#10;R7EA5PNCFdbDhw/rQj7IKYYQQYhdrjZ8hz6nQmG3bNmiw3TRDwjddaVhsK1x4xiVj6+RIIQSaRIW&#10;/jxfTsbGSa2aEdLrtjt01V8sZ4gyrmwf9gUvS4SmQ+xB9W8IT7TSIYCBA/yhABP6HyIa7vsQ3CA2&#10;o99LEt8caUFx24LYeCXjoNKVCHE+CZAACXgngeK+V7yTBI/aWwiUusCHkVMk50buICRnduSHtvWF&#10;iJH52bNn61wvjmzLWzrSlce5/NelkhujEuZfV18JceoUQnVLeNJ0iZK88M2i0mKpZPwNJB85uZTY&#10;pzKwi7SuKZYGwZKzX+Xy6hkl+Sphvp6HhjetLvltIiTzyAHxuVWJgqEqUT/WgzVUXj03qrDt7VtE&#10;1Dxfldg/X+X00lZPPXD3ipY949cKkt9XrVr14nT+W6oEINghVBDXIfIjbd68WSA0wODRgcqJeACD&#10;gOSoqF+qDfbyjeGhG9V10RfwrvlYVZydN2+e7Ny5U3tHw7uppFyKJaHDQ/zQoUOlDTznlCcP0ihA&#10;REQ19PoqpG7BzwskH6G69auIT50qYjmWIjknTwnCXNGe7AxVWbVZNV0Uw0d591mOpSpvqz/07lLP&#10;pYmoghu4D/gkq/Dck6ly8OAhqaO8504lJKrt+YtFCf1yXnn3JabJPlVZFvue9I9JKhT8VjmqzkE/&#10;Xz9ppASIDh2vdSg8FykGfvrpJ+0Fhpx3KOSDsEN4kyM/rCu95qz7AANduNbghQlxffLkyTrHGTyW&#10;XG3It4aQZRTDOh3UXHKrtBW/vSdk/aaJqmrtXpXzcYKu4uzqdiE0F5WkkQcOAwwISS8rodHVx+7K&#10;/UFAo4jmSuLcFwmQAAmQQGkQ2LRpU5kM0pZG252xDXjF49kOuW3x+57meQRKXeDDA8k1KrQKD/6o&#10;5ohwPYT52XsCIbH7/v37tTcF1kXlQoRe0MqeQE62Cqstp0Q2eOdBa0OCfJjKjWdRjnc+SvDz9fe9&#10;mBgf8zAbAqCar9JsXRQFMbFgPTUvQJ2KmFShvPLexCyspAy5vLQ3n3qvlsnXM6EoKlM5uUQl8c/N&#10;z9UhPBcn8l9nEICgAM8wPNyvXr26QOBDYRVU+Gzbtq1069bNGbvmNh0gAME1UglvCK+DyIcBFwi0&#10;8OZbsWKFvp/edNNNdglX8GDrqu7lrZXIl6s8eODdiTA9eHRB5M1/pJX49lECfZC/+KZlS+4Pe/V+&#10;0Zbs/o1UaG+LixV409X12vygzP72fzq8/kJPVel0UCtVUCNILMij16amLPp8sWzYuEHOtlHTHlFe&#10;u6iyq0R/S+c6svmfm2Wa8gx88+03dTgyvIrwvYO2OJKLE/lEkcgfBZ7wvdWuXTt55JFHdB5JCKFl&#10;LRbhuEYhJYLywoTAjoqmH3zwgc5L5sCp4fAqK5Yv116hF5oOksrtBotvUBXJz0iT09tmai/e667r&#10;In379nV4+46siLQdKO4D8Ro5Q1EUiB7EjpDkOiRAAiRAAiTgmQQwyL1c/Yah/UUAzlTvv/++jr76&#10;ayrfeQqBUhf4AAZCHMQAeN8hOTgeniDy4UETiY+RCwqefnhwgpCDPwh6yO0CsQChUXiYWaMKKmA0&#10;Hvmj6L1nnlOu0w1d5Zd3lqlE+CpRVnurhPObToglTuXXQyjd1jiRHg3/avTeRLHsVTm71MO9rD4m&#10;clezi6Ifljh+VmTtiYvLLjkolqHqgR6CIEyF6/ksO6Q1QlGv0kKF6cJrEHY2Q2ThHxLdIIrnx0Ui&#10;TvsXoW+dOnXSAt+BAwe0oIrrF9cqDInYkQidZi4C8GqFkAevavQf7sW//vqrzlWGQihDhw7Vgp2t&#10;rYZYF2wVqopQvR9/+EmSKqv42P7NxYLKtkqbzw9ThTjuaSanF+0XyckXn/uvF0td5WGL+31VJcyr&#10;6z9Z5de07FH3ifv6im+MCtP/U9OXO5pK6vpjcm6Fuif8nyoQ0qIGVrtoN0VLxuYTMnfW/+T5sc/r&#10;7xJHB37g9YsKoRCtj6oE/TAIaSgWgHQQ9g5K6Q046R+ItePGjdMFhVBABd+lY8aMcVmVWHxHL1gw&#10;X05fqCQRnR+R8qEqBBZ9UqmaVOn0kMTv+Enmzv7OpQIfRqCRHgCVcxGa/tJLL+niCk7qAm6WBEiA&#10;BEiABEjADQkkZwfJWZ8o1XLjx6QbHkQpNjn/xDbJz0rWg9qluFluykQEnCLw4fjg7YHRfIRSffvt&#10;tzq0Bz/C8TCGEXa8N0baMQqPJO14RTENvG/UqJEO8UX+r1q1apkIGZuCxO/z5s2V7a+tUQ/nKlSs&#10;lhJ2TiqRbqYKuYOAh/vneyqnVqya1kAl1T+tHv5n/SFNazSUuh3qya+frVOVMtU0FZIn51To3tw/&#10;pHZeFbn2rptl7kxVqTNdTWuthMNMlXh/sRL8diRdhP6TEvhys0U6N1DePEpEXKmKc6w7LaNenaKr&#10;MLNnnEvAEPBwfRqGUE0Y5hXNm2ksw9eyJYDBFOTPGjZsmK5yOWvWLJ2bD/n54M33wAMP6GIOqGBu&#10;r0FkiY09qYrpKGGvmvozQuuVPg+RzyfYX+XkVO8j1D3Coq5Z9b/4qBtEaKBYaqucbQdTROoGq8lK&#10;9FPb0haMeWp53zjxrRdaeF5Ff12M49RPu+TcuXMO5WTFegsWLJCvvvpKUCAmPj5eF47BQFKXLl10&#10;aHNZe+0V7Qe0Bx6yY8eO1Tn5MHCG70h4yLvCcG3Ho5+DaohfqLo358MVW5nFR8oHq+/nKnXkxPEj&#10;F6e56N+ff/5ZpkyZos8DFJVBpXUI0DQSIAESIAESIAESMAiUa3yzVL3+MTVYrJ5RvdrUb231ey7p&#10;h7Eih5dpByuvxuHBB+80gQ/MIOJ1795dP1wiSTk88lauXKkrE1pXRYMXCDwEqlWrpr1M8JBlrGeI&#10;Ch7cB253aNGNouVtFer30YcfypL/rpUMvzypmOcnt1x7s+yvfEAQtlkpMU8qzUuQM3mHJCDXV25o&#10;3lHnaIMHZ0OV/H/uwp/kzM/HJSDPVzo0bC6PvfOYtFKhf9FfRMusBf+T+GVbJMDiJ5XzyklClkV8&#10;1YPbkDsHyrodm+Twxm2CIhuNq9WRQRNGysAHBvLBzgVnETxsYbiuDQHEuD5RORvXMEU+F3SEg7tA&#10;onzcWxs2bChdVVVqDLxA6EpMTNRFCuDNd/vtt9uVyxKCCq5p+WWl+CiPWkvYnyKfr6/4pmRIfoLy&#10;6M1V8p3yxLXUVzkz1XvxUz8wlLDvc/iMCvFUn0+cU5Wxg5QHnzp/EPV/IVt8jiUrT2Dl7adefaOq&#10;6nmIyM9XRTjkj0SpprzAcTz2GDzKEV4OYRMVhk+cOCEtWrTQnnB9+vSRunXrmjoNBAbHhgwZor0v&#10;P/nkE+2xhsEvVI11tsHDPjRMVWFO3Sp55+K1yGfJy1H9VV5yUuNFkg9Ijc7tdAEGePs621B0BGJn&#10;bGyszpOIUHTmh3M2dW6fBEiABEiABNyPgG+lMPGvEaPGmb1d4FN9pwQ+n8Aq7teJbLFdBJwq8KEl&#10;8B6JiorSXhEQ+eBFgnCohIQEXZEN4h5CoSAaNFDVc+vVq6eFPngAUiywqy9dtjDi9hFyXb9efdn7&#10;+15JTkmWsNCq0rRFM1m6dKmMGDFC/NVD3ivPjZfyqv+rVKqs5yHMDOfDiy+8IHf3u0viEuKlonpo&#10;baLC4aIaRukHNFSs7H3rbXLi5EmVnytQZipvo/8d/5/e3/gJEyROVW48osJC/VQboqIaSCMVemjv&#10;g77LQHnQjiDII0ktDAKRYbhmYQiph2efmcIajTby9S8CuHYhyMEzun379jr3BkJUV61apSshwysK&#10;xZFwr7Yl9BVC713975avv/1Gcj5ZJ76D2l8sknP6guR/tUXKX7BI+XL+kv7hWlUBu6OIKpIjZ5WH&#10;7nc7xO9YhlSpHCrJH62T/CevE1HeehZVfVd+3CM+O5IlVIUXJ0/bJJaKSjBqrMSlbCXuLT2oPHfj&#10;ZNATY2xOmIxzd/v27TJjxgzB8SE0F8L0s88+K/369RPklyyLCrl/9Yrt7xByjdBciJOoHPt///d/&#10;OkwVIdjOMlz3c77/Tpb8qryrsxLl7OI3Jbjbk1KuSoTkpp6Wc6unqQIoJ9Q5lK4qKo+R/n+7Tw/U&#10;Oas9qNgNcQ8FXBB+DgYYHKSRAAmQAAmQAAmQQPEElGeI14foqpFymlcQcLrAZ1DE6DrEOzxcIkk7&#10;KvLBKwCGh0784YGSITYGMXO/6rC/RtFSr3493Y/w2sAf+vmjjz7SXprn0y/Io8q7Dn2L5Q2rozxl&#10;IlTyenjUoL+tE+MjqT3CunF+4CH22THP6dXgoQGBEOdQm7Zt9DRUtqQIbFB17ivCGJcsWaI99667&#10;TokxfxoK6kAs2bdvn050bz3PWIav5iOA6xSiEK41eIDNnz9fe/ThFR64EE4QuovCBVe6JyN0dPz4&#10;8fLPT/4lyTuXqCSs6mtFCXU10v1lzGuvS4B/gLw59S05+eIyFeKpxLrMXKmSnC/PPDdOC/uvvfma&#10;7JuwSqSympetBMHT6TJy2BO6XW++/YZse3WNLs6Rn2MRPzVvUL/75eFHH7liu0AdFVYRkvz9999r&#10;YQ/VclFFGKGtKKaBfLBXOj6z9R4GzCZOnChxcXGyYcMGnZsPiZKdUcEaHvfP/P1pOZbkJxm17xD/&#10;8POStedHSY7bLn5BEZKXniC5KSekfKt75ExgsHz5/Vp1n1gm70x5V59Dpc3u9OnT+njhiYk8hJMm&#10;TdKhyqW9H26PBEiABEiABEiABEiABNyRgMsEPgMOPD4g5NniHWKsw1fzEoBwZy3e1ahRQ4dMoZrh&#10;F198IQMGDCj2wdMQdYs7MjxwQ4BAMvmTypOvY8eOutgKljXOn+LW4zTnEVi8eLEugNOyZUtdUMPY&#10;EwR7FMJBsQIku0chByN811iGr+YlAM81ePJBPL/hhhtUbs15WugzvPrg6QdBDEUnSjLkUn388cel&#10;ebPmsnnLZjmbnCJh4dWk47UdVdXdrvp8gNfn+vXr5bQKB64SEizt2rSVG3v20N8D9ZTgD8EmPi5e&#10;KgRVlGtaXiM397pZe+ZiAGGFyhMIrzvcZ5o1a6YLOF0pXyCKNeFYvvrqK+2ZCGEI4cd/+9vftDcw&#10;BhKs71slHZsZp2NQA0VtUE33iSee0F6J8GB77bXXStWbGbkKX3v1H/JbnK9U7T1RQmqpfKv5OZIV&#10;3V3OLp0iOfFLxTe4rgT3fkUCo64Xn/IBknvqgOxaMFFemTxRtzEsLKzUEKampsorr7wiP/74o/bY&#10;w/sOHTrwflNqhLkhEiABEiABEiABEiABdyfgcoHP3YGx/ZcnoEP27rpLkCNq79692jNo+PDhl1+p&#10;mLl4oP/00091tdZHHnmEIVjFMHLVJDxY//vf/9Y59lBgBWGChkEkgQA0e/Zs7Sn15JNP6lB7Yz5f&#10;zU8A1yw8+RCWCyEPrxBs586dqwtQLFy4UIftwusNwlhxBoGpd5/ecl2X63QeNpwXEA8N79yeN/WU&#10;du3bac9cePrC69MY5Omqwv1bKOEY3nXl/MpJleAqEhQUpHcDAQfFJDLSM7SQg1QOlSqrMN8SDGHi&#10;qBKMPHvbtm3TAwTIOwgPw5tvvll7kGPwwN0NAyQ9evTQgtfTTz8tM2fOFIhpL774Yqnlotu/f78S&#10;XtdKxVunSIUm3VRkC8JblMd967slK/WUXFg0XgLaD5LKrfurvIrK+1JZ+UrhUqnLo7Jh/hP6/o9c&#10;j6VhODf++c9/6orHOF//8Y9/aKEX5xKNBEiABEiABEiABEiABEjgIgEKfDwTSp0AvLqGqoT9yI0E&#10;oe8uJfghFM4eg7iAXEtt27bVnjcMxbWHXukui+I4mzdv1p6Yd9999yVh0fD8ghCDXF3w4nvuuYth&#10;1aXbCm7N2QQglqDQBMQ6XHcQxBDeumzZsgKhDzlU4bFpCHDWbULIfElhohD8ICIWZxCrSsqhBm9e&#10;7QV2BUcw5NnbuHGjFvbQXgwQID/k5MmTpXfv3jpvJMRBTzLwRg7BM2fO6Lx8GBCBcArBrzS8E5OS&#10;TktGZpZUi4hR17yfSk6tKpgr8ykfKOWrN9Lv/Ws2E5+AimLJydKfxc9fAms1ldTsHElW7SoNy8nJ&#10;0YM9SP2AwYbXX39de2IaAnFp7IPbIAESIAESIAESIAESIAFPIKBqFtJIoHQJwMMCoXDR0dGye/du&#10;gQeQPYZ8bxAG8dAOQQFhv7SyIYA8ifDegwcNPLjQp+gXhO+hqi4evlHk5KGHHtIefl+pkEiEQ9Lc&#10;lwCEE4TUwjMTXlMQVCAcIUwboj0EXAi+qJpsBsNAANqI4j4opAHBC++nqWrdeEXOV08T9wzuCI9G&#10;UZRx48bp4546dap8+eWXguJVV2s1akSIn/qFkBG3B7kRlLLnq4Q+/GTwkez4vXrz2bE7Vdguqmdj&#10;vkrerJbLiN2tFw8vQdC1p1241/z3v/+Vt99+W6cIwPmHe42n9qc9bLgsCZAACZAACZAACZAACRQl&#10;QA++okT4uVQIoBjGoEGDdDL4zz77TPr27atFAls2/tNPP8mBAwd0EnV4qNB7zxZqzlkGlSoh7MBb&#10;aMiQIXLo0CGZoSqmrlu1UnLUw3fbtu3lbyrPIvKbQfxDWB8S8/fvr8L2aG5NAOIRci7Wrl1bEOYK&#10;78yvv/5a5+hbt26dFpYgAtaqVatMjhOiM/KxQcjDeQphGR6m9913sYorBgbgHejpBoEdufgQngwh&#10;DLn4EIYM4e9qDKHRvXvfLgtWvyfnqtSUoKhOOkw37cAKydj8pe73+M1fSUpYlFSO6aHEvXJy4dhS&#10;ubD8Hbmp5826OvHV7B/rojgKvDBjY2O1Z+JTTz110aPzajfM9UmABEiABEiABEiABEjAAwl4/tOP&#10;B3aaOxwSQuvwoA1xb8uWLbJCJcqHWHclg1cYPFBQYXnw4MFlJh5cqZ3eMh/hjvDWu+OOO3S10RGP&#10;Pix7D6XI+dodVTKuANk5b6MsWbpM3lWeQ8jPB3EBAi3Cst2tOqm39Km9x4mci6iODK8+5FSbPn26&#10;LmAxZcoUWbVqlRaXUHXXlf29a9cu7eUL7+Bjx47pgg4vvfSS3HrrrTrPHgRpbzKkQHjmmWe0yIdQ&#10;1pdfflnnOIQntaNWqVIlGT9hgqS/MFaW//KiZAQhzYJFctISpW+3NvKQ8q7+Rgm+c5dMlqyNn6p5&#10;fpKbniTXt6gpL098WedgdHTfWA9FUpBTEP376KOPyrPPPktv7qsBynVJgARIgARIgARIgAQ8noBL&#10;BT6E86Wnp+s/kIWXAXI52eJlAcEHnlyufIj0+N538gFGRUVp0QdhYwizQu6uKz14w/tr+/btAg9A&#10;hIQi3JdWNgQQnvvLL7/onaPwwmefTpO1u+IkuM+rElK/nfLY8ZOcxEPy+8JX5I3XJsujI57Q1/KS&#10;JUt0uGBJOdfK5mi416shgPsuPPXgqdmqVStdiRZVshctWqS9NgcOHKjD6eHt50yD1x4KuvzrX//S&#10;Xr4IEx41apS+z6BAiDeHbqIACkJYwQhh9RDHcL+FOO+I4fsW4c1Tp/5Tli5dqr13EYXbuHGMzs+I&#10;Ssa6KIvy8N2/f5/kKY/eBg2ipKcq/tGsefOr8ryGcDt27Fg5fPiwPPDAA/LCCy/o/JCOHAfXIQES&#10;IAESIAESIAESIAFvIeASgQ+hU/AEQt4meF4glAiGh7FrrrlGe4d069btsiGcWA+CgbMfIL2l411x&#10;nEjab3jxQfTZsWOHdOqkwrxKsMzMTC0EZmVl6Rx+kZGRJSzJya4gkJycrPsMCfsR7vjOm69J+ZbD&#10;pGKL3gUP7+VU1czszg/J2h8eVx49j+rr88SJE3L06NESiyq4ou3ch3MIQDBC6CZyY6IQB0J2kXfx&#10;gw8+0FVr4WVVWpVTix4BwsMh7M2fP197dfXs2VMefvhhwXcHzk8OBogeGIGwB5EPlXUh+KHPUDDF&#10;EcM9vEWLFlpcu3DhvNqEjyB02xBSGzdurAurpKWl6fBdDNgFq+rJV5NWYfny5dpbb9++fXqQBxWQ&#10;+V3gSO9xHRIgARIgARIgARIgAW8j4HSBDz/W8VC2c+dOnZQfVfCQOBsGrxBU3pwzZ44W+f7+979r&#10;j4HiOmHv3r0CDwWaexGAgIuwOXjdoDLutddeW+KD+J49e7QQDM9OhHva4tnpXjTcq7WJiYly9uxZ&#10;nfMqJCRYTp9JlsAbmqhUW/5iyb1YNdNHVc30rxEjqVm5kp2dpbx7GmvxBWF16GuaZxIIUSIOhLwG&#10;qlJtmzZtBGGh8LpC7szRo0cLPPqu5K1rDxkMEKGQBsL94c0N4Qr7QN5HVlMtTBKh1AjRxYAJwlwh&#10;ukKARbVrRwxiHfobf8UZxD5D8Ctuvj3T1q9fr88ffN/36dNH53DFPeVqBEN79s9lSYAESIAESIAE&#10;SIAESMCdCTg1/hGCzpNPPqnD/ODVAw88JGtHwQUIOL1799Z5nVD1EAIQ8uzAy6+oIcH2H3/8oat1&#10;Fp3Hz+YmgId8ePHBu2bWrFm6EmJJLYZnDvK9IZ8XvEZoZUsA4fQQU+CVU69efakSFChZcapqpgqL&#10;9PHx01UzfVS/ZsX/Lr6SL/UjGxRco+fPw9uH5skEIMAjTBO5MiEgQZCBSP+Pf/xDXnnllVKppoy0&#10;DgjvR3EFhO9DvIKY+PTTT+t7BMW9S88wiGEQxSZNmqQHV1DJHKIrBtPMbFu3btXtxGAgUgLgPGrW&#10;rBnFPTN3GttGAiRAAiRAAiRAAiRgKgJO8+DDwwS8LBBuOXLkSB2K26RJE513D6IPBB948iFcNz4+&#10;Xod3oUojqgF+++23OgwMpPCAh0IN1apVk4CAAFPBY2NsIwDPkZiYGEHI1erVq7W4W3RNiLzw5ISh&#10;Aiu8+GhlTwBiAa5hhMbfP3iIfPDVTEmOULnOmqqQP5WD7/yJrXJh2TvSo2cPaa1ysyFvH827CAQH&#10;B+ucfHXr1tX37XfffVcXwIiLi9MeWMin6Yjhu+Hjjz+WDz/8UId8o2AEvLyRAxCiM61kAvh+xSDJ&#10;q6++qj35UAwF7MAT/K7W8N2Nax3h+6URGo0qyPA0xAAf0jigWA/aWRrbvtpj5fokQAIkQAIkQAIk&#10;QAIk4C4EnCLw4cHszTff1Ll5kA8IP9QRwgPRprhQm+YqITfC+bp3767Xg6D31ltv6QcTJAuHBwdC&#10;jWjuSSAsLEx7beKcWLBgga6witxO1rZt2zadrB8eQTgPaGVPAFU0EUaPMF080I8a9YzywEySOUte&#10;lexNnysPvnKSp6pmdmkeIROVtxByb506dUo3HHm6aN5DANczcvPBsw7FOCDQwCsb587bb7+tPe/s&#10;oYGcbljv888/1+cUKsQ+/vjjOiSYofu2kYQ4hu9ehDZD3IN4Bk8+eEBiwMURw31glfKkXLlimcTF&#10;xUpEzVpyQ7fu6p59o8MFsJBbEeLeunXr9EAgvifatWvn8PYcOS6uQwIkQAIkQAIkQAIkQAKeQMAp&#10;Ah9CbBCq9eWXX0r79u31KP/lYOHhECIQRu4RlgNREPmc4HXwzfgB5kYAAEAASURBVDff6FxPjj6Q&#10;XG6/nOcaAnjQRAXdKVOm6KqbEIHq1KlTaOcowgGPkB6qAiMEAlrZE0DOLYRAIlQXhXIQ9gex4MYb&#10;f9XemHl5eVpwQZ8hlA6J/RGKDxGfFXTLvv/KogURERHy4IMPSnh4uKA4Au7jEIXee+89Hc5rS5sw&#10;QARxb9q0aVogRD65Rx55hPcFW+AVWQYCPb6DIZqh2vCaNWvkueee016R9npW4npH5WT05emMSpId&#10;XE/8zy6V72fP0eLrY489JkUHboo055KPSL8BT3/k6kX4NQb2OnbsyPyrl5DiBBIgARIgARIgARIg&#10;ARK4MgGnCHxr166V2267TTp06GDXD348jLRs2VInA4fHQVJSks4BhgcHhudeuTPNvAQ8SeDhg1yK&#10;SJRvLfCh8Mqvv/6qm9+rVy96bpikIyHwhYaGCrypEEaPEHs8hA8aNEhNS1Wp+CzKKzdIJ9+HqAfh&#10;FpV3cR1D6KF5JwGE7N5xxx26yMaYMWP0tf3SSy/J1KlTdaqFy1FBzkcIe4a4hzxyEPcgGNIcIwCP&#10;x86dOxeIfBhMwSAaBlxQfdhW27hxo86teKraDRLc5UEJrFxN8i+kyKGt38hbSkBEQSVUNLbV8P0+&#10;YcIEnaMXgzoQ966//nq7fjPYui8uRwIkQAIkQAIkQAIkQALeQMApRTYOHz6sve7sHc0HcIgDEAaR&#10;rw152YYPH85qnB5wJkIo6q5CbyEKIRTL2hCitX//fi0UsfKqNZmyfQ9RHSHTMHjwGYbw21q1aqu8&#10;fHW0AGiE3UPcQ74+hPZWrVrVWJyvXkgAOfLgtQuPTwjFP/zwgyA3H86PyxkKM2E53PshQuH+T3Hv&#10;csRsm4dcebj/oj9wbaI/UAgFRY1stR/mzZYTp3IkpNsoCWhwrfiHR0lA/fYScsNTcvJcgMz+fqat&#10;m9KDBmgLwrhxP0GuQBRX4kCezQi5IAmQAAmQAAmQAAmQAAlcQsApAh9CshwR94zWGZUREfqHohso&#10;ykFzbwIQgbp27aoPYsOGDbq4inFEu3bt0mGgyLvE8FyDStm/IrTa8MSD4HIlgycmwvhQEMe4hq+0&#10;Dud7LgGcA6iUjhDbzMxMnU8PwlJJhmqvWBbFOUaMGKGLMyF1A610COB7FJ71EPYwkDZ9+nTtVYm+&#10;uZLhO/3A/gMiwZFSvkaMCsNXa+hq2iLlwxuKVI2W33f/dqXN6PlIxYCqy//5z390+Da8NPv27ct7&#10;hk30uBAJkAAJkAAJkAAJkAAJlEzAKQIfKm7u3bu35L1eYQ7COBHOiR/+9uYJusKmObsMCSBPGx76&#10;f/vtN+2hYzQFFZdhyBVFMdegUvavEAHgjQdDfr0rmSEUYB1Wv7wSLe+Yj8JK9913nx6ogRfoxIkT&#10;BR67RQ15HpF3D/d+DOyg6AI994pSuvrP6I977rlH9wNC71FVF3n1IOBdznA9Vw1VXrnn48WSmaoE&#10;Pj9VZMdH/a9+QmSdFzkXJ+HVbQvLR9Gsf/3rXzq/4rhx4/T5warIl6PPeSRAAiRAAiRAAiRAAiRg&#10;GwGnCHwIs0TV24SEBNtaYbUU8vLAswDhWdgOhQIrOG7+NjIyUnvowdPr4MGD+mjgzYEKujDkcKKZ&#10;hwDCqeGRB7PlOjRCdSEWYF0aCYAAcvKhui7ywCH1wqefflpwXhmEFi1apL8zUG197NixEhUVZczi&#10;aykTAGMUQkF+xMTERJ2b73Kelcbue9/RV3wy4yRl9aeSe0F59OblSm56iiSv+1Ik7aD0u7O/sWiJ&#10;r6iiDg9C/DbAOfHoo4/q86PEFTiDBEiABEiABEiABEiABEjAZgJOEfgQaomcP6iIa52760qtOn78&#10;uCAZO5KCI2QH26B5DgE8WMKLD3bggAr3UobQz2PHjun3TZs21a/8xxwEINRBjIUZnnyXaxm8gyDy&#10;paSkXCLgXG49zvN8AhD3UTgJ5wdCM1Fl3TDkgYNHF861YcOG6VB+Qyw2luFr6RJAHj5U1X344Yd1&#10;5Wt40iF1wuXspptuVqLcSMne/Jkk/XeoJM57Sb0+JFnrP5aRjz8st9x66+VWl61bt2rxFvf7wYMH&#10;y+jRo4Uh2JdFxpkkQAIkQAIkQAIkQAIkYBcBp1TRxY/2J598Uv/BQwAhWvDGw3SIdgj9M7yDkHQd&#10;OZdQeXfmzJmyfft2nasJRRlonkUAXmCoxPrjjz8WePDBkwMiHx447ano6FlkzHk08N47ceKEbpwt&#10;D+IQcCHOo9jGhQsXdPJ8cx4ZW+VqAhDsUHQDfz///LN888032nMM01euXCmo0Ir8m6iYy/yNrukd&#10;5NeEtyS+fxcuXKjfQ3w1CusUbQWub3j9xTRurAolrZe4pDiJaFxLOl93t/Tr1++yhXViY2PlhRde&#10;0MIuimnAQx+pPGgkQAIkQAIkQAIkQAIkQAKlR8ApAh8e2pDMGx4br732muzYsUMn3m/YsKF+iIOn&#10;D7yDIAJgNB9/CM2FGIgk63gAoAdH6XWymbaEcwCGBz4YxD2IvC1btqQgpImY5x/kRcPDP65Fa/EV&#10;nlbHjx+T3Nw8/ZBu5EpDcQ3kUMR68Nw1CnSY54jYkrIkgFDdhx56SAt83333nQ7RxDmCgR3keERh&#10;DeRepbmOAO7HE1VeRAj5qG6OarbvvPOOQMwrziDCPjBokPbWy1R9FlghUA3cVStxeWwD3/OomLtq&#10;1SpprMRB5NbFK40ESIAESIAESIAESIAESKB0CThF4EMTEdI3fPhw/cMfibzhoYFqqQEBAdrLx/Dg&#10;gxgAgQf515577jm5//77hQm3S7eTzbQ1Q/SB5x48xCDqwuDNQc8dM/WU6FDbs2fP6uvV6LfFi3+V&#10;zz+dJgcOHdUifUT1EBn04MMyYMB9OpcWlkP4dXx8vBZtzXVEbE1ZE+jevbs+LxCii+I6KKyD/Huo&#10;uo7iD1dTfb2sj80d9w/xvm3btlp0Qz48CK9Io4D8eCUNslWuXNmuwRgU1fj222+1+A8xsUOHDjbl&#10;9HRHnmwzCZAACZAACZAACZAACZQlAacJfDgohPUh106rVq1k2bJlWuTbvXu3oNomwjXhJdClSxfp&#10;1KmT4MGvRYsWTLhdlmeDC/ZthF5D4MN5AM9NGLy/EN5JMw8B5EZDERQ80KN/VqxYofJ2PS0nciLE&#10;p9GdKtS+vPxxdIPsn/Cy5OTkqMT9Q7RQC4EPYbo0EihKAKH4vXr10oM9y5cv195dOFcg9OF7guZ6&#10;ArjvInQaA2wInX333Xf1gBuqGV+trVmzRt566y09WADPvdtvv50i7tVC5fokQAIkQAIkQAIkQAIk&#10;UAIBpygqRgVNeABAxEP1xJiYGOXlM0CHZJ4/f14LfPDywwMf/iD8IDcfzHr9EtrNyW5KAGIRHijh&#10;uQeBzxCCQkJC3PSIPLfZCJuElyVCK/H+nTdfk/1ngyTs7olSvnpD8VH/BTS5VY4vek1eU6F9PXr0&#10;LEiaD89cGgkUJYCBnRtvvFGmTJkiS5YsKcjxCNEP9wZa2RCA1zwKbsDLfsaMGTpVBr6zryZPHgZx&#10;JiqPvaNHj2rvTHj021Ksp2wIcK8kQAIkQAIkQAIkQAIk4P4EnCLwHT58WJBnr2bNmpoQhDvk6cKf&#10;EZqLGZheXBgQcvJhXt26dd2fMI+gEAE8SCIUF95hCM1GCCiMAl8hTKb4ACHWuD5xTa5WhXD8O4+T&#10;wPptRcXn6jYGVgiWyu3uk0P/nS07VIEcwyDk0EigOAJIx4BBnUOHDhXk4kTYJq1sCVSvXl0X2ti5&#10;c6cOn37//fdl8uTJDnncYWDgk08+EXjwRUdH6wIbRph/2R4l904CJEACJEACJEACJEACnkvAKU/h&#10;EAP2799fLDUIBhAOrMWDogtu2bJFTp06VXQyP3sAARRhwF9ubq724EtLS9NHRc8O83Wu4W0JMTY2&#10;9qRkZmSKX5Xq4uNbXrnZKoEPf8r8KldXwr2PnEk+o4tyYJotVXexHM37CODcaNq0qQ7/RsEWXPsQ&#10;gWhlTwD591BZFwNxX375pSCM2hFbvXq1TJs2Td/nsT2IujQSIAESIAESIAESIAESIAHnEnCKBx/E&#10;m6lTpwpCdBDeB1HPCLu90uFATEBRDlTyo3keAX9/f8EfDNUVjVBOeHzSzEUAHjeomnny5ElJSzsv&#10;DRrUl0P7V0l+m7vFtxz60KKua5H0g6ulor+f8sysqAtsoFCCUS3ZXEfE1piBADx4mzRpImuVRygM&#10;gh/OM1rZE8DAW9++fWWQqpT773//W9544w1p06aN9r63tXUpKSny5ptv6u//Bx54gMVTbAXH5UiA&#10;BEiABEiABEiABEjgKgk4ReBDeC2Kauzdu/eynnpF2w4REOJgbGysXq/ofH52fwLWAh9CdA2BjxV0&#10;zde38OC74YYb5Ouvv9YeuY88+piMmfCGJC2MkKCWt2uR78Kh1ZK57mN5dMgQ7ZGFnIrw1mF4vfn6&#10;0ywtwoBPvXr1CppTv359FlcqoFH2b5A395lnnhF44a1fv17n5Bs1apTNDfv+++9l5cqVuo9Hjx7N&#10;9As2k+OCJEACJEACJEACJEACJHB1BJwSoosHOAg3KKaB5Px4b8sfPLrgwYfiC9gGzfMIQPyFhxcM&#10;FVrxBzO8+vQH/mMKAuirW2+9Vbdl3rx50rvP7TL27yMk+OgcOTfnCUn5frj4bv5Qht5zs4x6+hn5&#10;5ZdfVGq+fL0OQ65N0YWmbYR18QYIfDjXaOYhgBDqkSNH6u/i9957Tw4ePGhT45CeA977+N5//PHH&#10;pWXLljatx4VIgARIgARIgARIgARIgASunoBTPPjghXfffffJsGHDdLENW5sJDz7kZPr000+1J5+t&#10;63E59yGAEDCjAAPOE3jxwSjwmbMPu3XrpvOjIafmtm3b5Omnn5bru3aR/QcO6ms0sl5d6dCxkw7H&#10;W7hwoc6v2K9fPwr05uxO07QKBR0MM4oxGZ/5WvYEcJ/Gd/js2bNl3bp18t///lcmTZp02esa39/f&#10;fPON9va99tprZfDgwQWDOWV/RGwBCZAACZAACZAACZAACXg+AacIfPC+e/DBB+XGG2+02zMDog+8&#10;/eAJRPM8AhDyDG+d//77P3LgjwP6IPFASTMfAeThw4P6yy+/rJPm9+nTR27udYtc16WrzquJ0Gr0&#10;5yuvvKK9b++55x5p1aqV+Q6ELTIVAeuq2SzIYqquKWhMjRo15IknntBhusjHh3x6MTExBfOLvjl8&#10;+LB89tln+r7w2GOPCYXbooT4mQRIgARIgARIgARIgAScS8ApIbp4CGjbtm1B/j0Ifrb+IXyzc+fO&#10;zOHl3H4vs63DCywhNk58yvvKnM0/SXxukm7LmjVrCrz5yqxx3PElBCDewZMHOdO2bt0qCxYs0F45&#10;EGhCQ0O1xx76dO7cuXr6iBEjVLGNCpdshxNIwJoA8rwZnrwoxEQzHwF8ZyNEH3k4kRd3xowZl20k&#10;vP2OHz8unTp1EgwEGP172ZU4kwRIgARIgARIgARIgARIoNQIOEXgQ0XEatWqOdxIeA6Eh4c7vD5X&#10;NCeBxMREeWnsOEkJzxMZf4OkPN9J8l65UaR/jA4BQw43mvkIREVFydChQ3U+rg8//FBQSMOwnJwc&#10;HVJ/5swZXX2zS5cuxiy+kkCJBFA1GwISDMVcaOYkABH/4Ycf1o1DsR0IeMVZQkKCrrqLMF2k5uD3&#10;d3GUOI0ESIAESIAESIAESIAEnEvAKQIfwi2NMExHmn+16zuyT67jfALr1qyT1etWS/7DbcVyWyOR&#10;FhEi7eqKDGsrCeEZ8p8vvtIikvNbwj3YQwDXI8J0GzRoINu3b9fFNIz18Rneewi9RlJ9CDc0ErgS&#10;gcDAwIJFmH+zAIXp3kCE7dWrl7Ru3VqOHj0qixcvLraNS5Ys0YU4mjVrJr179y4Qb4tdmBNJgARI&#10;gARIgARIgARIgAScQsApAp9TWsqNuj2BPbt3S5Z/jkjbOqqqxp9VM3EG1lEheh3qyLYNmwSVlGnm&#10;IxAZGalFPhRF+eKLL3Q/IU8mvHpSUlLkjjvu0KH15ms5W2RGAkjFYAwCUeAzYw/91SZ449977706&#10;L+6sWbMuuUej6v33338veXl50r9/f0HeThoJkAAJkAAJkAAJkAAJkIDrCVDgcz1zr91jQEXltZNt&#10;EZ9cFaJ7MTpPsfARX4t6Sc2QwKBKBQ/9XgvJpAcOL74BAwbo0LsNGzbIli1bdF4uPNhDqEEIL733&#10;TNp5JmwW8rNB5IPh3KKZlwD6Cjn1kHdz/fr18scffxRqLCpsr1ixQipVqqSFfubeK4SHH0iABEiA&#10;BEiABEiABEjAZQQo8LkMNXeE5Ov+lvJimbtbJC1bRBXagNCXvy1WZHms3HTbTczHZeLTpFGjRnL7&#10;7bdLRkaGLraBcL1Tp05J+/btpWvXriZuOZtmNgIQgQICAnSzDE8+s7WR7fmLQHR0tFx//fVy/vx5&#10;+fXXX/+aod4tXbpUUlNTtQdv8+bNC83jBxIgARIgARIgARIgARIgAdcRoMDnOtZevydUVh41apT4&#10;zjkkvm8uF/lmm8jHG0ReWyPtI1vK8MdG0IPPxGcJPK7uvPNOXR0ToXqff/65bi3Cc+HdQyMBewgY&#10;HnwU+OyhVjbLojI2xH0YhP309HT9HmI/8u/B4OXHCtoaBf8hARIgARIgARIgARIggTIhwNioMsHu&#10;nTtFCOfoZ5+VDRs3yprF68V/4xnJzcqW/LOZ8uKcF4XeH+Y/L+CtV716dTl58qT23oM407NnT/M3&#10;nC00FQEUbzBCOSnwmaprSmxM586ddRju1q1bdcENFNSIi4vTYbsQ9ujFWyI6ziABEiABEiABEiAB&#10;EiABlxCgwOcSzNyJQaBmzZqCUM81a9ZIt+uulV17dkuC+g9VGpmLy6Bk3leIe9dee63Mnz9fUHAD&#10;fdm4cWPzNpgtMyUBa4EP72nmJxAVFaXv07h379ixQyDw/fbbb7rITps2bXgfMH8XemwLETo+e/bs&#10;As9S40DDwsLkrrvu0lXejWl8JQESIAESIAESIAFPJkCBz5N716THhmTssIAKgTrRPkL1jHA9kzaZ&#10;zfqTAETYdu3aaYEPk+B1GRysqiDTSMBOAhT27ARWxovDA7tjx456cGbdunUycOBAQcEdmOHdV8ZN&#10;5O69lACKvEycOFFXcrZGMGLECA4cWgPhexIgARIgARIgAY8nQIHP47vYfAdoCHyJiYmSmZkpQUFB&#10;FPjM100ltqhhw4YF85B8nyGWBTj4xg4CFPjsgGWCRdFf8N6F7dy5U5KTk/UrPqOAEvsTJGiuJpCW&#10;liYzZ87U+WHx28JisRQ0oW/fvgWpAAom8g0JkAAJkAAJkAAJeDABCnwe3LlmPTQIejDkb0JoDcI+&#10;GZ5r1t66tF3oL8MQck0jAUcIWD+IO7I+13E9gaZNm+p79aFDh2Tv3r3y+++/689NmjRxfWO4RxJQ&#10;BJYtW6aLPD3//PP6XLS+r1StWpWMSIAESIAESIAESMCrCFDg86ruNsfBGh58p0+fluzsbKlcuTIF&#10;PnN0jU2tQMVceO3l5eVJtWrVbFqHC5FAUQLGg7jxWnQ+P5uPQEREhDRo0ECOHDkiCNONj48XiPy1&#10;a9c2X2PZIo8ncOHCBfnyyy8FnnqhoaGs4uzxPc4DJAESIAESIAESuBIBCnxXIsT5pU7AEPhQpAGG&#10;HG704Ct1zE7bIDwwUQEVAh/z7zkNs0dvGKKeIewZrx59wB5ycLjeEaJ/4MABmTNnjuTm5kr9+vUp&#10;9HtI/7rbYaxcuVKWL18uhw8f1vkgUeX9tttuk3r16tl9KAwxtxsZVyABEiABEiABEjAhAQp8JuwU&#10;T29SlSpVCh0iPfgK4TD9hwoVKhTk2woMDDR9e9lAcxLIz8/XDaPAZ87+Ka5V/v7+2oMP81BJF4ZK&#10;2phOIwFXEsjJyREU18Dvh4MHD8qxY8dk0aJF8uOPP8ro0aOle/ful82/h/uPce+BuIcBKxoJkAAJ&#10;kAAJkAAJuDsBCnzu3oNu2H4jB5/RdHymB59Bw/yv8OJB9dyEhASG5pm/u0zZQjxcw/sLxgdrU3ZR&#10;iY2KjIzU81AgCRYVFaVf+Q8JuJIA0kQMHTpU+vTpIydPnpTdu3fL7NmzZfHixdqjb/LkyXLPPfeU&#10;2KRNmzZprz/jtwfOZ2wTYp8h/JW4MmeQAAmQAAmQAAmQgEkJUOAzacd4crMqVqxY6PAQsstKrIWQ&#10;mPoDBL733ntPUlNTBVV0aSRgLwE8QBvCHh+m7aVXtssXDX8s+rlsW8e9ewsBpIlA0RcUeIE417Nn&#10;T7npppvk/ffflx9++EHGjx8vbdq0KVGA3rVrl3z88ceC3yNGeK4h8HkLQx4nCZAACZAACZCA5xGg&#10;wOd5fWr6I0KIJ36cGyF6Rk4+0zecDdQE8BDUuXNn3X8MzeNJ4QgBiHoosAMzhD5HtsN1XE8AhTas&#10;rehn63l8TwLOJABhDn8Q6fAXFhYmNWrU0INPCN9duHChPPHEE8U2AV7ow4YNk/Lly+v5EAlnzZql&#10;vfcMwa/YFTmRBEiABEiABEiABExMgAKfiTvHU5sGgQ9hMcYDPgU+9+tpI6zJ/VrOFpuFgBGia7ya&#10;pV1sx+UJoHI2BBCItBioYaGdy/PiXNcRgFjXrFkzeeqpp2TVqlWyefPmEnfeunVriYmJ0fNxPqMi&#10;74wZMxieWyIxziABEiABEiABEnAHAhT43KGXPKyNEPgw2m4IfEWLbnjY4fJwSIAEihCAqGd47lHg&#10;KwLH5B9x70ZxnYyMDAkICBAO0Ji8w7yseRCdu3btqvPDpqWllXj0htefsQA805kuwKDBVxIgARIg&#10;ARIgAXcl4OuuDWe73ZcABD78GUaBzyDBVxLwDgIQ940QfVTDpLkPAdy7Q0JCdINRwRRCCY0EzEQA&#10;5yc8Sxs0aGBzs4z7kc0rcEESIAESIAESIAESMCEBCnwm7BRPbxK8P+D5YRgeEmkkQALeQyArK6vg&#10;YI1qrAUT+MbUBBAGaQh88N6jwGfq7vLKxp0+fVpX6e7du7dXHj8PmgRIgARIgARIwHsJUODz3r4v&#10;syMv6sHHEK8y6wrumATKhADCO41wuPT09DJpA3fqGAEU1jEGZXAvtx6scWyLXIsE7CeAe8jBgwd1&#10;BV3rtRH6/9VXX0m/fv2kY8eO1rP4ngRIgARIgARIgAQ8ngBz8NnRxampqXpphpTaAa2YRfFAaF19&#10;NSgoqJilOIkESMBTCVgLfHhPcx8C8OAzvPaKemO7z1Gwpe5OYNGiRfLKK69Ily5d5L777pPo6GhJ&#10;SEjQlXPhFTxixIiC89Tdj5XtJwESIAESIAESIAFbCXilwAehDtXSUDUN1dMMq169uvztb38rJD5h&#10;HsI9vvvuOzl16pReFMsNGDBAwsPDjVX5agcBVGA1PECwGgU+O+BxURLwAALnz58vOApj4KRgAt+Y&#10;mgDu30YO1aKDNaZuOBvnUQTwOwx586ZPny4rV66UqKgo/de+fXu57rrrpG7duh51vDwYEiABEiAB&#10;EiABErCFgFcKfMuXL5dXX321oIqjAWrkyJGChxdri4+PlzFjxki1atVk4MCBej5+UI4aNUqmTp0q&#10;ERER1ovzvY0ErMNyDW8QG1flYiRAAm5OwFrUO3funJsfjXc1H9VGDQ9sePPhM40EXE2gdevW8skn&#10;n8i+ffsEhXpq1KghkZGRUqtWrYIcka5uE/dHAiRAAiRAAiRAAmVNoLCaVdatccH+8WA5a9Ysuf/+&#10;+wUik5EHCrvu27ev+Pr+lZYQPxpff/112bhxo/bgu+aaa7THHx5o7rzzTpkyZYq89tprgoccmn0E&#10;DA8+eFAa3iD2bYFLkwAJuCsBa4EvOTnZXQ/DK9uN70gj757x6pUgeNBlSgADg+3atZMWLVpoTz78&#10;DjOE5zJtGHdOAiRAAiRAAiRAAmVIwOsEviVLlujQ2meeeUZ741kLfKGhoYW6YsOGDTr8A2Jey5Yt&#10;CzwVmjdvLjfccIN8pRI59+/fn4mcC1Gz7YPhwUeBzzZeXIoEPImAtaiXmJioH9CtB1c86Vg98VgM&#10;T3fk4KORQFkRwD2DA4RlRZ/7JQESIAESIAESMCOBv9zVzNi6Um4T8j598cUXWqyDwISwW+TRM/6M&#10;hxZjt7NnzxY8iHbv3r1Q6C6Wg8CXlJQkc+bMKeQFaKzL18sTMB4M8QO9KPfLr8m5JEAC7k4A907D&#10;kNsUlS9p7kPA8Fo37uPu03K2lARIgARIgARIgARIgAQ8l4BXefAtW7ZMVq1aJUeOHNFJmZGM+Y47&#10;7tCJmYt28ZkzZwTLwxo2bFh0tjRq1EhPQz4/hJsFBwdfsgwnlEzAGHXHKwW+kjlxDgl4IgHcXw1L&#10;SUmR9PR03kMNIG7watyzjVc3aDKbSAIkQAIkQAIkQAIkQAIeT8BrPPiQT2/9+vWCymuxsbHa8+7t&#10;t9+W4cOHy8KFCy/xIImLi5ODBw/qE6BKlSqXnAiYhlx8v//+u/byu2QBTrgsAcPzA68MzbssKs4k&#10;AY8igHsxKpMblpaWJmfPnjU+8tUNCBj3bMOTzw2azCaSAAmQAAmQAAmQAAmQgMcT8BoPPohxDz30&#10;kC6kcfLkSdm9e7cgBBceffg8adIkuffee3URDfQ6HjgzMzMFAlRxVV6N6Xg4ZRVI+68TIzk7PPhY&#10;hdF+flyDBNyVQFZWlqA6uWHwgEYqhPr16xuT+GpyAsY92xD6TN5cNo8ESIAESIAESIAESIAEvIKA&#10;1wh8eBBp3LixzpeHB0zk1evZs6d8+OGHukLuhAkTpG3btgWht4Zoh8IbhhhlfUYgNMkIT0J4Gc0+&#10;AobnB6reodAGjQRIwDsIYOAEaRIMg0efdciuMZ2v5iXQo0cP+e233/R3qHlbyZaRAAmQAAmQAAmQ&#10;AAmQgHcR8BqBz+hWiEnwvsMfxDsU2EAOKFTXRaiukVsPwhMMr8V5KSApfG5url6mOAFQz+A/JRIw&#10;mIGv4Q1S4sKcQQIk4DEEcL/FHwodhYWFybFjxwSFNmjuQ+Dmm2+Wpk2bSu3atd2n0WwpCZAACZAA&#10;CZAACZAACXg4Aa/JwVdcP8IDr0mTJvLkk09qEW/Lli0Fi4WEhOhpCB+Dh0lRy87O1iG8EP8qV65c&#10;dDY/X4GA4f0ITz568F0BFmeTgAcRQH5TDI7UrVtXrr32Wn1kJ06c8KAj9PxDwfdjixYt9CCZ5x8t&#10;j5AESIAESIAESIAESIAE3IOAVwt86CKIS9ddd53UqVNHLly4UNBr8O5D7j0IfBDzihrCciH8Yb3i&#10;inAUXZ6fCxMwQnQh9FHgK8yGn0jAkwkYYl50dLQWiXCshw4d8uRD5rGRAAmQAAmQAAmQAAmQAAmQ&#10;gNMJeL3AB8LBwcH6r2HDhgXAa9asKe3atdPVdRMTEwumG2+MaR06dNBhZsZ0vtpGwAjLhcBXXAi0&#10;bVvhUiRAAu5G4OjRo7rJUVFRApEPhorlSHtAIwESIAESIAESIAESIAESIAEScIwABT7FDfmf4I13&#10;++23F1AMCgqSu+++W3/eunVrwXTjze+//67f3nbbbWJ4oxnz+HplAobAR3Hvyqy4BAl4CgGLxaKr&#10;luN4UDUXIh8MXn3WHtR6Iv8hARIgARIgARIgARIgARIgARKwmYDXCHx4eIQoV/QhEsLeF198If37&#10;99ceewY5hI327t1b6tWrJ4sXLy4oqIH5qAK5YMECXXUXy9DsJ2AIfHilyGc/P65BAu5IAPdbI0QX&#10;6Q1wf8U9AB7Rp0+fdsdDYptJgARIgARIgARIgARIgARIwBQEvEbgQ4XcwYMHy+jRo2XlypUSGxsr&#10;KKrxzjvvaIHp0Ucf1Tn3rHslMjJSxo0bJ2vXrpWlS5fqWXhAnTlzpvZCGT9+vERERFivwvc2EjDy&#10;7hlCn42rcTESIAE3JpCRkSGHDx/WeTdr1Kih85ciHQIGXoy0B258eGw6CZAACZAACZAACZAACZAA&#10;CZQZgXJltmcX7xjeIgEBATJv3jzZuHGjDg1r1KiRruLYsWNHqV279iUtQn64e++9V3vszZgxQ+eJ&#10;gvfekSNHtDDYq1cvFoi4hJptEwxhD0KfIfbZtiaXIgEScFcC58+fl+PHj+t7cXh4uAQGBkqDBg30&#10;gAk9+Ny1V9luEiABEiABEiABEiABEiABMxDwGoHvmmuukQ8//FAOHDigq+LCewThYfAeuVwV3JCQ&#10;EHnwwQelS5cukpKSIv7+/jpXH9atUKGCGfrQLdtgiHoMz3XL7mOjScAhAklJSYIK5Lj/Vq1aVTCI&#10;gsEXWFxcnEPb5EokQAIkQAIkQAIkQAIkQAIkQAIiXiPwQYxr3bq1NG3aVJDoHQ+WthbHgMjXpk0b&#10;7ckHQQpeJ7SrI0APvqvjx7VJwB0JxMfH62aHhYUJ7qswDLLAKPBpDPyHBEiABEiABEiABEiABEiA&#10;BBwi4DUCH+jAa8xRcQ7CXsWKFR2CzJVKJkAPvpLZcA4JeBoBI89e3bp1tTc0jg/efDDkRaWRAAmQ&#10;AAmQAAmQAAmQAAmQAAk4RsCrBD7HEHEtZxAwQnTz8/OZg88ZgLlNEjAhAYTowhCei5x7uP6DgoL0&#10;tISEBP2Zor/GwX9IgARIgARIgARIgARIgARIwC4CFPjswsWFS4uAkffQyMNVWtvldkiABMxLIDk5&#10;WTdu07oN0r/f3ZJryZWczFw9DYIf0ifQSIAESIAESIAESIAESIAESIAE7CdAgc9+ZlyjFAi0a9dO&#10;3n//fWnVqpUY+fhKYbPcBAmQgIkJpKWl6dYdzU+Uww2DxFJB5ULdfrG4Bubl5ubyfmDi/mPTSIAE&#10;SIAESIAESIAESIAEzEuAAp95+8ajWxYeHq6rEwcEBHj0cfLgSIAELhLIzMyUfXv/EKkdKPnPdxVL&#10;8+oivj6Se3OUyEcbJV4JfSdOnJDo6GgiIwESIAESIAESIAESIAESIAESsJOAr53Lc3ESKBUCyMGH&#10;MF0KfKWCkxshAdMTOHPmjGzcsFGkd2OxdKkvEqqKFgVXEIkJF7m3pcCDb+/evaY/DjaQBEiABEiA&#10;BEiABEiABEiABMxIgAKfGXuFbSIBEiABDyOQnp4uZ9POiUSGiAQo5/F8lW9P/VnER6ReiHprkbMp&#10;Zz3sqHk4JEACJEACJEACJEACJEACJOAaAhT4XMOZeyEBEiABryYQHBwstcMjRHbEi2Tnik85H/FV&#10;IbpSTn0N7U5Q732lZs2aXs2IB08CJEACJEACJEACJEACJEACjhKgwOcoOa5HAiRAAiRgM4HQ0FDp&#10;dH0XkcXHRGb8Jpa4VMlPThdZekDks+1SXeXlbNqsqc3b44IkQAIkQAIkQAIkQAIkQAIkQAJ/EWCR&#10;jb9Y8B0JkAAJkICTCJQvX17q1K0jcjZb5KtdIgsO6yIbci5T5ESqhMbUFBTfoZEACZAACZAACZAA&#10;CZAACZAACdhPgAKf/cy4BgmQAAmQgAMEEKYL69q4rfTo0UPycvPkyNEj8u2330qI8vDz8/NzYKtc&#10;hQRIgARIgARIgARIgARIgARIgCG6PAdIgARIgARcQqBq1ap6P8i19+STT8pTo56STp066WnVq1en&#10;wOeSXuBOSIAESIAESIAESIAESIAEPJEAPfg8sVd5TCRAAiRgQgJGCO7p06clLCxMF9ZIS0vTLWWB&#10;DRN2GJtEAiRAAiRAAiRAAiRAAiTgNgTowec2XcWGkgAJkIB7E6hRo4Y+gLi4OMnKytLvExIS9CsF&#10;PvfuW7aeBEiABEiABEiABEiABEigbAlQ4Ctb/tw7CZAACXgNAYh4Pj4+kpycrP/y8/PFEPjq1FEF&#10;OGgkQAIkQAIkQAIkQAIkQAIkQAIOEaDA5xA2rkQCJEACJGAvAeTgq1y5sqSmpmqBLzc3V44fP643&#10;Y3j32btNLk8CJEACJEACJEACJEACJEACJCBCgY9nAQmQAAmQgEsIVKxYUSIjIyU7O1uQhw9huocO&#10;HdLFNVBkg0YCJEACJEACJEACJEACJEACJOAYAQp8jnHjWiRAAiRAAnYSgMDXoEEDvdapU6cKQnVD&#10;QkKEHnx2wuTiJEACJEACJEACJEACJEACJGBFgFV0rWDwLQmQAAmQgPMIlCtXTurWrat3gNDcWrVq&#10;CfLwoaIu/mgkQAIkQAIkQAIkQAIkQAIkQAKOEaDA5xg3rkUCJEACJOAAAWuBz/Dag1cfvPtoJEAC&#10;JEACJEACJEACJEACJEACjhGgwOcYN65FAiRAAiTgAIH69evrtQ4ePCgIzYVFR0fr6rr6A/8hARIg&#10;ARIgARIgARIgARIgARKwmwAFPruRcQUSIAESIAFHCRgefCiuUb58eb0ZIy+fo9vkeiRAAiRAAiRA&#10;AiRAAiRAAiTg7QQo8Hn7GcDjJwESIAEXEqhZs6YW9mJjYyUlJUXv2RD9XNgM7ooESIAESIAESIAE&#10;SIAESIAEPIoAq+h6VHfyYEiABEjA3ASCg4MlIiJCMjMztcDn4+Mj1atXN3ej2ToSIAESIAESIAES&#10;IAESIAESMDkBCnwm7yA2jwRIgAQ8iUCFChUKKulaLBYJCAiQqlWretIh8lhIgARIgARIgARIgARI&#10;gARIwOUEKPC5HDl3SAIkQALeS8Df31978BkEqlSpQoHPgMFXEiABEiABEiABEiABEiABEnCQAAU+&#10;B8FxNRIgARIgAfsJ+Pn5SXh4eMGKlSpVEoTt0kiABEiABEiABEiABEiABEiABBwnQIHPcXZckwRI&#10;gARIwAEC1apVK1gL7xG2SyMBEiABEiABEiABEiABEiABEnCcAAU+x9lxTRIgARIgAQcIWAt8KLBR&#10;rhwLujuAkauQAAmQAAmQAAmQAAmQAAmQQAEBCnwFKPiGBEiABEjAFQRCQkIKdmMdrlswkW9IgARI&#10;gARIgARIgARIgARIgATsIkCBzy5cXJgESIAESOBqCVjn3GMF3aulyfVJgASysrLk9OnTkpmZSRgk&#10;QAIkQAIkQAIk4LUEGBfltV3PAycBEiCBsiGAyrmGWb83pvGVBEiABGwhYLFYZPny5bJixQrx8fHR&#10;q3Tt2lV69uwpvr4cw7aFIZchARIgARIgARLwHAL89eM5fckjIQESIAG3IBAUFFTwMF65cmW3aDMb&#10;SQIkYC4C+fn5MmvWLBk/frxcc801MmDAAGnXrp1MnjxZZs6cKRD/aCRAAiRAAiRAAiTgTQTowedN&#10;vc1jJQESIAETEKhYsaIW+PAADrGPRgIkQAL2EtiyZYuMGzdO7r33XrnlllsEgwX169cXTH/ppZck&#10;JiZGC372bpfLkwAJkAAJkAAJkIC7EqAHn7v2HNtNAiRAAm5KIDAwsKDl1u8LJvINCZAACVyGQEZG&#10;hnzwwQdy4sQJLfAZnsAYMOjXr5/ExsbKv/71L0FuPhoJkAAJkAAJkAAJeAsBCnze0tM8ThIgARIw&#10;CQF/f/+CEN0KFSqYpFVsBgmQgLsQOHTokMyfP1+aN28uUVFRhZodHR0tjRo10vMPHjxYaB4/kAAJ&#10;kAAJkAAJkIAnE2CIrif3Lo+NBEiABExIAAKfYeXK8WvIYMFXEiAB2whs3LhRzp07p0NyDe89Y018&#10;bty4sezZs0eH60IEvJIZBTqutJxXz1dFTPJ9VSET/Hm7/VnQRWPAex8/9eftXJTPiNczKOMLA6cg&#10;+oDX6MWOMC5Jg4vXn58Aoe5VYoC5iIn/eh4BPll5Xp/yiEiABEjA1ARQ3RLCXl5enpQvX97UbWXj&#10;SIAEzEcAefZgoaGhl1TLxf2levXqev5vv/2mX4v+k5OTI7m5uQWexJmZmUUX4eeiBDJzxCc9Vyx5&#10;uUXneNdnHyVkKRaqios+bktutuRnnVdc1DRvNiWe5Oeo68iS780UyvbYs/NEMtR5mOPt1yi6wVd8&#10;ciyir1J1r8/PylCXrJdzARaInPnkABSebBT4PLl3eWwkQAIkYEICeAAPCAjQ+bH8/DCaSCMBEiAB&#10;2wmcPHlSLwyBrzirUqWKnpyQkFDcbFm7dq0sX75cDzRggezsbMG9CJ58rL77FzKwwEAMzPebHWJZ&#10;uF98vL04MZxfsvLFknqRS/raLyVz/wr10HzxM1h5q1lyVc7LvEyxKEa8jlx3FhjXqM+vh0SOn1Pn&#10;ordfpIo9rtPdp3UnZO9dKGcunOE5CRrqOy7v5DbNBZXoaZ5JgAKfZ/Yrj4oESIAETEvA8OBDA/Ge&#10;RgIkQAK2EoDnXWpqql48LCys2NWMNADwzIPQUDQE98CBAzJr1ixBRW/DDIHP+MxXERRBqlGjhhw5&#10;ckTyNyqxtJy6X1M7uOi9l33x4Tg7doNIwlaeLiAA7z1LjlQMqiTBwcFk4iIChseyZd9ZkaNpvEYN&#10;7pkXPdXyz+yXjNTjxlS+5lzQDEr6/iQg9ydAgc/9+5BHQAIkQAJuR8AIzaUHn9t1HRtMAmVKAIMC&#10;xv3DeC3aIIiAMHgKFxX3ML1du3YyevRo7bWHzxACP/3002LFQMz3VoPA9/LLL+t8hsVx9FYuOG54&#10;v0A85ndY4bMATCA41atXr/AMfnIagcGDB0udOnUKvG2dtiM32zDORVynvEYLdxy44N7etWvXwjP4&#10;yWMIUODzmK7kgZAACZCAexCwflCkB5979BlbSQJmIYB7RkREhG5OWpryVinGzp8/r6eW5EWEwhuo&#10;tmsYlp82bRpDuAwgf76C9Y033igdO3bUU6zv3UUW9bqPeEiGkUnhrgcXeNBCQKC5hkCzZs20oAr2&#10;PB//Ym5co5hCLoW5QPQsWqDqryX4zt0JUOBz9x5k+0mABEjAzQjgh4VRPdd4dbNDYHNJgATKkIDh&#10;HZSSklJsK5KSkvT0Ro0aFTsfnn34MwwPgtYPg8Z0vl70grRmRSYkQALmIoDfUSEhIeZqFFtDAiRQ&#10;ZgQo8JUZeu6YBEiABLyTAPJeDR8+XOd1KukB3DvJ8KhJgARsIdC5c2ftkYFiG6iIax2qi4IZcXFx&#10;ejMdOnSwZXM6jMumBbkQCZAACZAACZAACZiYAAU+E3cOm0YCJEACnkgA4TsjRozQea+M5NCeeJw8&#10;JhIgAecQQMhoTEyMbNmyReDFZ30fOXPmjOzbt09at24tCMWlkQAJkAAJkAAJkIC3EGD5Qm/paR4n&#10;CZAACZiIACoz1q9fn8mPTdQnbAoJuAuBatWqyZAhQyQ+Pl52795dqNkQ/RCi+/jjj0toaGihefxA&#10;AiRAAiRAAiRAAp5MgAKfJ/cuj40ESIAESIAESIAEPIwAij888MAD0qtXL/nggw+0oIdDPHLkiLz7&#10;7rta/Lv77ruFRXw8rON5OCRAAiRAAiRAApclwBDdy+LhTBIgARIgARIgARIgAbMRqFOnjrz++uvy&#10;xRdfaFEPhTcOHDigq74OGjRIwsLCzNZktocESIAESIAESIAEnEqAAp9T8XLjJEACJEACJEACJEAC&#10;pU3Ax8dHWrZsKc8++6zExsYKimu0b99e6tatK0gBQCMBEiABEiABEiABbyNAgc/bepzHSwIkQAIk&#10;QAIkQAIeQMDPz08iIyOldu3auppuQEAA83p6QL/yEEiABEiABEiABBwjQIHPMW5ciwRIgARIgARI&#10;gARIwAQEypcvL/ijkQAJkAAJkAAJkIA3E2CRDW/ufR47CZAACZAACZAACZBAAQGE/tJIgARIgARI&#10;gARIwB0JUOBzx15jm0mABEiABEiABEiABEiABEiABEiABEiABEjgTwIM0eWpQAIkQAIkQAIkQAIk&#10;4LUELBaLXLhwQR//Z599JosXLxZMo5FASQSM84MenyUR4nQSKFsCuEbxh2uU12nZ9oW77H3AgAES&#10;ExPjLs0tsZ0U+EpE49wZvr50nnQuYW6dBEiABEiABEiABK5MoEKFCjJmzBiZOHGizJkzR/z9/Snw&#10;XRmbVy9RqVIlXdDl3LlzXs2BB08CZiVQrlw5qVKliiQnJ5u1iWyXyQh06NCBAp/J+sT0zTFG+/Lz&#10;8yUtLU3/gDR9o9lAEiCByxKAWB8UFGTz6GBGRoau9njZjXImCZCA2xCAOMQCD27TXcU2NDAwUAYO&#10;HKi9+BITE22+nxe7MU70eALZ2dmyZs0aycrKkm7duklYWBgFYY/vdR6guxHYunWrxMbGyvXXXy/R&#10;0dG8Rt2tA13cXug09erVc/FenbM7evA5h2uxW4V7MB4C8OPx//7v/6RixYoCsY9GAiTgvgTq1Kmj&#10;vT7g8WGLTZ8+XVauXMkHSFtgcRkSMDkB/CAcPXq0tGnTxuQtZfMuRwC/z0JCQmTYsGEC8YZGAiUR&#10;wLmSnp4ue/fulaSkJBkyZIg0atSI4kFJwDidBFxMwAjHfeutt+TQoUNy2223ye23385r1MX94I67&#10;Cw0NdcdmX9JmCnyXIHHehMjISJk8ebKMGzdOFixYwAd856HmlknAZQSioqLk5Zdftnl/W7Zskblz&#10;59q8PBckARIwNwF4ftE8gwA8sWgkcCUCiMKB9z4EfjwQRkREXGkVzicBEnAxgYCAAMnLy5PKlSvz&#10;GnUxe+6ubAlQ4HMh/6pVq8rQoUP1KHFubq4L98xdkQAJOIMAftwHBwfrPDy2br9///7SokULCvy2&#10;AuNyJGBiArgHeEJCZhMjZtNIwHQEcN0jAgfiASNxTNc9bBAJaAK4TnmN8mTwRgIU+FzY6xjtq169&#10;us7zgpsOjQRIwP0J4LpGIl9brUuXLoIkrkYIga3rcTkSIAHzEcB3OXJw0kiABLyHAL6/MbiHcG57&#10;vv+9hxCPlATKngDy44aHhzPnfdl3BVvgYgI+xv7Uj9RE9T7c+MxXEiABEiABEiABEiABEiABEiCB&#10;vwjk5OTIpk2bdJGNdu3aabHvr7l8RwIkYAYCu3fv1kU2mjVrJnXr1jVDk9gGEnAJAQp8LsHMnZAA&#10;CZAACZAACZAACZAACXgCAYh88OBF8Tx65HtCj/IYPI0A0mEhhN7Pz8+uVDqexoHH430EbI8r8z42&#10;PGISIAESIAESIAESIAESIAESKEQAwh6NBEjAvAQYPm/evmHLnEvA17mb59ZJgARIgARIgARIgARI&#10;gARIwHkEMjIySq3gBbzzzp8/77zGcsskQAIkQAIk4CQC9OBzElhulgRIgARIgARIgARIgARIoDCB&#10;lJQUOXnyZKHQOVS7xB+S4kdEROgVzp07J8ePHy+0HELuEHpnvdy+fftk6tSp0rlzZxk8eLCg+JW9&#10;hnDbpKQk2bVrl/zyyy8SHR0tI0aMsHczXJ4EPJIARO/Dhw8LXq29V/EZhhx3KDxDIwESKHsCFPjK&#10;vg/YAhIgARIgARIgARIgARLwCgKoPhsfHy8LFiyQtWvX6mNu2rSp3HvvvVKxYsUCBllZWZKQkKAF&#10;t1WrVunpMTExMmDAgELLHTlyRGbMmCGpqakycOBAhwQ+rLtkyRL5/PPPZfv27fLggw8WtINvSMDb&#10;CUAAP3v2rBbAP/nkE51/EkwgqLdu3Vpq1Kjh7Yh4/CRgGgL2D3GZpulsCAmQAAmQAAmQAAmQAAmQ&#10;gDsRCA0Nlfbt28tNN90kO3fulK1bt0qnTp20B17t2rULDgXLoUrtzTffXLBcx44d9XK1atUqWK5V&#10;q1YyadIkGTp0qDiad6tChQpyww03SJcuXQQehhA0aCRAAhcJwGsPIvwtt9yiBXRcs5UqVZJ+/foJ&#10;rr+QkBCiIgESMAkBevCZpCPYDBIgARIgARIgARIgARLwdAL+/v5StWpVadKkiQQGBuqwv2uuuUaq&#10;VatW6NAhKhjLBQUFaQ+iZs2a6fBc6wXhPQRxD9tytKIt2gRxEdunkQAJFCaA66pKlSr6D+HrmzZt&#10;khYtWkhkZGThBfmJBEigzAlQ4CvzLmADSIAESIAESIAESIAESMC7CMDbzsjnZbwWR8B6OQhxRQ05&#10;90rLgyggIKDo5vmZBEjAigCEdJh1OL3VbL4lARIoYwIU+Mq4A7h7EiABEiABEiABEiABEiABxwmg&#10;6m16erpUr1692I2gyu7p06e1tyDEwLCwsGKXK84D8MyZM3LhwgXtTYiwRBoJkIA47C0LdqdOndKV&#10;qiGo45q1Fu5RSAf5N41r0QiXRxg9rmN8NgrpoDAPBgCwHUzPzMws6Bqsb4iRBRP5hgS8gAAFPi/o&#10;ZB4iCZAACZAACZAACZAACXgSATzcoxrvhg0b5NdffxXk5Zs8eXKhQ8RDP+YvWrRIWrZsqUWF9evX&#10;6/eNGzfWFXn9/Px0/j1rMQCiAUQGFO/45ptvJC0tTRBG/Pzzz0ujRo0K7YMfSIAEbCMQGxsr3333&#10;nS6IAwHu4MGDUrlyZbn//vt1/ktMw3U9f/58wXUKsQ+egnfddZcg/+bevXt10R0U38GyDRo0kFtv&#10;vVXnB8S1jtyAP//8sxb67rzzTn1d29YyLkUCnkOARTY8py95JCRAAiRAAiRAAiRAAiTgdgQgqJVk&#10;CN81PHasl4EA99tvv8n333+vRQNU0y1qqL47fPhwiVS5wlBAA4U92rZtK2+88YY8/fTTupLvsmXL&#10;tJhnvS4KbcycOVMLiCgsAI+/WbNmydSpU7UXoPWyfE8CJHBlAseOHZORI0dq8a1///5y3333yZAh&#10;Q2T//v3y+OOPy48//qg3gntBhw4d9HX29ddfy549ewRiPCwqKkpX7YXwjnmYXqdOHT0P9wgUAtm1&#10;a5f2CESOTxoJeCOBkr9NvZEGj5kESMC0BDCKl5ycrMNkMJoXHh6u24rpCMu5mrAZuPT/8ccfOmQA&#10;P/4xmk8jARIgARIgARJwDYH//e9/sm3btkuq18JLB2JbamrqJQ1BWB6q78KLD+tjWWtD2O6rr76q&#10;fzugEm9ERISefffdd8u0adO0OIjqu61btxYU8bC2ffv2afHhxhtv1L8v8Nq7d28tJE6YMKFgW9br&#10;8D0JkEDxBLKzs+Xtt9/WYh5Ecgjuhgcewt/vueceefHFF7WXLObhb9CgQfLvf/9bINwbv8sRXt+9&#10;e3ftmTd37lx9v4AHoGHYJp4LIByWFK5vLMtXEvBUAhT4PLVneVwk4EEE4JI/ffp0HSKDL26M0qGa&#10;F35wQ5zDFz9G2O01hAGsWbNGfvjhB8EIPkb+evbsae9muDwJkAAJkAAJkMBVEICXHkQ2fMdbG77v&#10;kXerqHiHZfDdj4d4VPUszhAOuHr1av3dbl2EA9V627VrJ9u3b5dz584VG3ILzyB4ERmFBCAiIDR3&#10;3bp1kpSURIGvOOCcRgIlEPj999/l22+/FXjuQbwzrmdc9z169BAI8AijhzfumDFj9O98CO+Yt3Tp&#10;UtmxY0dBuC3uE/j9D4EPv98hvBsevgjHh+cew+hL6AhO9goCDNH1im7mQZKA+xLYtGmTDBs2THvp&#10;9e3bVx566CFBXg2Ey7z88ssyevRo7Xnn6BHiRzu8ABDmg0TayOFBIwESIAESIAEScB2Bbt26yW23&#10;3aYf1vHAbvwhv1avXr0KhLbiWmRU4C36/Y0BQHgOwfs/Nze30KpGFEBOTk6h6cYHDCIa4h6mQUw0&#10;CnPA44hGAiRgOwEMosMTt2HDhgXinrE2InBw/UPcRy5NDL7DUFRjwIABeiB/3rx5xuI6dBdhvbhG&#10;EdZ7+PBhPQ/rQSTE/eJyIf8FG+IbEvBQAhT4PLRjeVgk4AkEMLI+btw4nUvjqaeekuuvv17atGmj&#10;8+gMHDhQ5+zACL3xY8DeYzbydRhee8aIor3b4fIkQAIkQAIkQAKOE8BgW9WqVbWIBiHN+g8P8o58&#10;P9erV09atWol8fHxOg2HdesgCkAYhCefLYb9G6JBUbHQlvW5DAl4MwEIcrCSfq+jWAYMefqQdscw&#10;hOPWr19fe+uhsAYMA/IQ3B9++GFJTEzUoh6mY11UykbYPo0EvJkABT5v7n0eOwmYnAB+ECC8BpWz&#10;8OXv7++vf+TjFWE5/fr1Ewh9JY3AX+nw8IMdI4R4qKCRAAmQAAmQAAmUDYGiobnWrbjcPOvlir4P&#10;Dg6Wl156Sf9+QP6vAwcOaE/9hQsX6nx/yPmFyrq2miMio63b5nIk4IkEkAcTv9GNENpTp04Ve5iG&#10;Ry1EdENIx4KojH3HHXfI8eO+d9czAAAxxklEQVTHZe3atXpdhOYiLc+DDz6oRXpUuUYYP7wEEVaP&#10;655GAt5MgAKfN/c+j50ETE4gLi5OV7ZD7o7iEmwjDwfCdo3wHEcPx/jh4ej6XI8ESIAESIAESMBc&#10;BPDdDiEAaT0QBrh8+XLt7YOk/ZMnT9YVPTHIRyMBEnAOgV9++UWHxyPvHgy59BA6X9RQERuGvHuB&#10;gYEFs+GphwIcMAh7u3fv1h651113nc61h8J42OaSJUtky5YtOjy3YGW+IQEvJcAiG17a8TxsEnAH&#10;Ahi5w5c7vPhQCQ9hunXq1CnUdITsHj16VE+DIIjKdwgBwEg7Eu3Wrl1bz8N0uO9jZBDbhFeg8SPC&#10;elQe8zFSiDwgZ8+e1cm5ERqMEKHibOfOnboqGEYo09LStDcA9ot9IB8QcvhAgIRAuWfPHu018Mgj&#10;j+gfKPPnz9cjjUg6bF3BD21d///t3XewXVUd9vH9vv84Ks7AjAo4oBiaAqIiRQhVEERQBKki0kRC&#10;R3oRDEhXCL03QelJaEaK0kF6EaSjgCCKiN3R8Z83n/W67uwczm3JzS3Js2ZOzrn7rL3Kd62Ts8+z&#10;f+UXv+iJG2SOK6+8ck+mYH1xURDPRD/6WHHFFcsdUmM2JhdLftyMGzeuWC8YOyuI3/72t+UuqPre&#10;c0dUUGLuUY4tt9xy3aaZYyEQAiEQAiEwpAR8J1XrvM74ee2O1Knv1+f2+329FqCfFdFhhx1Wvot9&#10;Z/rOn2+++YoFf1/ndr7XvlbofC9/h8DcQqB+Butzb/MmvL300kslzrVkGUR2x9y077zWdG2qbLzx&#10;xu9wx3cN7JrddTn3eDf2q5WeGH3Tpk0rgv348eOTXKO3xcjxuYpABL65arkz2RAYWwQIZcSvK6+8&#10;srngggvKnbudd965ZLqtghhX3fpFT0hzAX7iiScWMe/YY4/tEfi8Jw7P8ccfXy7yXShUga9SIe4R&#10;E93ZJ/IR7Ah77hBy5SE41uIHxyWXXNJw9ZkwYULDveCRRx4pcQFl4zUmQiMXAhYCl19+ebk4cR6x&#10;7vTTTy9/GxehjYiovnqsDAQJ1s6zzz7b7LfffuXi5uCDDy5iHeFOYhB3Ky+99NJyQXPNNdcUQc+P&#10;F48LL7ywiIAHHnhgOcfF04033thwZcDh/PPPb+66667mlFNOKTFLzF1mQX1sttlmdZp5DoEQCIEQ&#10;CIHZQkACjGq501fiCnVqXK763B5QDdOhvXZR13WA42tOj+Ulrp/vXGE+ZML1/b7AAgvMcC1Q2+iM&#10;FebaovZTn9t95XUIzC0EqkeNm+as8drX0kQ/nzvXrtzjd9ppp3JtuswyyzTbbbddufY955xzyrVn&#10;PY8A7zp/ww03LFlzOzn6nLou3XfffRs38mXcrUU2XdfQMmJLvOeznRICczuBCHxz+w7I/ENgFBNg&#10;VeYCwcX0lClTign+iy++2PhC32abbYroRZjyUNyRd1eQ1R7hzUVDLY4574ADDijCXefFO9GM5ZwY&#10;HltuuWW58BcDkABGFNP2xIkTi3imTZZv/iY4Lr/88uUCZ/755y8i2nXXXddsu+22xTVIv8YnkLe2&#10;CHOyfG2yySaNAODuZDpPcRfy8MMPb04++eRm1VVXLXXduTQP8YNcNJ199tnlLuhiiy3WrL766j1J&#10;SOqdVMKnoOKLTHeHuOKKK4oVorZdSC299NKNxCXck1gP+mFDPHRHlLB46623Ft7LLrtss+SSSzot&#10;JQRCIARCIASGlABL89dee618t1Z3vYsuuqh8t4m3W78TfV+5OXXZZZeVGFsGod68885bftS7sSZZ&#10;hu8zxQ26O+64o7j5qeN7feGFFy6ZNt288uPfsfog9gnIv/fee5fvY1b2vr8Vln8s6d1oc2OOZby/&#10;Ff35jvUdrq2UEJjTCbhO5C3DAs9nTPEZ2XXXXcvNYTeWfU5cr4uz57PkWUw8xTWoz5nPvhvSRDvX&#10;wa7FXfv6LLs+r5mqy0n/+4e4Lpu2a243/d2MrsWNd9m3uegmuUalkue5ncD//1U8t1PI/EMgBEYt&#10;ARfXxxxzTHF9dWFPdJNJi8Dmjp47gi6yFUKai4YarLftTkNYc5yLQL372J40gYyrq4sHGbtc+BPW&#10;1N9nn32a8847r9lqq62apZZaqrgKTZ48uVgJEvfUUVx0uAN59dVXl4sYFx36VbgnaN+PGQIcsZHL&#10;gbH4AcLd1sULQZDFoLoKwW6HHXYoAqcfHmIJGSOrQD+CzLH9A8Nr46k/kCoDAqULLSKfCy/i6dZb&#10;b10upszd3VXiKb7upBIaU0IgBEIgBEJgqAm4WSXbpe+dSZMmleZ9b7Ga96jfX74v1fO9W+v5Tqz1&#10;fKf/6U9/Kt+liy++eGnHOdon8Pn+FaDf96LYXm+//XYRCgXk9/A3a37vH3XUUeV7e+211y7hKlxP&#10;6EdbxA3tHnrooaUP3/XO9d2dEgJzAwHinc8ikZy7ey2uRetNdsdcTy6xxBLlM+S6s+35wtLuyCOP&#10;LB4rxEI3lX2WXBO7Ke7GdW+F8M8jxTV2va5Vl7Do2tz/JUmY1xu9HJ/bCETgm9tWPPMNgTFGwJc3&#10;a7LddtutuLZeddVVjYdAu2+++Wbz4IMPNqeddlpPnDnTa3/5t6frwqMthnW+x91XX8Q9xR1HIhjr&#10;Af1wOfBDw8X+M888U+p09uUiRHHx4kKoXvi4CNKu+bDK87dHFSPdfWQhsPvuu/eIe6Wh6f8suOCC&#10;zQYbbFDiEBLfxCjRTmfftb7nzveMw6O6NhMm2z9OjEksk+OOO67cCWXtUDm0283rEAiBEAiBEJgV&#10;An7Uu4nle6d+V/l+9qhue9onEKjTWz3f524C+t7WjvOVeoPMTStWd77PfN9xv/X9Tazw7G+W+2ed&#10;dVY5RgQkNtS2tOc707ObYiyE6nu+gz1SQmBuIOB60PWvzw7vkfq59Xdnqe/Va976vuOukQlyLPl8&#10;/ojwbsx79FX8v8Dd1/8JnYXnjrHVfjvfz98hMLcRiMA3t6145hsCY5QAIYwVnLh8a06PpSP2nLt/&#10;hLGJ0y3fTj311J5YfDM7xSrGtc/3Q4QYRuATl09xUV/vStbAwPWc+gPDncrOi38/RjzaP2Dqedr3&#10;g6PGE6zHPTvH3UlFnD8WBX5s1L7KG4P8p/4AqqeZuziABD5xVVgvdruQqvXzHAIhEAIhEAIzQ8DN&#10;L4/+ykDq9SYMsNATT9f3pO/Pzu/j2rf4fiyH6k24erzzuVrjdx7P3yEwNxAgnnW7Pp2Zubt+9Rhs&#10;qTfEO8+rN8w7j+fvEJhbCSRwxNy68pl3CIwBAuJ3cMetxd1A7rPidpx00kklDp+L86lTp5aEE7Xe&#10;zD73JphVdyECnEJwE6ePCxDrPu61ijuZYpK42BAjUL1upVs/tY363HkeKz6F8FaDgHfWGczf3caA&#10;rTH7YVTnOpg2UzcEQiAEQiAERgMB4S/E9rrnnntKbFzXE77bfE+LEya+n/d8h7MoisX6aFi1jCEE&#10;QiAEQmBWCcSCb1YJ5vwQCIHZRuCll14qQXq5pLYLlxmx5GS2ffTRR0tMOYG2xc6ZHcWPAqVa7Xkt&#10;CcYJJ5xQ3GYlzxDfTiwgCSy4DLOGG0ypgYXNQ9DhTmuDaj1gDNXNdiDtdxPyejuPFZ/6XJUH00dv&#10;7eV4CIRACIRACIwEAZZ9e+65Z0nKsf/++5ekUuL0sUJyk0x8PTfpxOiTBCslBEIgBEIgBOYEAhH4&#10;5oRVzBxCYA4lQFiTDVdiic7YGv4WyHfllVcuAl/bTafeiXeXvl1Yp9V4Id2Er84+nKu+OD41XlBt&#10;j+uQ8e2xxx5F3PM39wHuvJJ+9CWQdevHDwzHH3jggeIKXGP51f6qZd96663Xk7ijzrMKkLVu+7nb&#10;PL3f7biYho6vscYaxQqx3U5eh0AIhEAIhMBYIcCSfpdddmnGjx/f3H///eV7lQW8G2iSWUlyJbbf&#10;oosu2jVsxliZZ8YZAiEQAiEQAm0CEfjaNPI6BEJgVBEgmskcyx1W1tnO4i68eHHcVwXZraVm0pIU&#10;oxZ1b7755pL5jmgnI14tVeziltppOSeZxm233VZ+KPghUAtXXJZ6l1xySYkLSJxjAedHRWcbzqnu&#10;un5cVJGxtuWZULnm9NiCd9xxR3ErklSkXQh/RMzNN9+8R+wkIrJA4HpEnFtooYXKKawAuR4p3JDa&#10;pYqLAhx3ljvvvLPMQbKNWq+zTv4OgRAIgRAIgbFAwE03N6wkz/jnP/9Zvvd9t/meZsk3M3HAxsK8&#10;M8YQCIEQCIG5l0BP+qfpQer3n47hvXMvisw8BEJgtBGQ1OL0008v8fWIWRJeEP2IZESt888/v7nm&#10;mmua6f9/FQGwCmsENEk4CF3zzDNPyWhLKNTGfffdV0Q+1m+SXcisJ1bP5MmTGwkziGQEQ2298MIL&#10;JUi3LH2y8FXhECeZfJ0j8y3x7fbbby/x9yT9uPvuu5s33nijtFMt+bgbc+UVM5AVnn6r6Kc9PzgW&#10;WGCBcq4xckFmZUB0vPfee0vMwb322qvZcMMNezLzEhQffvjh5oknnihz0M4tt9xS3IRZ9Unc8cc/&#10;/rHh/osdFtdff33z2GOPlR863Ixr0GSZBgUknzBhQhERq3WgNlNCIARCIARCYCwS8D3LAt93ne9C&#10;DzfLatiLsTinjDkEQiAEQiAEeiMQga83MjkeAiEw4gQIboSmddddt4h1LMy42rByk0H39ddfb3be&#10;eedms802m8El1gW8i/qnnnqqiG9ELjHxWMjdcMMNPZl4l1122XKxT/giqLmzT+gigLH+e+ihhxp1&#10;dtppp+J227Zqc+ffWIiJ2hd77/nnny99Oo8oR9TTJxHwxhtvLC69BERZcAl3LALbIh9BT5Zg1ngs&#10;8AiMxmIe4gSxZGxbHBAhtadvY2FtKH4el2YWelyLiYmrrLJKs8giixSWhM7HH3+8jAs/5xACsV1/&#10;/fWb7bffvlgFjvjiZwAhEAIhEAIhEAIhEAIhEAIhEAIDJvB/as3pLmpvTn/9gfp3nkMgBEJgpAmw&#10;0uNWw3JOAgsPseiIY+7As0rrLd4dkYww5hzx7ATXJuRxrWU9RwhzR58VnMKyTsZeD+IYIU2/MujO&#10;N99870DBUo/r7qabblqEOxZz2uAKbMxvvfVWsSLkxrvkkkuWcVe3YH3qm8VeWzTUiTqvvfZasTpk&#10;qWgc5smqsC3u1QHpk7BIDDQ/fZmfv/EbN25cmQcLBmWHHXYoQcenTJnSsEx8++23yxiMRwIPLr8p&#10;IRACIRACIRACIRACIRACIRACY4tABL6xtV4ZbQjMVQRYxxHAqghG8CKgiZnHVbeKc71BIQR6cMWp&#10;bTjfub0Vbaujfm/1nnvuuWI5OGnSpBKk2zg9nFtfE94OOOCAZpttthl0Rl1jkyDE2Fnp9TaOOoc6&#10;ZtaA1bXWueZQ3ZZr3SrwceVdZ511iiipXtyVKqE8h0AIhEAIhEAIhEAIhEAIhMDYI5AkG2NvzTLi&#10;EJhrCLTdV02aWCVW3UALAbBTBOxPLBuI2CW+H1femr3WODvHynqQVRwruZkphLoq1vV3frcxd867&#10;WxvOE4cwJQRCIARCIARCIARCIARCIARCYGwTiMA3ttcvow+BEBgBAmL8sZDbddddm4022qhY8TlG&#10;gOQS/OSTTxaXXBlv24k5RmCo7+jy73//eznGjTglBEIgBEIgBEIgBEIgBEIgBEJgziAQgW/OWMfM&#10;IgRCYBgJbLXVVsVt9qc//WlJ2iGbLgs+FnsSZXz2s58tCSsk7ui07BvGYc7Q1csvv1wSjjz99NM9&#10;2XTFIfzkJz85Q4KSGU7KHyEQAiEQAiEQAiEQAiEQAiEQAmOCQGLwjYllyiBDIARGG4G//e1vJSGH&#10;TL8SVYi5J/GHpB+SZxDPRou4h90rr7xSHjL+sj5873vfW5JqSMrhdUoIhEAIhEAIhEAIhEAIhEAI&#10;hMDYJRCBb+yuXUYeAiEwCggQyzwkuhhIQoyRGrLEIcYp7p6H8XqIwTeahMiR4pN+QyAEQiAE5gwC&#10;4uO68Sbp1XzzzVes1s3sX//6V4ltO9D4tt1oaPeRRx4p1vpLLbVUtyo51gcBydKUdgIw1yLWyrVJ&#10;+3qk2/Ga0Kx9fh/dDclbQ9Wndh5++OESv3n8+PHviBE9kMH+9a9/LftP+JdPfepTAzllwHXs7bfe&#10;eqtZbLHFZliHzgbMQ5iX973vfZ1vjeq/7Sf85p133kGN0579/e9/3wjFU+NW+7/k1Vdfbdwkt29T&#10;QmA0EYiL7mhajYwlBEJgzBHolshjNE5CcpH+EoyMxnFnTCEQAiEQAiEwEAL//ve/m5tuuqm57bbb&#10;em5k+fH9sY99rFl55ZWb22+/vdl6662Lhf1A2mvXIXxoe+rUqY1QFxMnTmwi8LUJ9f+aMPTQQw81&#10;L7zwQvP888+XE4guRNjFF1+8rNEHPvCBnoas51133dX85je/aV577bVyU5L4tOyyyzbLLbfcsAkr&#10;zz33XPPEE0+UcbtZasye3/Oe95SxEowXWWSRZplllil7ojcBmbg0YcKE4vFx7bXXljn3TLafF+In&#10;33rrrc2UKVOaxx57rNl7772HVOB7/PHHm/vvv79ZffXV+xT3DJPnytlnn90cccQRY+K60s1t+w1z&#10;AvJBBx3UD+0Z377uuuuaU045pTnttNPK3vOuduxjzDbddNOemwgznpm/QmBkCETgGxnu6TUEQiAE&#10;QiAEQiAEQiAEQmAICPz3v/8tP8IJcDvuuGP5Ic7K63e/+10R9s4999zmL3/5S/O1r31tpnoj6oix&#10;+/rrrzfPPvtsscKaqYb6OYlwRDxw83BOK+ZFyGNBRTS58847i0h31llnNcsvv3wJc9Ke87ve9a4S&#10;J1h84xNOOKEkNLN+Cy644LCJe8Zj3d/97nc3v/zlL5vzzjuvDHH//fdvFl100eIZQTw69thji3Wo&#10;5GoSsBlzZzGfj3/848WKTEiXwRTiqPAvErkRmIcyUdo999xT1mObbbZpPvrRj/Y7LEL3+eef32y5&#10;5ZZlffo9YQQriD9N2L/44osbQu0666wzqNH4rH/nO98p5xJoa7GW4m1PmzatOfroo5sDDjigCNX1&#10;/TyHwEgS+L8j2Xn6DoEQCIEQCIEQCIEQCIEQCIFZIcDS6+STT24222yzYlFDMGLl5Qf9brvt1qyw&#10;wgpF7JtZdzpWZiuuuGJp0zhntp3+5kgwYC04pxZujksssUQR9MyTFdyaa65ZYgITTdqFIEjU+vSn&#10;P9185CMfabi1ssbknjqchRinf4KOMRPX1l9//Wbdddctz9tvv32xqHvxxReLyExMrq7I7XESCb/3&#10;ve81J510UnH3bL/X3+t55pmnWOzZ08pQ7b9f/epXZUzrrbdesT40xr6K+NOXXHJJ4cCacCwUyeRY&#10;ff7hD38o1pcDHbO5stx74403igt5+zz8WZt+8YtfLIKtNXWTISUERgOBCHyjYRUyhhAIgRAIgRAI&#10;gRAIgRAIgZkiIKu9OFlf+MIXiiUN6z0CEQGJW+e3v/3tEi+LJdTMFBZ1ElIRqGZXkQTrjDPOKFZh&#10;s6uP0dBuFe6MBU/iVV+F8Df//PMXQWU4Y++1x1QFHc/Gz0JPDDri30ILLdRsscUWDZGMiGQN7cXO&#10;4txx48YVgXOwFprmbS8TmoeqcPv97ne/W8a06qqrDshq9N577y0WhMZw+eWXF/FrqMYzO9ph7fmJ&#10;T3yiWXvttQfVPIvdH/7wh2WNV1tttV7PJfLtsMMOzeTJk4v7fq8V80YIDCOBCHzDCDtdhUAIhEAI&#10;hEAIhEAIhEAIDB0BP8bFw1LEJ+tWWI35kT+rVjazS2ASb+4HP/hB84tf/KLptGTrNp+xfoxIpuBp&#10;/for6tVz+qs7u95v998pFBP7PvOZz5Suxajjyj07ylDuv5/85CclriRxsiaP6GvM3McvvfTS4oLM&#10;1fjXv/518/Of/7yvU0b8PZ8lMRG7uUz3Nbj77ruvfBZ32mmnfs9lISjG5zHHHNMQ6VNCYKQJzHkB&#10;HkaaaPoPgRAIgRAIgRAIgRAIgRAYFgIso2rsMD+yWTptsMEGMwhlhJENN9ywCBkEpSeffLJ58803&#10;e+Ldcb+UiEp2TAkVWDc5hwVQt2Qa3iPyVCGAJRe34CrytCcuO6nEH2J4ERtYfP3jH/9o1lhjjSIe&#10;yMYpacGFF17YEPqIJuLUcU+tmVJlBib+vTw9phgXUS6g+uN63BYEtStumOD/2223XXnv7rvvLn8T&#10;ObiWsiLrVsR2e+CBB4r7pXFqn1tyZ4Iu8yakSpjBYo11nXpcaa3FcBaWcmL5mbdxfvjDHy4ZlFnT&#10;2Qe14GW8xm3MH/rQh4oow7prqIoxKPZGtwyz3sfYOLbaaqsZXI0lgmAd99JLL5U2uCHbUwPJlisu&#10;n/2sDQ/7gQBn//RWuJ+eeuqphUPdY73VrcefeuqpkvDk+OOPL3v/uOOOK1ZuG2+8cbFurfV6e5Z9&#10;WsIUQiEW9ouYjIRTn0nr1U5QIrGKvUtIdJybLWs6lrSDLW1xtr9z/b9w5plnlnid4ix2irmd5xub&#10;/29Y/F1//fUlBmhnnfwdAsNJIBZ8w0k7fYVACIRACIRACIRACIRACAwpAbH3CBrErQMPPLBkuRVf&#10;rF2IeNXFkQhCbNh9991L/LSatIAQ4Af7DTfc0Oyxxx7NlVde2W6i5zUhTqy1vfbaq8TpEmifq97F&#10;04P5t+OvEV+OOuqoIhwSCiVskGBiv/32K0KHBsX4Im5ok9DBAozo51yFGCN22wUXXFAErKWXXrq8&#10;LyOrZAdVgHj00UdLsgdJRr7//e8XKzIijuyf5kOQ2XPPPd/hPmq8P/rRj8o8iEpLLrlkYbPLLrsU&#10;Eci4aiHOmPeNN95Y5iI2HffoOvc6llp/dj6zksOFqIgtoZHIcvDBB8+wBsaPAeGUuLrwwguXbLQE&#10;UG6mA7Eg7G8exnLLLbeUaoRkQmO7ELfsERZh1qbuN3UwYxknGQR3ctam9oT998wzz7Sb6fraXhYP&#10;T2ZdcQDt3/5cgO0VD5+JgVi3YYQVK1gMv/rVr5Y9S3Q2t76K/SWRihiZPqMs3pRvfetbxRpQggpJ&#10;SyQxqUXiDxatPo/ESqKs+R1yyCFFmK/1Bvo8UOG5jpXw+7nPfa5HfOyvH59JfWDU/rz0d17eD4HZ&#10;QSAC3+ygmjZDIARCIARCIARCIARCIASGhQDLOdZ7iyyySBE5ZDsl4BB2qrskyx/Chx/ihKnVV1+9&#10;CAespqooV62fiBDEld4SXnBv/M9//lOEOhlUWeMRKCZOnFis5eqkiV+sxljOsVhaaaWVmq9//etF&#10;hKl9EjCMVTw6Y1P3S1/6Uk9CD8IUUY2IQJDx2HbbbRsWTkQQ2YGV97///cWCUFZXc77iiiuKoEI8&#10;YXWln5/97GflUcfnmXUhoYwlFlHDwxhlHZU8gDVgLTfffHNDfJHN1pw32mijIrzgdMQRRxQLwFp3&#10;dj8TX2VJJjphy03SuIlCbaGR+EXsZTVnzF/5yleK0ElIlSGVxeZgS7XgZOn54IMPFlGZFR1LLiJU&#10;p5WZtWFtWfdUXXv9moMsweLgqWMv47rMMsvMIAT2Nkb711oRfM2NRR4L0L6KNbd/9TEQ8cteu+OO&#10;O0oSG/XtRVaShEr7rM27s99bb721fDZrkhoCsvlVsZu4LWEJgVaxd/EQT1OSHA9CPNFNgg9Cd1/9&#10;dfY/mL+JtPaFjMJtC9D+2vDZJeraC24cpITASBKIwDeS9NN3CIRACIRACIRACIRACITALBEQQ4xV&#10;EVfXzTffvIheLIsIW6zLiDxtyxr1Bcgn6BGEqsjhmThT3Rvr8c7ByeaqH4LKpptuWoS9L3/5y80r&#10;r7xSrOpqrD/iHtdGLon6lFCCGEVsqiIPq7kPfvCDPeKjcXENrtaGBDxCigyqzic8EFiIlPr785//&#10;XIbH7bS6/Ro3sUiWT4Ig8Qgfos7jjz/eMx3uw4Q57o9rrrlm6VMfBE4injFUBvphfcZ11/gUQhdB&#10;yZyM5eqrrx4Si7ieAfbygkXZww8/XNhijS23WPO0JlUA4m45adKkwgBXhYWbOVhD7p/cKgdasGDF&#10;yJ0ai1133bVY5VnfE088sey3bi6vxCxjI/QplanXBCGiLGFJFlsPa2nf2hvdSj2foMQyjjXcN77x&#10;jWJdZ/36suAz/roHjGsghdWpPUckVoxx6623LvOYOnVq4ditHS7DV111VRGj7V9719iIeQQ8LvEe&#10;RG17yrqxJrWmhE5rpVg7Qq7PwjnnnDNbYt29PN39nQUosX2gXOqc/Z/h80jwHYjVZT0vzyEwOwgk&#10;Bt/soJo2QyAEQiAEQiAEQiAEQiAEho0AMYRIJW4WoYtQwIWQyEPI8eBSW0UDA6tCSecgezte64kd&#10;VkUux/T5zW9+s2HZx+KOIMeKijDB1ZZrLCuk8ePHF5GOGCO+Wi0Eq+oqWsWp+t5aa61VrJZYqCkC&#10;+RNoxPQzzipcEk6IO8QuhWhXRUJ/EyCUKgh6TXwkEhFC63mOi2cnwypXUVZeCvdPdYl5LKnqOI0B&#10;exZahBnHCX+zs+iTKEpUlCF55513LtaRhCfCWLW+YlXHQo+Axg22jtnYauxA8Q0dJ/T2V6yRvomD&#10;xLpp06YVy02sCV7cXb3fWayNMREhrVu71HNYglpLQnEVBNtr1T5HHywpWXZKkmHfd1oNtuu3XxN5&#10;a6y/brEC23W95iJOBD3ooINmiMfIss6a2xPe32effTpPLWJoFbw694TPjGINsTEnYh93cnWvueaa&#10;HhHce6wI9YelMVWLv3d0OhMHcHdzgFWiPtql7gv99lbcKKifNeNMCYGRJND7Th3JUaXvEAiBEAiB&#10;EAiBEAiBEAiBEBgEAcIU4YCrJsu1a6+9tohjxCnupuKvsbzrJsK0u6liW/tY+3WnWOE9whdRT+IH&#10;wozXxJqbbrqpuMUawyqrrFIEGQJkZ/KKdvvt11z/iBms7VgiEiwJQES1tjDoHH8TIsyvU5CowmZb&#10;5JJ9mCjXzaVT4hKiYBU4WDgRhwgg2LYZcetlrUWoqfXbc+h8Xes4p79ivOrV8df6LAwlpiAIcY8m&#10;hFpbQmiti7n5GW9nQg1jZkVJFK3jqW339axt1mhi0YkfRyTlhkrYZSXZV6n7rj6ra7/WWI5EPmts&#10;HtxYWfJ1K+LncVUlyrJGHKi4py0WfNX1vC3qduvHMYy5aUtmwmqyFnPQln3w4x//uFi+tUVr9bCq&#10;Qnh1la/n17W3zyoPlpBEWRw///nP16rl2T6w5uoO1sJuhoa6/EGgZPFLtKzWjbWaz5tinX2m9N25&#10;LvYPcVlJJt2CIf+MIIEIfCMIP12HQAiEQAiEQAiEQAiEQAjMPAE//Ak5hIIq7BC/uEoSYbibsj5S&#10;R9IJbqsDsVwa7IhY8BBaWOxV91sJE7huCr5/2WWXFXdFmXe56EoaYJz9FQKK2HnOJ3pI4sB6TIKN&#10;tshW26liSed73Y7X+H3Ew26lLXxVazKMq/VVt3MGcozFk6L/yqq388yDsFgFlFrPup5yyik9bFls&#10;ihPHgk+CEPVrohKvJbAYqkKc1SaRkOWaWH6HHXZYcWHtlnW59lvXoP7t2Z7Zd999y/61T8yBxSHr&#10;wCOPPPIdwqRziGbWQyw98SYllql73/t9FeJ0FZf7Y08cte8wZaXYWbgGH3rooUX8YlFI0G4XYyK2&#10;E7m1I9aez55+jZ0g6LNQC2tKbq4s+YZyvWr7vT2LlSm7sXXoLCwMFUlqiMFiWppTZ6mflSpcdr6f&#10;v0NguAhE4Bsu0uknBEIgBEIgBEIgBEIgBEJgSAkQTfxAZ91T46zpwA9ubpwEPVk4ZSUVE4+AMFCB&#10;r1Mk62vgRCgPfdbMpH7ss+xj8cPCjNsha6czzjijxPmTVbWb6NPuR8ZalmJcfCXfENDfuKqg0K47&#10;2NfV4oqbJdGl0zKReMrKT2KEauXHkkvW4m7jJoaYa39iU+VPgOPO3JcFGoasotpra/4erAlZOBLa&#10;JN0QA5Cg6pjYiHV+d999d4n51o0Py0RCcKfFY7e69VjdF0Q+rtn2Fcs7yUq4etb1r/X7emYFx0JT&#10;YgcWnty8WecRxfTDHbpTCBYj0vwIgaeffnoRXNtCWV/9mac9ypVU330VVmvceQmN9l1nsT+4wRsj&#10;F2hx9ap4WOsSpSXAYUEr6Y3PA2s+orK/WSDWwqKQUG4/qtPNUo/1ob3XbTy1ncE+Ex5Zq3bb0/YU&#10;t2pJedxEGDdu3Duat06VZXXVfUelHAiBYSLQf7CBYRpIugmBEAiBEAiBEAiBEAiBEAiBwRDwo1wW&#10;0U7XutoGEUaA/honq1qPEaEIWuJvESq6ld6OdxMCiIhEC25+fuT70S8rJ2skFleEjokTJ5Ysq0QK&#10;wh0Lqb4K0eCss85qiFCSRxC5CHv14dwqNvXVTm/vESwUFoJt98taH1fuoEp11yVkEXU6C9dkQms3&#10;Np11F5me7di6EPdYVvZVxE4ksNSxqkuMZOFG/CPOSdJARGIVKSutcShiJSoEqDqPcuB//7z66qvF&#10;Ym4gY26f135NnDv44IOLCFrFud72Tfu8+lqGX26pREFWp6wPCV/mxfW3t6ysLOrsJwwPP/zwhmXo&#10;QAoRjau6Ui04u51nX7G689mxXkTGzgfRV+xBnyN7iCDYWXzO7GOWb0Qynw3Wl5jZ0/ZBLSzkJPKQ&#10;cIRg2GkNZ0ySepjzUBY3AXbbbbeSNEXilPZDvEWF27Tj3ZKoGCf3YgWrlBAYSQIR+EaSfvoOgRAI&#10;gRAIgRAIgRAIgRCYJQKEMpZMvbmaiqPFum6DDTbosYYi9LECcpzQUwuhilih1B/t9b3q0thNVBPv&#10;T5vcFllJEY2ILlz/FJZNRDIJIViwaaNazKnrXMIQC0OF8OU1Acjx9twIKS9PF/2U+h73Ru1UUaRT&#10;tKoWf23xiUjE+k3bhxxySIlDRjwhekpOQWiqIhnhhYUWPhJbENhwrSIdyzlC5kAs4YggBBM8ZVnt&#10;Tegk7MlWS8CrGWjN2dyIX08//bQ/Syw6llXEMUwrV2IMUYm1mjGLk8ca0LoSL42ZkFbrl8Z6+cdY&#10;rRm+dR/UqgQrrqr2Eks14m1nMWbs2/zVwXDy5MmlbWtknizKPIjDbWvIuu8842w/s+4kgnLT7U8s&#10;1Z/zVlppJS8Ll/Kiyz8s91gRiofXuZfa1VlRynhLLJSFtnN+WDi+2mqrlYQtBDN7yb6qyVBqe/5m&#10;iYuxvcelnlWo9bJu2vFZHWyCjcqtc2y1X+Iq8bzbo1ok+sxam84xa8M6+TxaK275KSEwkgTiojuS&#10;9NN3CIRACIRACIRACIRACITALBEg0IjpJVvthAkTGnHQ/CAnVMniycKJqMHNtQomfrizTmL5xwVx&#10;2223LTHbCFbVHZQgdNFFF5WsvAQkro1EGG62RIqll166iD3qSfYgTlc7CyeBiqWSOGk1yQPrPULD&#10;Jpts0iMsEV28b6wnnHBCsRLiXqoOF0biIQGOGydBiABS3UC5+0oiwUVT1luWhN4nOHDlVAgc1RKM&#10;GCQLKWss1lTijhGGxFATa00CCeMh8OmvZtHFU11uoRISiD1HqMOEGy8hTfKQgRRWZAQ3Yg0rMUIr&#10;wc948SVsEu8uvvjiwsiatkU4dXAQ927SpEk9ooq5W1euzAqGLMewYHXITds6Ov7ss88W4bCKXX2N&#10;mwBpzgprNBZ3LAqNQ8FLUgxWgsaz3377FcasNqvVpbFxO3W+eXMjVrTBJRdn4yYg6U9dbdZ6zqsC&#10;HvFNHa7NBGOCtPlZH/uHS3VfZc011yz91gy3nXWJacRP/XQTtNr1zd3eUMQQ9Jky72qZx92WmEp8&#10;FbvR2vsMWicWe0RmYqa9SEgkKPosEz2NgYssMdB62wNHH310EcPbY+jrNTHW/lTwI0RWd/O+zqvv&#10;VfG5U9St73vWps8XobMK4u338zoEhpNATw7ziRMn7j+94/cOZ+fpKwRCIARCIARCIARCIARCIARm&#10;lgDxinspYYFw88ADD5SH7J+EAuIbUYf4wdKqijL6I54QUpwvEytRQqIAIgTBhFCx6qqr9ggTYoIR&#10;dgg0hAuWdCzsWBmxPGJRVcUO7WuTxZsf/+oQzcSDY5FGkKsiCGGDuGUsrM24UEqmQfgyRuIGYc4z&#10;CyHnE0i0aUyEQCIDaynPzidIEEQIJ7fffntz1113FWGFKKQ/bRM6nE8QIkbqWz/eF2fPGKuQWMdI&#10;1GQtSLDSP+GJW7J4gjVjqrn3V1hDEXdYLlozAiOmd0xPMmHNxLWzXtttt10RTfRfS11zYim2BDxC&#10;LYvJmoFWu84xP2IsKzBroS7RxlrtuOOOPWJubbvz2Robk/Fhhy1LPVZbxK8qFumPdRou2teX9fIa&#10;W+67dW2M39qzHlRPH1yL7SvCo7XStuy66niPNR0m+qtiJ0s2YrF9pX9rrg9rYt5VzO6ckz2BNWZE&#10;XefWYk2Jaj4T9oj2tdstRp39KgMt4YyQqT5xEB+czJGIZ12sBTb2F8HNnI3B51Q7BOIq+hG7zV/9&#10;l6evF0Ha545Au8IKK8zwGa7j7vaMp72kf3P02TQXwr/5DKRgZL24E/e2v7XPupCYP378+IE0mzoh&#10;MNsI9PxPOX3jygH9gdnWUxoOgRAIgRAIgRAIgRAIgRAIgSEk4Mc3SyQCGTFF4gYiA0s8Aocf9UQS&#10;P86rMFK792Of4MBajCUSoWuR6VZphAVtssYhWlRRTF/EBoKLPggFhA3WcAQNAkW7ECeIYQQPz/pT&#10;13iIke2iDrGKQCNRhTrESGKNdvRJ3PEeqzn9E4PMy5jN19wJTwpBQ31ijrpEJpZ9CibGXa2zzIMY&#10;IvYZIYz4oc0qXpWT/veP8ahrPMZqLMSXwbpNag4PYyMsGjsG5mxcuJsrIbAt7jnPOrAuMxYPc3aM&#10;GGkdqiiprqLdOmYc7BVjxqC/or41Z1VYXTztFcKVNawMtWMM1tB41CVwYag+N2h7QLE2zjVH2XCJ&#10;fNbGOngQmI2RSIeHYzjVMThmHxm/Pq2bOXptD3rPunTu99L5//5hFSpRB/GSiF2LsbME9Yy7sdT2&#10;ap36bD5ETHtG34pz1Dd+nz8CIOtHApk26+fBnPxt7ldccUWxYqzx7bTluD1G/LNfCd32JZYDLdq3&#10;r4zPXlN8lq3dQNZeffumCozO7VZYDruZcPPNN5c161Ynx0JguAhE4Bsu0uknBEIgBEIgBEIgBEIg&#10;BEJgyAkQR9o//Ik+jhFCCB6e+yrEEcJEFeiIAQSa3iygtKV9D3V6E1IIFdr1bEye+xtPPadzvMbU&#10;2U+3Y53nDeZv8zHvyqGvc/WtvrrmOCvFnImz2tOWefY3hsrJs/VTCGd9jUX7xj0UY56V+bbPrfNw&#10;rDKwl/vae+3zZ/Y10YqbtH3JhZyQN9SF9RtX7jPPPLNYN9pb9WHeXhP6JEdhrcg9vF3UMT77of35&#10;btcZ6dduEKy33nrFzX+LLbbo9/+akR5v+p/zCfT9bTfnzz8zDIEQCIEQCIEQCIEQCIEQGMMEOn/8&#10;E3BYVhEt+hP3TJsw1BaUCAr9CSz61H6n6NbGWMUmz/oYyHjqOe12vO7WT7djnecN5m9zanPo61x9&#10;9yeo9XV++z1zrmvG6m0gY6icPOPqUY+1226/Nr+hGnO73Vl53R6zPWf+/e29WemvnsvKjkspK7fr&#10;rruuHh6yZ+Kd2ILccKvlos9i3WPWwVy5uLPUFJ+vs2CjnnNGYyE+nnvuuQ1hj0v9QP6vGY3zyJjm&#10;LAKj89MyZzHObEIgBEIgBEIgBEIgBEIgBEIgBEJg1BAgqhH5pk6dWlxqZbodKpGKOMe9muu4zNIS&#10;hoi5yDXZe1xnWfgRGMV6JDiOpWJeU6ZMKa7Q4m9yI04JgdFAoMeeeroJbGLwjYYVyRhCIARCIARC&#10;IARCIARCIARCIARCYDYT4LIsM7KkF2JOSmzStiqcle7FBiSCTZs2rSfhCAFRXEgxJmV/XmuttYr7&#10;7mi10us2fxaJt956a7Es5FYs3mBKCIwWAhH4RstKZBwhEAIhEAIhEAIhEAIhEAIhEAIhMIwExLqT&#10;kZhbreQcQyXwmYJELBJmEPskGhEHkbWehBmEMVZ+Q2U1OFzIuOaakwQqY83ycLgYpZ+RIxCBb+TY&#10;p+cQCIEQCIEQCIEQCIEQCIEQCIEQGHECBL7ZJbYR9jyIieI3DiTO4ogD6WUA5uAxu1j10m0Oh8CA&#10;CCQG34AwpVIIhEAIhEAIhEAIhEAIhEAIhEAIzJkEZqdgxQV3LLnh9rXCLByH0sqxr77yXggMlkCy&#10;6A6WWOqHQAiEQAiEQAiEQAiEQAiEQAiEQAiEQAiEwCgiEIFvFC1GhhICIRACIRACIRACIRACIRAC&#10;IRACIRACIRACgyUQgW+wxFI/BEIgBEIgBEIgBEIgBEIgBEIgBEIgBEIgBEYRgQh8o2gxMpQQCIEQ&#10;CIEQCIEQCIEQCIEQCIEQCIEQCIEQGCyBCHyDJZb6IRACIRACIRACIRACIRACIRACIRACIRACITCK&#10;CETgG0WLkaGEQAiEQAiEQAiEQAiEQAiEQAiEQAiEQAiEwGAJROAbLLHUD4EQCIEQCIEQCIEQCIEQ&#10;CIEQCIEQCIEQCIFRRCAC3yhajAwlBEIgBEIgBEIgBEIgBEIgBEIgBEIgBEIgBAZLIALfYImlfgiE&#10;QAiEQAiEQAiEQAiEQAiEQAiEQAiEQAiMIgIR+EbRYmQoIRACIRACIRACIRACIRACIRACIRACIRAC&#10;ITBYAhH4Bkss9UMgBEIgBEIgBEIgBEIgBEIgBEIgBEIgBEJgFBGIwDeKFiNDCYEQCIEQCIEQCIEQ&#10;CIEQCIEQCIEQCIEQCIHBEojAN1hiqR8CIRACIRACIRACIRACIRACIRACIRACIRACo4hABL5RtBgZ&#10;SgiEQAiEQAiEQAiEQAiEQAiEQAiEQAiEQAgMlkAEvsESS/0QCIEQCIEQCIEQCIEQCIEQCIEQCIEQ&#10;CIEQGEUEIvCNosXIUEIgBEIgBEIgBEIgBEIgBEIgBEIgBEIgBEJgsAQi8A2WWOqHQAiEQAiEQAiE&#10;QAiEQAiEQAiEQAiEQAiEwCgiEIFvFC1GhhICIRACIRACIRACIRACIRACIRACIRACIRACgyXw/wDM&#10;HLljxcpeIgAAAABJRU5ErkJgglBLAwQUAAYACAAAACEA7wBbeOUAAAARAQAADwAAAGRycy9kb3du&#10;cmV2LnhtbExPTWvCQBC9F/wPywi96SYNCSZmI2I/TlKoFkpva3ZMgtndkF2T+O87nuplmOG9eR/5&#10;ZtItG7B3jTUCwmUADE1pVWMqAd/H98UKmPPSKNlagwJu6GBTzJ5ymSk7mi8cDr5iJGJcJgXU3ncZ&#10;566sUUu3tB0aws6219LT2Vdc9XIkcd3ylyBIuJaNIYdadrirsbwcrlrAxyjHbRS+DfvLeXf7Pcaf&#10;P/sQhXieT69rGts1MI+T//+AewfKDwUFO9mrUY61AhZJmhKVljhKgN0ZURCHwE4C0lWQAC9y/tik&#10;+A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bz0L6EQUAAIcT&#10;AAAOAAAAAAAAAAAAAAAAADoCAABkcnMvZTJvRG9jLnhtbFBLAQItAAoAAAAAAAAAIQAIdKPIsTID&#10;ALEyAwAUAAAAAAAAAAAAAAAAAHcHAABkcnMvbWVkaWEvaW1hZ2UxLnBuZ1BLAQItABQABgAIAAAA&#10;IQDvAFt45QAAABEBAAAPAAAAAAAAAAAAAAAAAFo6AwBkcnMvZG93bnJldi54bWxQSwECLQAUAAYA&#10;CAAAACEAqiYOvrwAAAAhAQAAGQAAAAAAAAAAAAAAAABsOwMAZHJzL19yZWxzL2Uyb0RvYy54bWwu&#10;cmVsc1BLBQYAAAAABgAGAHwBAABfPAMAAAA=&#10;">
                <v:shapetype id="_x0000_t202" coordsize="21600,21600" o:spt="202" path="m,l,21600r21600,l21600,xe">
                  <v:stroke joinstyle="miter"/>
                  <v:path gradientshapeok="t" o:connecttype="rect"/>
                </v:shapetype>
                <v:shape id="_x0000_s1029" type="#_x0000_t202" style="position:absolute;left:5299;top:59499;width:75515;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OucxgAAAOEAAAAPAAAAZHJzL2Rvd25yZXYueG1sRI/BasJA&#10;EIbvhb7DMgVvdRPBWqKrSG3BQy/a9D5kp9nQ7GzIjia+vSsIXoYZfv5v+Fab0bfqTH1sAhvIpxko&#10;4irYhmsD5c/X6zuoKMgW28Bk4EIRNuvnpxUWNgx8oPNRapUgHAs04ES6QutYOfIYp6EjTtlf6D1K&#10;Ovta2x6HBPetnmXZm/bYcPrgsKMPR9X/8eQNiNhtfik/fdz/jt+7wWXVHEtjJi/jbpnGdglKaJRH&#10;447Y2+SQL+BmlDbQ6ysAAAD//wMAUEsBAi0AFAAGAAgAAAAhANvh9svuAAAAhQEAABMAAAAAAAAA&#10;AAAAAAAAAAAAAFtDb250ZW50X1R5cGVzXS54bWxQSwECLQAUAAYACAAAACEAWvQsW78AAAAVAQAA&#10;CwAAAAAAAAAAAAAAAAAfAQAAX3JlbHMvLnJlbHNQSwECLQAUAAYACAAAACEAT1DrnMYAAADhAAAA&#10;DwAAAAAAAAAAAAAAAAAHAgAAZHJzL2Rvd25yZXYueG1sUEsFBgAAAAADAAMAtwAAAPoCAAAAAA==&#10;" filled="f" stroked="f">
                  <v:textbox style="mso-fit-shape-to-text:t">
                    <w:txbxContent>
                      <w:p w14:paraId="4BFE2BC3" w14:textId="41614D48" w:rsidR="00F45D52" w:rsidRDefault="00F45D52" w:rsidP="00F45D52">
                        <w:pPr>
                          <w:pStyle w:val="NormalWeb"/>
                          <w:spacing w:before="0" w:beforeAutospacing="0" w:after="0" w:afterAutospacing="0"/>
                        </w:pPr>
                        <w:r>
                          <w:rPr>
                            <w:b/>
                            <w:color w:val="000000" w:themeColor="text1"/>
                            <w:kern w:val="24"/>
                          </w:rPr>
                          <w:t xml:space="preserve">Supplemental </w:t>
                        </w:r>
                        <w:r w:rsidRPr="00BC1D04">
                          <w:rPr>
                            <w:b/>
                            <w:color w:val="000000" w:themeColor="text1"/>
                            <w:kern w:val="24"/>
                          </w:rPr>
                          <w:t xml:space="preserve">Figure </w:t>
                        </w:r>
                        <w:r w:rsidR="00C83687">
                          <w:rPr>
                            <w:b/>
                            <w:color w:val="000000" w:themeColor="text1"/>
                            <w:kern w:val="24"/>
                          </w:rPr>
                          <w:t>3</w:t>
                        </w:r>
                        <w:r w:rsidRPr="00BC1D04">
                          <w:rPr>
                            <w:b/>
                            <w:color w:val="000000" w:themeColor="text1"/>
                            <w:kern w:val="24"/>
                          </w:rPr>
                          <w:t xml:space="preserve">. </w:t>
                        </w:r>
                        <w:r>
                          <w:rPr>
                            <w:color w:val="000000" w:themeColor="text1"/>
                            <w:kern w:val="24"/>
                          </w:rPr>
                          <w:t>Sample character</w:t>
                        </w:r>
                        <w:r w:rsidR="00421769">
                          <w:rPr>
                            <w:color w:val="000000" w:themeColor="text1"/>
                            <w:kern w:val="24"/>
                          </w:rPr>
                          <w:t>istics per connectivity-based biotype</w:t>
                        </w:r>
                        <w:r>
                          <w:rPr>
                            <w:color w:val="000000" w:themeColor="text1"/>
                            <w:kern w:val="24"/>
                          </w:rPr>
                          <w:t xml:space="preserve">. Green indicates </w:t>
                        </w:r>
                        <w:r>
                          <w:rPr>
                            <w:i/>
                            <w:iCs/>
                            <w:color w:val="000000" w:themeColor="text1"/>
                            <w:kern w:val="24"/>
                          </w:rPr>
                          <w:t xml:space="preserve">Diffuse-connected </w:t>
                        </w:r>
                        <w:r w:rsidR="00421769">
                          <w:rPr>
                            <w:color w:val="000000" w:themeColor="text1"/>
                            <w:kern w:val="24"/>
                          </w:rPr>
                          <w:t>biotype</w:t>
                        </w:r>
                        <w:r>
                          <w:rPr>
                            <w:color w:val="000000" w:themeColor="text1"/>
                            <w:kern w:val="24"/>
                          </w:rPr>
                          <w:t xml:space="preserve"> and blue indicates </w:t>
                        </w:r>
                        <w:r>
                          <w:rPr>
                            <w:i/>
                            <w:iCs/>
                            <w:color w:val="000000" w:themeColor="text1"/>
                            <w:kern w:val="24"/>
                          </w:rPr>
                          <w:t xml:space="preserve">Hyper-connected </w:t>
                        </w:r>
                        <w:r w:rsidR="00421769">
                          <w:rPr>
                            <w:color w:val="000000" w:themeColor="text1"/>
                            <w:kern w:val="24"/>
                          </w:rPr>
                          <w:t>biotype. Biotypes</w:t>
                        </w:r>
                        <w:r>
                          <w:rPr>
                            <w:color w:val="000000" w:themeColor="text1"/>
                            <w:kern w:val="24"/>
                          </w:rPr>
                          <w:t xml:space="preserve"> did not differ on </w:t>
                        </w:r>
                        <w:r>
                          <w:rPr>
                            <w:b/>
                            <w:bCs/>
                            <w:color w:val="000000" w:themeColor="text1"/>
                            <w:kern w:val="24"/>
                          </w:rPr>
                          <w:t xml:space="preserve">(B) </w:t>
                        </w:r>
                        <w:r>
                          <w:rPr>
                            <w:color w:val="000000" w:themeColor="text1"/>
                            <w:kern w:val="24"/>
                          </w:rPr>
                          <w:t xml:space="preserve">head movement (mean framewise displacement in mm), </w:t>
                        </w:r>
                        <w:r>
                          <w:rPr>
                            <w:b/>
                            <w:bCs/>
                            <w:color w:val="000000" w:themeColor="text1"/>
                            <w:kern w:val="24"/>
                          </w:rPr>
                          <w:t xml:space="preserve">(C) </w:t>
                        </w:r>
                        <w:r>
                          <w:rPr>
                            <w:color w:val="000000" w:themeColor="text1"/>
                            <w:kern w:val="24"/>
                          </w:rPr>
                          <w:t xml:space="preserve">fluid and verbal IQ at age 10, or </w:t>
                        </w:r>
                        <w:r>
                          <w:rPr>
                            <w:b/>
                            <w:bCs/>
                            <w:color w:val="000000" w:themeColor="text1"/>
                            <w:kern w:val="24"/>
                          </w:rPr>
                          <w:t xml:space="preserve">(D) </w:t>
                        </w:r>
                        <w:r>
                          <w:rPr>
                            <w:color w:val="000000" w:themeColor="text1"/>
                            <w:kern w:val="24"/>
                          </w:rPr>
                          <w:t xml:space="preserve">substance use risk score at age 14. </w:t>
                        </w:r>
                      </w:p>
                    </w:txbxContent>
                  </v:textbox>
                </v:shape>
                <v:group id="Group 237" o:spid="_x0000_s1030" style="position:absolute;width:87315;height:59436" coordsize="87315,5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PR0yQAAAOEAAAAPAAAAZHJzL2Rvd25yZXYueG1sRI9Ba8JA&#10;FITvBf/D8oTedBOlVaKriNbiQQpVQbw9ss8kmH0bsmsS/71bEHoZGIb5hpkvO1OKhmpXWFYQDyMQ&#10;xKnVBWcKTsftYArCeWSNpWVS8CAHy0XvbY6Jti3/UnPwmQgQdgkqyL2vEildmpNBN7QVcciutjbo&#10;g60zqWtsA9yUchRFn9JgwWEhx4rWOaW3w90o+G6xXY3jr2Z/u64fl+PHz3kfk1Lv/W4zC7KagfDU&#10;+f/GC7HTCkbjCfw9Cm9ALp4AAAD//wMAUEsBAi0AFAAGAAgAAAAhANvh9svuAAAAhQEAABMAAAAA&#10;AAAAAAAAAAAAAAAAAFtDb250ZW50X1R5cGVzXS54bWxQSwECLQAUAAYACAAAACEAWvQsW78AAAAV&#10;AQAACwAAAAAAAAAAAAAAAAAfAQAAX3JlbHMvLnJlbHNQSwECLQAUAAYACAAAACEAnTj0dMkAAADh&#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1" o:spid="_x0000_s1031" type="#_x0000_t75" style="position:absolute;width:75692;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T3VyQAAAOEAAAAPAAAAZHJzL2Rvd25yZXYueG1sRI9Ba8JA&#10;FITvBf/D8gq9FN1EQWp0FdGWehK0RfH2yD6T0OzbuLuN6b93BaGXgWGYb5jZojO1aMn5yrKCdJCA&#10;IM6trrhQ8P310X8D4QOyxtoyKfgjD4t572mGmbZX3lG7D4WIEPYZKihDaDIpfV6SQT+wDXHMztYZ&#10;DNG6QmqH1wg3tRwmyVgarDgulNjQqqT8Z/9rFLxPLtt8d/w0Zntx8pAmp/Z11Cj18tytp1GWUxCB&#10;uvDfeCA2WsFwlML9UXwDcn4DAAD//wMAUEsBAi0AFAAGAAgAAAAhANvh9svuAAAAhQEAABMAAAAA&#10;AAAAAAAAAAAAAAAAAFtDb250ZW50X1R5cGVzXS54bWxQSwECLQAUAAYACAAAACEAWvQsW78AAAAV&#10;AQAACwAAAAAAAAAAAAAAAAAfAQAAX3JlbHMvLnJlbHNQSwECLQAUAAYACAAAACEAzRE91ckAAADh&#10;AAAADwAAAAAAAAAAAAAAAAAHAgAAZHJzL2Rvd25yZXYueG1sUEsFBgAAAAADAAMAtwAAAP0CAAAA&#10;AA==&#10;">
                    <v:imagedata r:id="rId14" o:title=""/>
                  </v:shape>
                  <v:group id="Group 5" o:spid="_x0000_s1032" style="position:absolute;left:71164;top:3048;width:16151;height:6596" coordsize="16150,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1fsyQAAAOEAAAAPAAAAZHJzL2Rvd25yZXYueG1sRI9Pa8JA&#10;FMTvBb/D8oTe6iYRi0RXEbXFgwj+AfH2yD6TYPZtyG6T+O27BaGXgWGY3zDzZW8q0VLjSssK4lEE&#10;gjizuuRcweX89TEF4TyyxsoyKXiSg+Vi8DbHVNuOj9SefC4ChF2KCgrv61RKlxVk0I1sTRyyu20M&#10;+mCbXOoGuwA3lUyi6FMaLDksFFjTuqDscfoxCr477FbjeNvuH/f183aeHK77mJR6H/abWZDVDISn&#10;3v83XoidVpCME/h7FN6AXPwCAAD//wMAUEsBAi0AFAAGAAgAAAAhANvh9svuAAAAhQEAABMAAAAA&#10;AAAAAAAAAAAAAAAAAFtDb250ZW50X1R5cGVzXS54bWxQSwECLQAUAAYACAAAACEAWvQsW78AAAAV&#10;AQAACwAAAAAAAAAAAAAAAAAfAQAAX3JlbHMvLnJlbHNQSwECLQAUAAYACAAAACEAjU9X7MkAAADh&#10;AAAADwAAAAAAAAAAAAAAAAAHAgAAZHJzL2Rvd25yZXYueG1sUEsFBgAAAAADAAMAtwAAAP0CAAAA&#10;AA==&#10;">
                    <v:rect id="Rectangle 233" o:spid="_x0000_s1033" style="position:absolute;top:4138;width:2354;height:2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3mwxQAAAOEAAAAPAAAAZHJzL2Rvd25yZXYueG1sRI/BasMw&#10;EETvhfyD2EJvjVwbTOpECSYlJtemBV8Xa2ObWCsjqbbz91Wg0MvAMMwbZndYzCAmcr63rOBtnYAg&#10;bqzuuVXw/XV63YDwAVnjYJkU3MnDYb962mGh7cyfNF1CKyKEfYEKuhDGQkrfdGTQr+1IHLOrdQZD&#10;tK6V2uEc4WaQaZLk0mDPcaHDkY4dNbfLj1FQV2Uoqzp3Zb1pDFGfzcs7K/XyvHxso5RbEIGW8N/4&#10;Q5y1gjTL4PEovgG5/wUAAP//AwBQSwECLQAUAAYACAAAACEA2+H2y+4AAACFAQAAEwAAAAAAAAAA&#10;AAAAAAAAAAAAW0NvbnRlbnRfVHlwZXNdLnhtbFBLAQItABQABgAIAAAAIQBa9CxbvwAAABUBAAAL&#10;AAAAAAAAAAAAAAAAAB8BAABfcmVscy8ucmVsc1BLAQItABQABgAIAAAAIQCcM3mwxQAAAOEAAAAP&#10;AAAAAAAAAAAAAAAAAAcCAABkcnMvZG93bnJldi54bWxQSwUGAAAAAAMAAwC3AAAA+QIAAAAA&#10;" fillcolor="#3f86e7" strokecolor="black [3213]" strokeweight="1pt"/>
                    <v:rect id="Rectangle 234" o:spid="_x0000_s1034" style="position:absolute;top:207;width:2354;height:2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tTxxwAAAOEAAAAPAAAAZHJzL2Rvd25yZXYueG1sRI9Ra8Iw&#10;FIXfB/sP4Qq+zdTqNqlGKduU7XFdf8CluWuLyU1oMu3+vREEXw4cDuc7nM1utEacaAi9YwXzWQaC&#10;uHG651ZB/bN/WoEIEVmjcUwK/inAbvv4sMFCuzN/06mKrUgQDgUq6GL0hZSh6chimDlPnLJfN1iM&#10;yQ6t1AOeE9wamWfZi7TYc1ro0NNbR82x+rMKuPar+tlXr8cvY/b4UZftIS+Vmk7G93WScg0i0hjv&#10;jRviUyvIF0u4PkpvQG4vAAAA//8DAFBLAQItABQABgAIAAAAIQDb4fbL7gAAAIUBAAATAAAAAAAA&#10;AAAAAAAAAAAAAABbQ29udGVudF9UeXBlc10ueG1sUEsBAi0AFAAGAAgAAAAhAFr0LFu/AAAAFQEA&#10;AAsAAAAAAAAAAAAAAAAAHwEAAF9yZWxzLy5yZWxzUEsBAi0AFAAGAAgAAAAhACt21PHHAAAA4QAA&#10;AA8AAAAAAAAAAAAAAAAABwIAAGRycy9kb3ducmV2LnhtbFBLBQYAAAAAAwADALcAAAD7AgAAAAA=&#10;" fillcolor="#5ac971" strokecolor="black [3213]" strokeweight="1pt"/>
                    <v:shape id="_x0000_s1035" type="#_x0000_t202" style="position:absolute;left:2149;width:140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u1sxgAAAOEAAAAPAAAAZHJzL2Rvd25yZXYueG1sRI9Ba8JA&#10;FITvhf6H5Qne6kaLpURXkWrBg5fa9P7IvmaD2bch+zTx37uC4GVgGOYbZrkefKMu1MU6sIHpJANF&#10;XAZbc2Wg+P1++wQVBdliE5gMXCnCevX6ssTchp5/6HKUSiUIxxwNOJE21zqWjjzGSWiJU/YfOo+S&#10;bFdp22Gf4L7Rsyz70B5rTgsOW/pyVJ6OZ29AxG6m12Ln4/5vOGx7l5VzLIwZj4btIslmAUpokGfj&#10;gdhbA7P3OdwfpTegVzcAAAD//wMAUEsBAi0AFAAGAAgAAAAhANvh9svuAAAAhQEAABMAAAAAAAAA&#10;AAAAAAAAAAAAAFtDb250ZW50X1R5cGVzXS54bWxQSwECLQAUAAYACAAAACEAWvQsW78AAAAVAQAA&#10;CwAAAAAAAAAAAAAAAAAfAQAAX3JlbHMvLnJlbHNQSwECLQAUAAYACAAAACEAQF7tbMYAAADhAAAA&#10;DwAAAAAAAAAAAAAAAAAHAgAAZHJzL2Rvd25yZXYueG1sUEsFBgAAAAADAAMAtwAAAPoCAAAAAA==&#10;" filled="f" stroked="f">
                      <v:textbox style="mso-fit-shape-to-text:t">
                        <w:txbxContent>
                          <w:p w14:paraId="1DA68F2B" w14:textId="77777777" w:rsidR="00F45D52" w:rsidRDefault="00F45D52" w:rsidP="00F45D52">
                            <w:pPr>
                              <w:pStyle w:val="NormalWeb"/>
                              <w:spacing w:before="0" w:beforeAutospacing="0" w:after="0" w:afterAutospacing="0"/>
                            </w:pPr>
                            <w:r>
                              <w:rPr>
                                <w:i/>
                                <w:iCs/>
                                <w:color w:val="000000" w:themeColor="text1"/>
                                <w:kern w:val="24"/>
                              </w:rPr>
                              <w:t>Diffuse-connected</w:t>
                            </w:r>
                          </w:p>
                        </w:txbxContent>
                      </v:textbox>
                    </v:shape>
                    <v:shape id="_x0000_s1036" type="#_x0000_t202" style="position:absolute;left:2148;top:3929;width:127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HMbxgAAAOEAAAAPAAAAZHJzL2Rvd25yZXYueG1sRI9Ba8JA&#10;FITvhf6H5RW81Y0WRaKrSG3Bgxc1vT+yr9nQ7NuQfTXx37uC4GVgGOYbZrUZfKMu1MU6sIHJOANF&#10;XAZbc2WgOH+/L0BFQbbYBCYDV4qwWb++rDC3oecjXU5SqQThmKMBJ9LmWsfSkcc4Di1xyn5D51GS&#10;7SptO+wT3Dd6mmVz7bHmtOCwpU9H5d/p3xsQsdvJtfjycf8zHHa9y8oZFsaM3obdMsl2CUpokGfj&#10;gdhbA9OPOdwfpTeg1zcAAAD//wMAUEsBAi0AFAAGAAgAAAAhANvh9svuAAAAhQEAABMAAAAAAAAA&#10;AAAAAAAAAAAAAFtDb250ZW50X1R5cGVzXS54bWxQSwECLQAUAAYACAAAACEAWvQsW78AAAAVAQAA&#10;CwAAAAAAAAAAAAAAAAAfAQAAX3JlbHMvLnJlbHNQSwECLQAUAAYACAAAACEAsIxzG8YAAADhAAAA&#10;DwAAAAAAAAAAAAAAAAAHAgAAZHJzL2Rvd25yZXYueG1sUEsFBgAAAAADAAMAtwAAAPoCAAAAAA==&#10;" filled="f" stroked="f">
                      <v:textbox style="mso-fit-shape-to-text:t">
                        <w:txbxContent>
                          <w:p w14:paraId="3D151821" w14:textId="77777777" w:rsidR="00F45D52" w:rsidRDefault="00F45D52" w:rsidP="00F45D52">
                            <w:pPr>
                              <w:pStyle w:val="NormalWeb"/>
                              <w:spacing w:before="0" w:beforeAutospacing="0" w:after="0" w:afterAutospacing="0"/>
                            </w:pPr>
                            <w:r>
                              <w:rPr>
                                <w:i/>
                                <w:iCs/>
                                <w:color w:val="000000" w:themeColor="text1"/>
                                <w:kern w:val="24"/>
                              </w:rPr>
                              <w:t>Hyper-connected</w:t>
                            </w:r>
                          </w:p>
                        </w:txbxContent>
                      </v:textbox>
                    </v:shape>
                  </v:group>
                </v:group>
              </v:group>
            </w:pict>
          </mc:Fallback>
        </mc:AlternateContent>
      </w:r>
    </w:p>
    <w:p w14:paraId="74788114" w14:textId="5053B8A8" w:rsidR="008172AB" w:rsidRDefault="00BA310F" w:rsidP="00851BEB">
      <w:pPr>
        <w:rPr>
          <w:rFonts w:ascii="Times New Roman" w:hAnsi="Times New Roman" w:cs="Times New Roman"/>
        </w:rPr>
      </w:pPr>
      <w:r w:rsidRPr="003D389C">
        <w:rPr>
          <w:rFonts w:ascii="Times New Roman" w:hAnsi="Times New Roman" w:cs="Times New Roman"/>
          <w:noProof/>
        </w:rPr>
        <w:lastRenderedPageBreak/>
        <mc:AlternateContent>
          <mc:Choice Requires="wps">
            <w:drawing>
              <wp:anchor distT="0" distB="0" distL="114300" distR="114300" simplePos="0" relativeHeight="251692032" behindDoc="0" locked="0" layoutInCell="1" allowOverlap="1" wp14:anchorId="6CB57325" wp14:editId="248DC341">
                <wp:simplePos x="0" y="0"/>
                <wp:positionH relativeFrom="column">
                  <wp:posOffset>-375580</wp:posOffset>
                </wp:positionH>
                <wp:positionV relativeFrom="page">
                  <wp:posOffset>661368</wp:posOffset>
                </wp:positionV>
                <wp:extent cx="8733155" cy="307340"/>
                <wp:effectExtent l="0" t="0" r="0" b="0"/>
                <wp:wrapNone/>
                <wp:docPr id="1" name="TextBox 4"/>
                <wp:cNvGraphicFramePr/>
                <a:graphic xmlns:a="http://schemas.openxmlformats.org/drawingml/2006/main">
                  <a:graphicData uri="http://schemas.microsoft.com/office/word/2010/wordprocessingShape">
                    <wps:wsp>
                      <wps:cNvSpPr txBox="1"/>
                      <wps:spPr>
                        <a:xfrm>
                          <a:off x="0" y="0"/>
                          <a:ext cx="8733155" cy="307340"/>
                        </a:xfrm>
                        <a:prstGeom prst="rect">
                          <a:avLst/>
                        </a:prstGeom>
                        <a:noFill/>
                      </wps:spPr>
                      <wps:txbx>
                        <w:txbxContent>
                          <w:p w14:paraId="416C1417" w14:textId="5B27FD49" w:rsidR="00BA310F" w:rsidRPr="008172AB" w:rsidRDefault="00BA310F" w:rsidP="00BA310F">
                            <w:pPr>
                              <w:pStyle w:val="NormalWeb"/>
                              <w:spacing w:before="0" w:beforeAutospacing="0" w:after="0" w:afterAutospacing="0"/>
                            </w:pPr>
                            <w:r>
                              <w:rPr>
                                <w:b/>
                                <w:color w:val="000000" w:themeColor="text1"/>
                                <w:kern w:val="24"/>
                              </w:rPr>
                              <w:t xml:space="preserve">Supplemental Table 1. </w:t>
                            </w:r>
                            <w:r w:rsidR="00421769">
                              <w:rPr>
                                <w:color w:val="000000" w:themeColor="text1"/>
                                <w:kern w:val="24"/>
                              </w:rPr>
                              <w:t>Biotype</w:t>
                            </w:r>
                            <w:r w:rsidR="00EB2F51">
                              <w:rPr>
                                <w:color w:val="000000" w:themeColor="text1"/>
                                <w:kern w:val="24"/>
                              </w:rPr>
                              <w:t xml:space="preserve"> differences in network level connectivity path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CB57325" id="TextBox 4" o:spid="_x0000_s1037" type="#_x0000_t202" style="position:absolute;margin-left:-29.55pt;margin-top:52.1pt;width:687.65pt;height:24.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xfmwEAACoDAAAOAAAAZHJzL2Uyb0RvYy54bWysUstOGzEU3SP1HyzvG08IKWiUCYIi2FQt&#10;EvABjsfOWBr7utdOZvL3vXYeQNkhNn7cx/E553pxPbqebTVGC77h00nFmfYKWuvXDX95vv9+xVlM&#10;0reyB68bvtORXy+/nS2GUOtz6KBvNTIC8bEeQsO7lEItRFSddjJOIGhPSQPoZKIrrkWLciB014vz&#10;qvohBsA2ICgdI0Xv9km+LPjGaJX+GBN1Yn3DiVsqK5Z1lVexXMh6jTJ0Vh1oyE+wcNJ6evQEdSeT&#10;ZBu0H6CcVQgRTJoocAKMsUoXDaRmWv2n5qmTQRctZE4MJ5vi18Gq39tHZLal2XHmpaMRPesx3cLI&#10;LooguvyKiWwSQ4h1Kc/mluNToN40UnFup5ocjxTMTowGXd5JI6M8mb87GU6gTFHw6nI2m87nnCnK&#10;zarL2UWZiHjtDhjTgwbH8qHhSAMttOT2wErWx5L8mId72/dHtnsqmVQaV2NROT/SXEG7I/YDjb7h&#10;8e9GouYMU/8Tyk/Zg91sEhh7Ur/vOVhBA6HTu4m/vZeq1y++/AcAAP//AwBQSwMEFAAGAAgAAAAh&#10;AHBNxyPiAAAAEQEAAA8AAABkcnMvZG93bnJldi54bWxMT8tOwzAQvCPxD9YicWvthCaiaZwKUXEF&#10;UR4SNzfeJhHxOordJvw92xNcVrOa2dmZcju7XpxxDJ0nDclSgUCqve2o0fD+9rS4BxGiIWt6T6jh&#10;BwNsq+ur0hTWT/SK531sBJtQKIyGNsahkDLULToTln5AYu7oR2cir2Mj7WgmNne9TJXKpTMd8YfW&#10;DPjYYv29PzkNH8/Hr8+Veml2LhsmPytJbi21vr2ZdxseDxsQEef4dwGXDpwfKg528CeyQfQaFtk6&#10;YSkTapWCuCjukpzRgVGW5iCrUv5vUv0CAAD//wMAUEsBAi0AFAAGAAgAAAAhALaDOJL+AAAA4QEA&#10;ABMAAAAAAAAAAAAAAAAAAAAAAFtDb250ZW50X1R5cGVzXS54bWxQSwECLQAUAAYACAAAACEAOP0h&#10;/9YAAACUAQAACwAAAAAAAAAAAAAAAAAvAQAAX3JlbHMvLnJlbHNQSwECLQAUAAYACAAAACEAx8hM&#10;X5sBAAAqAwAADgAAAAAAAAAAAAAAAAAuAgAAZHJzL2Uyb0RvYy54bWxQSwECLQAUAAYACAAAACEA&#10;cE3HI+IAAAARAQAADwAAAAAAAAAAAAAAAAD1AwAAZHJzL2Rvd25yZXYueG1sUEsFBgAAAAAEAAQA&#10;8wAAAAQFAAAAAA==&#10;" filled="f" stroked="f">
                <v:textbox>
                  <w:txbxContent>
                    <w:p w14:paraId="416C1417" w14:textId="5B27FD49" w:rsidR="00BA310F" w:rsidRPr="008172AB" w:rsidRDefault="00BA310F" w:rsidP="00BA310F">
                      <w:pPr>
                        <w:pStyle w:val="NormalWeb"/>
                        <w:spacing w:before="0" w:beforeAutospacing="0" w:after="0" w:afterAutospacing="0"/>
                      </w:pPr>
                      <w:r>
                        <w:rPr>
                          <w:b/>
                          <w:color w:val="000000" w:themeColor="text1"/>
                          <w:kern w:val="24"/>
                        </w:rPr>
                        <w:t xml:space="preserve">Supplemental Table 1. </w:t>
                      </w:r>
                      <w:r w:rsidR="00421769">
                        <w:rPr>
                          <w:color w:val="000000" w:themeColor="text1"/>
                          <w:kern w:val="24"/>
                        </w:rPr>
                        <w:t>Biotype</w:t>
                      </w:r>
                      <w:r w:rsidR="00EB2F51">
                        <w:rPr>
                          <w:color w:val="000000" w:themeColor="text1"/>
                          <w:kern w:val="24"/>
                        </w:rPr>
                        <w:t xml:space="preserve"> differences in network level connectivity paths</w:t>
                      </w:r>
                    </w:p>
                  </w:txbxContent>
                </v:textbox>
                <w10:wrap anchory="page"/>
              </v:shape>
            </w:pict>
          </mc:Fallback>
        </mc:AlternateContent>
      </w:r>
    </w:p>
    <w:tbl>
      <w:tblPr>
        <w:tblpPr w:leftFromText="180" w:rightFromText="180" w:vertAnchor="text" w:horzAnchor="margin" w:tblpY="509"/>
        <w:tblW w:w="8858" w:type="dxa"/>
        <w:tblCellMar>
          <w:left w:w="0" w:type="dxa"/>
          <w:right w:w="0" w:type="dxa"/>
        </w:tblCellMar>
        <w:tblLook w:val="0600" w:firstRow="0" w:lastRow="0" w:firstColumn="0" w:lastColumn="0" w:noHBand="1" w:noVBand="1"/>
      </w:tblPr>
      <w:tblGrid>
        <w:gridCol w:w="1731"/>
        <w:gridCol w:w="1228"/>
        <w:gridCol w:w="944"/>
        <w:gridCol w:w="1338"/>
        <w:gridCol w:w="921"/>
        <w:gridCol w:w="702"/>
        <w:gridCol w:w="1009"/>
        <w:gridCol w:w="985"/>
      </w:tblGrid>
      <w:tr w:rsidR="00387D4C" w:rsidRPr="008A583E" w14:paraId="25F9CF62" w14:textId="77777777" w:rsidTr="00EC24C4">
        <w:trPr>
          <w:trHeight w:val="410"/>
        </w:trPr>
        <w:tc>
          <w:tcPr>
            <w:tcW w:w="1731"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6A4B7F7C"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Pathway</w:t>
            </w:r>
          </w:p>
        </w:tc>
        <w:tc>
          <w:tcPr>
            <w:tcW w:w="2172" w:type="dxa"/>
            <w:gridSpan w:val="2"/>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6D669CAC" w14:textId="115B3A4E"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i/>
                <w:iCs/>
                <w:color w:val="000000"/>
                <w:kern w:val="24"/>
                <w:u w:val="single"/>
              </w:rPr>
              <w:t>Diffuse</w:t>
            </w:r>
            <w:r w:rsidR="00EC24C4">
              <w:rPr>
                <w:rFonts w:ascii="Times New Roman" w:eastAsia="Times New Roman" w:hAnsi="Times New Roman" w:cs="Times New Roman"/>
                <w:i/>
                <w:iCs/>
                <w:color w:val="000000"/>
                <w:kern w:val="24"/>
                <w:u w:val="single"/>
              </w:rPr>
              <w:t>ly</w:t>
            </w:r>
            <w:r w:rsidRPr="008A583E">
              <w:rPr>
                <w:rFonts w:ascii="Times New Roman" w:eastAsia="Times New Roman" w:hAnsi="Times New Roman" w:cs="Times New Roman"/>
                <w:i/>
                <w:iCs/>
                <w:color w:val="000000"/>
                <w:kern w:val="24"/>
                <w:u w:val="single"/>
              </w:rPr>
              <w:t>-connected</w:t>
            </w:r>
          </w:p>
        </w:tc>
        <w:tc>
          <w:tcPr>
            <w:tcW w:w="2259" w:type="dxa"/>
            <w:gridSpan w:val="2"/>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14957084"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i/>
                <w:iCs/>
                <w:color w:val="000000"/>
                <w:kern w:val="24"/>
                <w:u w:val="single"/>
              </w:rPr>
              <w:t>Hyper-connected</w:t>
            </w:r>
          </w:p>
        </w:tc>
        <w:tc>
          <w:tcPr>
            <w:tcW w:w="702"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440A3F82" w14:textId="77777777" w:rsidR="00387D4C" w:rsidRPr="008A583E" w:rsidRDefault="00387D4C" w:rsidP="00387D4C">
            <w:pPr>
              <w:rPr>
                <w:rFonts w:ascii="Arial" w:eastAsia="Times New Roman" w:hAnsi="Arial" w:cs="Arial"/>
                <w:sz w:val="36"/>
                <w:szCs w:val="36"/>
              </w:rPr>
            </w:pPr>
          </w:p>
        </w:tc>
        <w:tc>
          <w:tcPr>
            <w:tcW w:w="1009"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583349F9" w14:textId="77777777" w:rsidR="00387D4C" w:rsidRPr="008A583E" w:rsidRDefault="00387D4C" w:rsidP="00387D4C">
            <w:pPr>
              <w:rPr>
                <w:rFonts w:ascii="Times New Roman" w:eastAsia="Times New Roman" w:hAnsi="Times New Roman" w:cs="Times New Roman"/>
                <w:sz w:val="20"/>
                <w:szCs w:val="20"/>
              </w:rPr>
            </w:pPr>
          </w:p>
        </w:tc>
        <w:tc>
          <w:tcPr>
            <w:tcW w:w="985"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42A9B6F0" w14:textId="77777777" w:rsidR="00387D4C" w:rsidRPr="008A583E" w:rsidRDefault="00387D4C" w:rsidP="00387D4C">
            <w:pPr>
              <w:rPr>
                <w:rFonts w:ascii="Times New Roman" w:eastAsia="Times New Roman" w:hAnsi="Times New Roman" w:cs="Times New Roman"/>
                <w:sz w:val="20"/>
                <w:szCs w:val="20"/>
              </w:rPr>
            </w:pPr>
          </w:p>
        </w:tc>
      </w:tr>
      <w:tr w:rsidR="00387D4C" w:rsidRPr="008A583E" w14:paraId="18D89C5E" w14:textId="77777777" w:rsidTr="00EC24C4">
        <w:trPr>
          <w:trHeight w:val="364"/>
        </w:trPr>
        <w:tc>
          <w:tcPr>
            <w:tcW w:w="1731"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7B95B6D1" w14:textId="77777777" w:rsidR="00387D4C" w:rsidRPr="008A583E" w:rsidRDefault="00387D4C" w:rsidP="00387D4C">
            <w:pPr>
              <w:rPr>
                <w:rFonts w:ascii="Arial" w:eastAsia="Times New Roman" w:hAnsi="Arial" w:cs="Arial"/>
                <w:sz w:val="36"/>
                <w:szCs w:val="36"/>
              </w:rPr>
            </w:pPr>
          </w:p>
        </w:tc>
        <w:tc>
          <w:tcPr>
            <w:tcW w:w="1228"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3993766C"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M</w:t>
            </w:r>
          </w:p>
        </w:tc>
        <w:tc>
          <w:tcPr>
            <w:tcW w:w="943"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6932E8DF"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SD</w:t>
            </w:r>
          </w:p>
        </w:tc>
        <w:tc>
          <w:tcPr>
            <w:tcW w:w="1338"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611C9278"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M</w:t>
            </w:r>
          </w:p>
        </w:tc>
        <w:tc>
          <w:tcPr>
            <w:tcW w:w="920"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202BEF2C"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SD</w:t>
            </w:r>
          </w:p>
        </w:tc>
        <w:tc>
          <w:tcPr>
            <w:tcW w:w="702"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50831BD6"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W</w:t>
            </w:r>
          </w:p>
        </w:tc>
        <w:tc>
          <w:tcPr>
            <w:tcW w:w="1009"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50CFCB11"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i/>
                <w:iCs/>
                <w:color w:val="000000"/>
                <w:kern w:val="24"/>
              </w:rPr>
              <w:t>p</w:t>
            </w:r>
          </w:p>
        </w:tc>
        <w:tc>
          <w:tcPr>
            <w:tcW w:w="985" w:type="dxa"/>
            <w:tcBorders>
              <w:top w:val="nil"/>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center"/>
            <w:hideMark/>
          </w:tcPr>
          <w:p w14:paraId="4EAE1B59"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 xml:space="preserve">FDR </w:t>
            </w:r>
            <w:r w:rsidRPr="008A583E">
              <w:rPr>
                <w:rFonts w:ascii="Times New Roman" w:eastAsia="Times New Roman" w:hAnsi="Times New Roman" w:cs="Times New Roman"/>
                <w:i/>
                <w:iCs/>
                <w:color w:val="000000"/>
                <w:kern w:val="24"/>
              </w:rPr>
              <w:t>p</w:t>
            </w:r>
          </w:p>
        </w:tc>
      </w:tr>
      <w:tr w:rsidR="00387D4C" w:rsidRPr="008A583E" w14:paraId="5A380435" w14:textId="77777777" w:rsidTr="00EC24C4">
        <w:trPr>
          <w:trHeight w:val="193"/>
        </w:trPr>
        <w:tc>
          <w:tcPr>
            <w:tcW w:w="1731"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48F372ED"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rPr>
              <w:t>DMN -&gt; VAN</w:t>
            </w:r>
          </w:p>
        </w:tc>
        <w:tc>
          <w:tcPr>
            <w:tcW w:w="1228"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E8CD174"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41</w:t>
            </w:r>
          </w:p>
        </w:tc>
        <w:tc>
          <w:tcPr>
            <w:tcW w:w="943"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B4C2370"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65</w:t>
            </w:r>
          </w:p>
        </w:tc>
        <w:tc>
          <w:tcPr>
            <w:tcW w:w="1338"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72F8406C"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cs-CZ"/>
              </w:rPr>
              <w:t>1.45</w:t>
            </w:r>
          </w:p>
        </w:tc>
        <w:tc>
          <w:tcPr>
            <w:tcW w:w="920"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8CC6D0A"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cs-CZ"/>
              </w:rPr>
              <w:t>.76</w:t>
            </w:r>
          </w:p>
        </w:tc>
        <w:tc>
          <w:tcPr>
            <w:tcW w:w="702"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57FF193"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cs-CZ"/>
              </w:rPr>
              <w:t>163</w:t>
            </w:r>
          </w:p>
        </w:tc>
        <w:tc>
          <w:tcPr>
            <w:tcW w:w="1009" w:type="dxa"/>
            <w:tcBorders>
              <w:top w:val="single" w:sz="8" w:space="0" w:color="000000"/>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68635F2E" w14:textId="091CA72B"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cs-CZ"/>
              </w:rPr>
              <w:t>.00</w:t>
            </w:r>
            <w:r w:rsidR="00EC24C4">
              <w:rPr>
                <w:rFonts w:ascii="Times New Roman" w:eastAsia="Times New Roman" w:hAnsi="Times New Roman" w:cs="Times New Roman"/>
                <w:b/>
                <w:bCs/>
                <w:color w:val="000000"/>
                <w:kern w:val="24"/>
                <w:lang w:val="cs-CZ"/>
              </w:rPr>
              <w:t>*</w:t>
            </w:r>
          </w:p>
        </w:tc>
        <w:tc>
          <w:tcPr>
            <w:tcW w:w="985" w:type="dxa"/>
            <w:tcBorders>
              <w:top w:val="single" w:sz="8" w:space="0" w:color="000000"/>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47474C31" w14:textId="7901431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nb-NO"/>
              </w:rPr>
              <w:t>0.00</w:t>
            </w:r>
            <w:r w:rsidR="00EC24C4">
              <w:rPr>
                <w:rFonts w:ascii="Times New Roman" w:eastAsia="Times New Roman" w:hAnsi="Times New Roman" w:cs="Times New Roman"/>
                <w:b/>
                <w:bCs/>
                <w:color w:val="000000"/>
                <w:kern w:val="24"/>
                <w:lang w:val="nb-NO"/>
              </w:rPr>
              <w:t>*</w:t>
            </w:r>
          </w:p>
        </w:tc>
      </w:tr>
      <w:tr w:rsidR="00387D4C" w:rsidRPr="008A583E" w14:paraId="4B6662A7" w14:textId="77777777" w:rsidTr="00EC24C4">
        <w:trPr>
          <w:trHeight w:val="193"/>
        </w:trPr>
        <w:tc>
          <w:tcPr>
            <w:tcW w:w="1731"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2064D41"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rPr>
              <w:t>DMN -&gt; CCN</w:t>
            </w:r>
          </w:p>
        </w:tc>
        <w:tc>
          <w:tcPr>
            <w:tcW w:w="122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6CE94F3"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41</w:t>
            </w:r>
          </w:p>
        </w:tc>
        <w:tc>
          <w:tcPr>
            <w:tcW w:w="943"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2E34FC0E"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75</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41B66D64"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1.95</w:t>
            </w:r>
          </w:p>
        </w:tc>
        <w:tc>
          <w:tcPr>
            <w:tcW w:w="920"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0E8F7A09"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22</w:t>
            </w:r>
          </w:p>
        </w:tc>
        <w:tc>
          <w:tcPr>
            <w:tcW w:w="702"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149638B"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76</w:t>
            </w:r>
          </w:p>
        </w:tc>
        <w:tc>
          <w:tcPr>
            <w:tcW w:w="1009"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677C8EC8" w14:textId="2B45E2FB"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is-IS"/>
              </w:rPr>
              <w:t>.00</w:t>
            </w:r>
            <w:r w:rsidR="00EC24C4">
              <w:rPr>
                <w:rFonts w:ascii="Times New Roman" w:eastAsia="Times New Roman" w:hAnsi="Times New Roman" w:cs="Times New Roman"/>
                <w:b/>
                <w:bCs/>
                <w:color w:val="000000"/>
                <w:kern w:val="24"/>
                <w:lang w:val="is-IS"/>
              </w:rPr>
              <w:t>*</w:t>
            </w:r>
          </w:p>
        </w:tc>
        <w:tc>
          <w:tcPr>
            <w:tcW w:w="98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307E6CD8" w14:textId="28D7C730"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is-IS"/>
              </w:rPr>
              <w:t>0.00</w:t>
            </w:r>
            <w:r w:rsidR="00EC24C4">
              <w:rPr>
                <w:rFonts w:ascii="Times New Roman" w:eastAsia="Times New Roman" w:hAnsi="Times New Roman" w:cs="Times New Roman"/>
                <w:b/>
                <w:bCs/>
                <w:color w:val="000000"/>
                <w:kern w:val="24"/>
                <w:lang w:val="is-IS"/>
              </w:rPr>
              <w:t>*</w:t>
            </w:r>
          </w:p>
        </w:tc>
      </w:tr>
      <w:tr w:rsidR="00387D4C" w:rsidRPr="008A583E" w14:paraId="618533EC" w14:textId="77777777" w:rsidTr="00EC24C4">
        <w:trPr>
          <w:trHeight w:val="193"/>
        </w:trPr>
        <w:tc>
          <w:tcPr>
            <w:tcW w:w="1731"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1E3890B"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VAN -&gt; VAN</w:t>
            </w:r>
          </w:p>
        </w:tc>
        <w:tc>
          <w:tcPr>
            <w:tcW w:w="122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010D45D0"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3.72</w:t>
            </w:r>
          </w:p>
        </w:tc>
        <w:tc>
          <w:tcPr>
            <w:tcW w:w="943"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753BF5BB"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1.29</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84EF77B"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4.05</w:t>
            </w:r>
          </w:p>
        </w:tc>
        <w:tc>
          <w:tcPr>
            <w:tcW w:w="920"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2878E1F5"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1.82</w:t>
            </w:r>
          </w:p>
        </w:tc>
        <w:tc>
          <w:tcPr>
            <w:tcW w:w="702"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4081374A"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375.5</w:t>
            </w:r>
          </w:p>
        </w:tc>
        <w:tc>
          <w:tcPr>
            <w:tcW w:w="1009"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3832F012"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lang w:val="is-IS"/>
              </w:rPr>
              <w:t>.2</w:t>
            </w:r>
            <w:r>
              <w:rPr>
                <w:rFonts w:ascii="Times New Roman" w:eastAsia="Times New Roman" w:hAnsi="Times New Roman" w:cs="Times New Roman"/>
                <w:color w:val="000000"/>
                <w:kern w:val="24"/>
                <w:lang w:val="is-IS"/>
              </w:rPr>
              <w:t>3</w:t>
            </w:r>
          </w:p>
        </w:tc>
        <w:tc>
          <w:tcPr>
            <w:tcW w:w="98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1530A262"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lang w:val="is-IS"/>
              </w:rPr>
              <w:t>0.22</w:t>
            </w:r>
          </w:p>
        </w:tc>
      </w:tr>
      <w:tr w:rsidR="00387D4C" w:rsidRPr="008A583E" w14:paraId="73CB6CA3" w14:textId="77777777" w:rsidTr="00EC24C4">
        <w:trPr>
          <w:trHeight w:val="193"/>
        </w:trPr>
        <w:tc>
          <w:tcPr>
            <w:tcW w:w="1731"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4E25C624"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rPr>
              <w:t>VAN -&gt; DMN</w:t>
            </w:r>
          </w:p>
        </w:tc>
        <w:tc>
          <w:tcPr>
            <w:tcW w:w="122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A2F3204"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2.26</w:t>
            </w:r>
          </w:p>
        </w:tc>
        <w:tc>
          <w:tcPr>
            <w:tcW w:w="943"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F9E7C40"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1.99</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E1170F4"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3.45</w:t>
            </w:r>
          </w:p>
        </w:tc>
        <w:tc>
          <w:tcPr>
            <w:tcW w:w="920"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1E2701FB"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95</w:t>
            </w:r>
          </w:p>
        </w:tc>
        <w:tc>
          <w:tcPr>
            <w:tcW w:w="702"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5983BCA5"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bCs/>
                <w:color w:val="000000"/>
                <w:kern w:val="24"/>
                <w:lang w:val="is-IS"/>
              </w:rPr>
              <w:t>183.5</w:t>
            </w:r>
          </w:p>
        </w:tc>
        <w:tc>
          <w:tcPr>
            <w:tcW w:w="1009" w:type="dxa"/>
            <w:tcBorders>
              <w:top w:val="single" w:sz="8" w:space="0" w:color="FFFFFF"/>
              <w:left w:val="single" w:sz="8" w:space="0" w:color="FFFFFF"/>
              <w:bottom w:val="single" w:sz="8" w:space="0" w:color="FFFFFF"/>
              <w:right w:val="single" w:sz="8" w:space="0" w:color="FFFFFF"/>
            </w:tcBorders>
            <w:shd w:val="clear" w:color="auto" w:fill="auto"/>
            <w:tcMar>
              <w:top w:w="19" w:type="dxa"/>
              <w:left w:w="19" w:type="dxa"/>
              <w:bottom w:w="0" w:type="dxa"/>
              <w:right w:w="19" w:type="dxa"/>
            </w:tcMar>
            <w:vAlign w:val="bottom"/>
            <w:hideMark/>
          </w:tcPr>
          <w:p w14:paraId="2DE8E434" w14:textId="3321802A"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is-IS"/>
              </w:rPr>
              <w:t>.00</w:t>
            </w:r>
            <w:r w:rsidR="00EC24C4">
              <w:rPr>
                <w:rFonts w:ascii="Times New Roman" w:eastAsia="Times New Roman" w:hAnsi="Times New Roman" w:cs="Times New Roman"/>
                <w:b/>
                <w:bCs/>
                <w:color w:val="000000"/>
                <w:kern w:val="24"/>
                <w:lang w:val="is-IS"/>
              </w:rPr>
              <w:t>*</w:t>
            </w:r>
          </w:p>
        </w:tc>
        <w:tc>
          <w:tcPr>
            <w:tcW w:w="985" w:type="dxa"/>
            <w:tcBorders>
              <w:top w:val="single" w:sz="8" w:space="0" w:color="FFFFFF"/>
              <w:left w:val="single" w:sz="8" w:space="0" w:color="FFFFFF"/>
              <w:bottom w:val="single" w:sz="8" w:space="0" w:color="FFFFFF"/>
              <w:right w:val="single" w:sz="8" w:space="0" w:color="FFFFFF"/>
            </w:tcBorders>
            <w:shd w:val="clear" w:color="auto" w:fill="auto"/>
            <w:tcMar>
              <w:top w:w="20" w:type="dxa"/>
              <w:left w:w="20" w:type="dxa"/>
              <w:bottom w:w="0" w:type="dxa"/>
              <w:right w:w="20" w:type="dxa"/>
            </w:tcMar>
            <w:vAlign w:val="center"/>
            <w:hideMark/>
          </w:tcPr>
          <w:p w14:paraId="5A8765B2" w14:textId="273EA1F4"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b/>
                <w:bCs/>
                <w:color w:val="000000"/>
                <w:kern w:val="24"/>
                <w:lang w:val="is-IS"/>
              </w:rPr>
              <w:t>0.00</w:t>
            </w:r>
            <w:r w:rsidR="00EC24C4">
              <w:rPr>
                <w:rFonts w:ascii="Times New Roman" w:eastAsia="Times New Roman" w:hAnsi="Times New Roman" w:cs="Times New Roman"/>
                <w:b/>
                <w:bCs/>
                <w:color w:val="000000"/>
                <w:kern w:val="24"/>
                <w:lang w:val="is-IS"/>
              </w:rPr>
              <w:t>*</w:t>
            </w:r>
          </w:p>
        </w:tc>
      </w:tr>
      <w:tr w:rsidR="00387D4C" w:rsidRPr="008A583E" w14:paraId="1AE20A65" w14:textId="77777777" w:rsidTr="00EC24C4">
        <w:trPr>
          <w:trHeight w:val="193"/>
        </w:trPr>
        <w:tc>
          <w:tcPr>
            <w:tcW w:w="1731"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5E13ABF7" w14:textId="77777777" w:rsidR="00387D4C" w:rsidRPr="008A583E" w:rsidRDefault="00387D4C" w:rsidP="00387D4C">
            <w:pP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rPr>
              <w:t>CCN -&gt; VAN</w:t>
            </w:r>
          </w:p>
        </w:tc>
        <w:tc>
          <w:tcPr>
            <w:tcW w:w="1228"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33B8FB39"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1.85</w:t>
            </w:r>
          </w:p>
        </w:tc>
        <w:tc>
          <w:tcPr>
            <w:tcW w:w="943"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5A8A810A"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87</w:t>
            </w:r>
          </w:p>
        </w:tc>
        <w:tc>
          <w:tcPr>
            <w:tcW w:w="1338"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0E85337A"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2.15</w:t>
            </w:r>
          </w:p>
        </w:tc>
        <w:tc>
          <w:tcPr>
            <w:tcW w:w="920"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271496CE"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81</w:t>
            </w:r>
          </w:p>
        </w:tc>
        <w:tc>
          <w:tcPr>
            <w:tcW w:w="702"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5BEA1B40" w14:textId="77777777" w:rsidR="00387D4C" w:rsidRPr="00EC24C4" w:rsidRDefault="00387D4C" w:rsidP="00387D4C">
            <w:pPr>
              <w:jc w:val="center"/>
              <w:textAlignment w:val="bottom"/>
              <w:rPr>
                <w:rFonts w:ascii="Arial" w:eastAsia="Times New Roman" w:hAnsi="Arial" w:cs="Arial"/>
                <w:sz w:val="36"/>
                <w:szCs w:val="36"/>
              </w:rPr>
            </w:pPr>
            <w:r w:rsidRPr="00EC24C4">
              <w:rPr>
                <w:rFonts w:ascii="Times New Roman" w:eastAsia="Times New Roman" w:hAnsi="Times New Roman" w:cs="Times New Roman"/>
                <w:color w:val="000000"/>
                <w:kern w:val="24"/>
                <w:lang w:val="is-IS"/>
              </w:rPr>
              <w:t>381</w:t>
            </w:r>
          </w:p>
        </w:tc>
        <w:tc>
          <w:tcPr>
            <w:tcW w:w="1009" w:type="dxa"/>
            <w:tcBorders>
              <w:top w:val="single" w:sz="8" w:space="0" w:color="FFFFFF"/>
              <w:left w:val="single" w:sz="8" w:space="0" w:color="FFFFFF"/>
              <w:bottom w:val="single" w:sz="8" w:space="0" w:color="000000"/>
              <w:right w:val="single" w:sz="8" w:space="0" w:color="FFFFFF"/>
            </w:tcBorders>
            <w:shd w:val="clear" w:color="auto" w:fill="auto"/>
            <w:tcMar>
              <w:top w:w="19" w:type="dxa"/>
              <w:left w:w="19" w:type="dxa"/>
              <w:bottom w:w="0" w:type="dxa"/>
              <w:right w:w="19" w:type="dxa"/>
            </w:tcMar>
            <w:vAlign w:val="bottom"/>
            <w:hideMark/>
          </w:tcPr>
          <w:p w14:paraId="3F244BDA"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lang w:val="is-IS"/>
              </w:rPr>
              <w:t>.22</w:t>
            </w:r>
          </w:p>
        </w:tc>
        <w:tc>
          <w:tcPr>
            <w:tcW w:w="985" w:type="dxa"/>
            <w:tcBorders>
              <w:top w:val="single" w:sz="8" w:space="0" w:color="FFFFFF"/>
              <w:left w:val="single" w:sz="8" w:space="0" w:color="FFFFFF"/>
              <w:bottom w:val="single" w:sz="8" w:space="0" w:color="000000"/>
              <w:right w:val="single" w:sz="8" w:space="0" w:color="FFFFFF"/>
            </w:tcBorders>
            <w:shd w:val="clear" w:color="auto" w:fill="auto"/>
            <w:tcMar>
              <w:top w:w="20" w:type="dxa"/>
              <w:left w:w="20" w:type="dxa"/>
              <w:bottom w:w="0" w:type="dxa"/>
              <w:right w:w="20" w:type="dxa"/>
            </w:tcMar>
            <w:vAlign w:val="center"/>
            <w:hideMark/>
          </w:tcPr>
          <w:p w14:paraId="6E7ECFB8" w14:textId="77777777" w:rsidR="00387D4C" w:rsidRPr="008A583E" w:rsidRDefault="00387D4C" w:rsidP="00387D4C">
            <w:pPr>
              <w:jc w:val="center"/>
              <w:textAlignment w:val="bottom"/>
              <w:rPr>
                <w:rFonts w:ascii="Arial" w:eastAsia="Times New Roman" w:hAnsi="Arial" w:cs="Arial"/>
                <w:sz w:val="36"/>
                <w:szCs w:val="36"/>
              </w:rPr>
            </w:pPr>
            <w:r w:rsidRPr="008A583E">
              <w:rPr>
                <w:rFonts w:ascii="Times New Roman" w:eastAsia="Times New Roman" w:hAnsi="Times New Roman" w:cs="Times New Roman"/>
                <w:color w:val="000000"/>
                <w:kern w:val="24"/>
                <w:lang w:val="is-IS"/>
              </w:rPr>
              <w:t>0.22</w:t>
            </w:r>
          </w:p>
        </w:tc>
      </w:tr>
    </w:tbl>
    <w:p w14:paraId="0493DB92" w14:textId="77777777" w:rsidR="008172AB" w:rsidRPr="008172AB" w:rsidRDefault="008172AB" w:rsidP="008172AB">
      <w:pPr>
        <w:rPr>
          <w:rFonts w:ascii="Times New Roman" w:hAnsi="Times New Roman" w:cs="Times New Roman"/>
        </w:rPr>
      </w:pPr>
    </w:p>
    <w:p w14:paraId="3E5A3188" w14:textId="77777777" w:rsidR="008172AB" w:rsidRPr="008172AB" w:rsidRDefault="008172AB" w:rsidP="008172AB">
      <w:pPr>
        <w:rPr>
          <w:rFonts w:ascii="Times New Roman" w:hAnsi="Times New Roman" w:cs="Times New Roman"/>
        </w:rPr>
      </w:pPr>
    </w:p>
    <w:p w14:paraId="7D69DBC1" w14:textId="77777777" w:rsidR="008172AB" w:rsidRPr="008172AB" w:rsidRDefault="008172AB" w:rsidP="008172AB">
      <w:pPr>
        <w:rPr>
          <w:rFonts w:ascii="Times New Roman" w:hAnsi="Times New Roman" w:cs="Times New Roman"/>
        </w:rPr>
      </w:pPr>
    </w:p>
    <w:p w14:paraId="37BCF1DD" w14:textId="69CD99EE" w:rsidR="008172AB" w:rsidRPr="008172AB" w:rsidRDefault="008172AB" w:rsidP="008172AB">
      <w:pPr>
        <w:rPr>
          <w:rFonts w:ascii="Times New Roman" w:hAnsi="Times New Roman" w:cs="Times New Roman"/>
        </w:rPr>
      </w:pPr>
    </w:p>
    <w:p w14:paraId="5CF218C5" w14:textId="77777777" w:rsidR="008172AB" w:rsidRPr="008172AB" w:rsidRDefault="008172AB" w:rsidP="008172AB">
      <w:pPr>
        <w:rPr>
          <w:rFonts w:ascii="Times New Roman" w:hAnsi="Times New Roman" w:cs="Times New Roman"/>
        </w:rPr>
      </w:pPr>
    </w:p>
    <w:p w14:paraId="655E74CD" w14:textId="77777777" w:rsidR="008172AB" w:rsidRPr="008172AB" w:rsidRDefault="008172AB" w:rsidP="008172AB">
      <w:pPr>
        <w:rPr>
          <w:rFonts w:ascii="Times New Roman" w:hAnsi="Times New Roman" w:cs="Times New Roman"/>
        </w:rPr>
      </w:pPr>
    </w:p>
    <w:p w14:paraId="50CA8835" w14:textId="61A673F2" w:rsidR="008172AB" w:rsidRPr="008172AB" w:rsidRDefault="008172AB" w:rsidP="008172AB">
      <w:pPr>
        <w:rPr>
          <w:rFonts w:ascii="Times New Roman" w:hAnsi="Times New Roman" w:cs="Times New Roman"/>
        </w:rPr>
      </w:pPr>
    </w:p>
    <w:p w14:paraId="76802221" w14:textId="0C94C8A9" w:rsidR="008172AB" w:rsidRPr="008172AB" w:rsidRDefault="008172AB" w:rsidP="008172AB">
      <w:pPr>
        <w:rPr>
          <w:rFonts w:ascii="Times New Roman" w:hAnsi="Times New Roman" w:cs="Times New Roman"/>
        </w:rPr>
      </w:pPr>
    </w:p>
    <w:p w14:paraId="1845F313" w14:textId="77777777" w:rsidR="008172AB" w:rsidRPr="008172AB" w:rsidRDefault="008172AB" w:rsidP="008172AB">
      <w:pPr>
        <w:rPr>
          <w:rFonts w:ascii="Times New Roman" w:hAnsi="Times New Roman" w:cs="Times New Roman"/>
        </w:rPr>
      </w:pPr>
    </w:p>
    <w:p w14:paraId="3EC22313" w14:textId="27066ABC" w:rsidR="008172AB" w:rsidRPr="008172AB" w:rsidRDefault="008172AB" w:rsidP="008172AB">
      <w:pPr>
        <w:rPr>
          <w:rFonts w:ascii="Times New Roman" w:hAnsi="Times New Roman" w:cs="Times New Roman"/>
        </w:rPr>
      </w:pPr>
    </w:p>
    <w:p w14:paraId="7B4B52AB" w14:textId="77777777" w:rsidR="008172AB" w:rsidRPr="008172AB" w:rsidRDefault="008172AB" w:rsidP="008172AB">
      <w:pPr>
        <w:rPr>
          <w:rFonts w:ascii="Times New Roman" w:hAnsi="Times New Roman" w:cs="Times New Roman"/>
        </w:rPr>
      </w:pPr>
    </w:p>
    <w:p w14:paraId="487287CC" w14:textId="51076FE6" w:rsidR="008172AB" w:rsidRPr="008172AB" w:rsidRDefault="008172AB" w:rsidP="008172AB">
      <w:pPr>
        <w:rPr>
          <w:rFonts w:ascii="Times New Roman" w:hAnsi="Times New Roman" w:cs="Times New Roman"/>
        </w:rPr>
      </w:pPr>
    </w:p>
    <w:p w14:paraId="150E32D7" w14:textId="18D052FF" w:rsidR="008172AB" w:rsidRPr="008172AB" w:rsidRDefault="00BA310F" w:rsidP="008172AB">
      <w:pPr>
        <w:rPr>
          <w:rFonts w:ascii="Times New Roman" w:hAnsi="Times New Roman" w:cs="Times New Roman"/>
        </w:rPr>
      </w:pPr>
      <w:r w:rsidRPr="003D389C">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4DE2555" wp14:editId="4F09B133">
                <wp:simplePos x="0" y="0"/>
                <wp:positionH relativeFrom="column">
                  <wp:posOffset>-336550</wp:posOffset>
                </wp:positionH>
                <wp:positionV relativeFrom="page">
                  <wp:posOffset>3299460</wp:posOffset>
                </wp:positionV>
                <wp:extent cx="8733155" cy="1471930"/>
                <wp:effectExtent l="0" t="0" r="0" b="0"/>
                <wp:wrapNone/>
                <wp:docPr id="9" name="TextBox 4">
                  <a:extLst xmlns:a="http://schemas.openxmlformats.org/drawingml/2006/main">
                    <a:ext uri="{FF2B5EF4-FFF2-40B4-BE49-F238E27FC236}">
                      <a16:creationId xmlns:a16="http://schemas.microsoft.com/office/drawing/2014/main" id="{EC2EB214-82C5-924A-A939-4E06EF116203}"/>
                    </a:ext>
                  </a:extLst>
                </wp:docPr>
                <wp:cNvGraphicFramePr/>
                <a:graphic xmlns:a="http://schemas.openxmlformats.org/drawingml/2006/main">
                  <a:graphicData uri="http://schemas.microsoft.com/office/word/2010/wordprocessingShape">
                    <wps:wsp>
                      <wps:cNvSpPr txBox="1"/>
                      <wps:spPr>
                        <a:xfrm>
                          <a:off x="0" y="0"/>
                          <a:ext cx="8733155" cy="1471930"/>
                        </a:xfrm>
                        <a:prstGeom prst="rect">
                          <a:avLst/>
                        </a:prstGeom>
                        <a:noFill/>
                      </wps:spPr>
                      <wps:txbx>
                        <w:txbxContent>
                          <w:p w14:paraId="10287E76" w14:textId="5853A64A" w:rsidR="000814CF" w:rsidRDefault="008172AB" w:rsidP="000814CF">
                            <w:pPr>
                              <w:pStyle w:val="NormalWeb"/>
                              <w:spacing w:before="0" w:beforeAutospacing="0" w:after="0" w:afterAutospacing="0"/>
                            </w:pPr>
                            <w:r w:rsidRPr="008172AB">
                              <w:rPr>
                                <w:color w:val="000000" w:themeColor="text1"/>
                                <w:kern w:val="24"/>
                              </w:rPr>
                              <w:t>Note:</w:t>
                            </w:r>
                            <w:r w:rsidR="000814CF">
                              <w:rPr>
                                <w:color w:val="000000" w:themeColor="text1"/>
                                <w:kern w:val="24"/>
                              </w:rPr>
                              <w:t xml:space="preserve"> </w:t>
                            </w:r>
                            <w:r w:rsidR="00421769">
                              <w:rPr>
                                <w:color w:val="000000" w:themeColor="text1"/>
                                <w:kern w:val="24"/>
                              </w:rPr>
                              <w:t>Connectivity-based biotype</w:t>
                            </w:r>
                            <w:r w:rsidR="0064701D">
                              <w:rPr>
                                <w:color w:val="000000" w:themeColor="text1"/>
                                <w:kern w:val="24"/>
                              </w:rPr>
                              <w:t xml:space="preserve"> differences in si</w:t>
                            </w:r>
                            <w:r w:rsidR="000814CF">
                              <w:rPr>
                                <w:color w:val="000000" w:themeColor="text1"/>
                                <w:kern w:val="24"/>
                              </w:rPr>
                              <w:t>gnificant pathways</w:t>
                            </w:r>
                            <w:r w:rsidR="005D6EB9">
                              <w:rPr>
                                <w:color w:val="000000" w:themeColor="text1"/>
                                <w:kern w:val="24"/>
                              </w:rPr>
                              <w:t xml:space="preserve"> (excluding auto-regressive paths, including lagged paths)</w:t>
                            </w:r>
                            <w:r w:rsidR="0064701D">
                              <w:rPr>
                                <w:color w:val="000000" w:themeColor="text1"/>
                                <w:kern w:val="24"/>
                              </w:rPr>
                              <w:t xml:space="preserve">. </w:t>
                            </w:r>
                            <w:r w:rsidR="000814CF">
                              <w:rPr>
                                <w:color w:val="000000" w:themeColor="text1"/>
                                <w:kern w:val="24"/>
                              </w:rPr>
                              <w:t xml:space="preserve">Unpaired two-samples Mann-Whitney U tests were used as data were shown to be non-normally distributed. False Discovery Rate (FDR) corrected </w:t>
                            </w:r>
                            <w:r w:rsidR="000814CF">
                              <w:rPr>
                                <w:i/>
                                <w:iCs/>
                                <w:color w:val="000000" w:themeColor="text1"/>
                                <w:kern w:val="24"/>
                              </w:rPr>
                              <w:t xml:space="preserve">p </w:t>
                            </w:r>
                            <w:r w:rsidR="000814CF">
                              <w:rPr>
                                <w:color w:val="000000" w:themeColor="text1"/>
                                <w:kern w:val="24"/>
                              </w:rPr>
                              <w:t xml:space="preserve">values are included where significant. Cognitive control network (CCN) nodes: dACC, LdlPFC, LPPC, RPPC; Default mode network (DMN) nodes: pgACC, PCC; Ventral affective network (VAN) nodes: LAmy, RAmy, LNacc, RNacc, LIns, RIns, LvlPFC, RvlPFC, sgACC.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4DE2555" id="_x0000_s1038" type="#_x0000_t202" style="position:absolute;margin-left:-26.5pt;margin-top:259.8pt;width:687.65pt;height:115.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1LoDAIAAPADAAAOAAAAZHJzL2Uyb0RvYy54bWysU8GOmzAUvFfqP1i+E8AQElDIKslCVana&#10;VtrtBzjGJEiAXdsJRKv99z6bJFu1l6rqxTw/4/HMeLx6GLsWnbnSjehzHM4CjHjPRNX0hxx/fym9&#10;JUba0L6ireh5ji9c44f1xw+rQWaciKNoK64QgPQ6G2SOj8bIzPc1O/KO6pmQvIfFWqiOGpiqg18p&#10;OgB61/okCBJ/EKqSSjCuNXQfp0W8dvh1zZn5WteaG9TmGLgZNyo37u3or1c0Oygqjw270qD/wKKj&#10;TQ+H3qEeqaHopJo/oLqGKaFFbWZMdL6o64ZxpwHUhMFvap6PVHKnBczR8m6T/n+w7On8TaGmynGK&#10;UU87uKIXPpqtGFHsBMHkizZWGlSTpNeyJNt5UcZeCZUXB9vY2xZx6pUkWhZkUe5IlLzZ3WGSMcWp&#10;gXB8rm72hsnf0b9etDUm9p3BjudrsSPFloSxtyS7uZeSeONt0ij14iJIijIMExJEb/Zifcf59nUq&#10;/EHqzGm2CXHlswQDzAiKIb92m+1raFrNY606+4WLQrAOCbrcU2P9YNBcLqIonM8xYrAWxoswjVyu&#10;4Pjbdqm0+cRFh2yRYwWxdObSM7CamN5+saf1omza1vbfudjKjPvReZDceO5FdQH6AwQ4x/rHiSqO&#10;kTLtTri8T2CbkxF1486xKNOeKzjEyhl0fQI2t7/O3V/vD3X9EwAA//8DAFBLAwQUAAYACAAAACEA&#10;rgH66OYAAAARAQAADwAAAGRycy9kb3ducmV2LnhtbEyPzU7DMBCE70i8g7VI3Fo7SVNomk2FqLiC&#10;KD8SNzfZJhHxOordJrx93VO5rDTa3Zn58s1kOnGiwbWWEaK5AkFc2qrlGuHz42X2CMJ5zZXuLBPC&#10;HznYFLc3uc4qO/I7nXa+FsGEXaYRGu/7TEpXNmS0m9ueOOwOdjDaBznUshr0GMxNJ2OlltLolkNC&#10;o3t6bqj83R0Nwtfr4ed7od7qrUn70U5KsllJxPu7absO42kNwtPkrx9wYQj9oQjF9vbIlRMdwixN&#10;ApBHSKPVEsTlIonjBMQe4SGNFiCLXP4nKc4AAAD//wMAUEsBAi0AFAAGAAgAAAAhALaDOJL+AAAA&#10;4QEAABMAAAAAAAAAAAAAAAAAAAAAAFtDb250ZW50X1R5cGVzXS54bWxQSwECLQAUAAYACAAAACEA&#10;OP0h/9YAAACUAQAACwAAAAAAAAAAAAAAAAAvAQAAX3JlbHMvLnJlbHNQSwECLQAUAAYACAAAACEA&#10;cadS6AwCAADwAwAADgAAAAAAAAAAAAAAAAAuAgAAZHJzL2Uyb0RvYy54bWxQSwECLQAUAAYACAAA&#10;ACEArgH66OYAAAARAQAADwAAAAAAAAAAAAAAAABmBAAAZHJzL2Rvd25yZXYueG1sUEsFBgAAAAAE&#10;AAQA8wAAAHkFAAAAAA==&#10;" filled="f" stroked="f">
                <v:textbox>
                  <w:txbxContent>
                    <w:p w14:paraId="10287E76" w14:textId="5853A64A" w:rsidR="000814CF" w:rsidRDefault="008172AB" w:rsidP="000814CF">
                      <w:pPr>
                        <w:pStyle w:val="NormalWeb"/>
                        <w:spacing w:before="0" w:beforeAutospacing="0" w:after="0" w:afterAutospacing="0"/>
                      </w:pPr>
                      <w:r w:rsidRPr="008172AB">
                        <w:rPr>
                          <w:color w:val="000000" w:themeColor="text1"/>
                          <w:kern w:val="24"/>
                        </w:rPr>
                        <w:t>Note:</w:t>
                      </w:r>
                      <w:r w:rsidR="000814CF">
                        <w:rPr>
                          <w:color w:val="000000" w:themeColor="text1"/>
                          <w:kern w:val="24"/>
                        </w:rPr>
                        <w:t xml:space="preserve"> </w:t>
                      </w:r>
                      <w:r w:rsidR="00421769">
                        <w:rPr>
                          <w:color w:val="000000" w:themeColor="text1"/>
                          <w:kern w:val="24"/>
                        </w:rPr>
                        <w:t>Connectivity-based biotype</w:t>
                      </w:r>
                      <w:r w:rsidR="0064701D">
                        <w:rPr>
                          <w:color w:val="000000" w:themeColor="text1"/>
                          <w:kern w:val="24"/>
                        </w:rPr>
                        <w:t xml:space="preserve"> differences in si</w:t>
                      </w:r>
                      <w:r w:rsidR="000814CF">
                        <w:rPr>
                          <w:color w:val="000000" w:themeColor="text1"/>
                          <w:kern w:val="24"/>
                        </w:rPr>
                        <w:t>gnificant pathways</w:t>
                      </w:r>
                      <w:r w:rsidR="005D6EB9">
                        <w:rPr>
                          <w:color w:val="000000" w:themeColor="text1"/>
                          <w:kern w:val="24"/>
                        </w:rPr>
                        <w:t xml:space="preserve"> (excluding auto-regressive paths, including lagged paths)</w:t>
                      </w:r>
                      <w:r w:rsidR="0064701D">
                        <w:rPr>
                          <w:color w:val="000000" w:themeColor="text1"/>
                          <w:kern w:val="24"/>
                        </w:rPr>
                        <w:t xml:space="preserve">. </w:t>
                      </w:r>
                      <w:r w:rsidR="000814CF">
                        <w:rPr>
                          <w:color w:val="000000" w:themeColor="text1"/>
                          <w:kern w:val="24"/>
                        </w:rPr>
                        <w:t xml:space="preserve">Unpaired two-samples Mann-Whitney U tests were used as data were shown to be non-normally distributed. False Discovery Rate (FDR) corrected </w:t>
                      </w:r>
                      <w:r w:rsidR="000814CF">
                        <w:rPr>
                          <w:i/>
                          <w:iCs/>
                          <w:color w:val="000000" w:themeColor="text1"/>
                          <w:kern w:val="24"/>
                        </w:rPr>
                        <w:t xml:space="preserve">p </w:t>
                      </w:r>
                      <w:r w:rsidR="000814CF">
                        <w:rPr>
                          <w:color w:val="000000" w:themeColor="text1"/>
                          <w:kern w:val="24"/>
                        </w:rPr>
                        <w:t xml:space="preserve">values are included where significant. Cognitive control network (CCN) nodes: </w:t>
                      </w:r>
                      <w:proofErr w:type="spellStart"/>
                      <w:r w:rsidR="000814CF">
                        <w:rPr>
                          <w:color w:val="000000" w:themeColor="text1"/>
                          <w:kern w:val="24"/>
                        </w:rPr>
                        <w:t>dACC</w:t>
                      </w:r>
                      <w:proofErr w:type="spellEnd"/>
                      <w:r w:rsidR="000814CF">
                        <w:rPr>
                          <w:color w:val="000000" w:themeColor="text1"/>
                          <w:kern w:val="24"/>
                        </w:rPr>
                        <w:t xml:space="preserve">, </w:t>
                      </w:r>
                      <w:proofErr w:type="spellStart"/>
                      <w:r w:rsidR="000814CF">
                        <w:rPr>
                          <w:color w:val="000000" w:themeColor="text1"/>
                          <w:kern w:val="24"/>
                        </w:rPr>
                        <w:t>LdlPFC</w:t>
                      </w:r>
                      <w:proofErr w:type="spellEnd"/>
                      <w:r w:rsidR="000814CF">
                        <w:rPr>
                          <w:color w:val="000000" w:themeColor="text1"/>
                          <w:kern w:val="24"/>
                        </w:rPr>
                        <w:t xml:space="preserve">, LPPC, RPPC; Default mode network (DMN) nodes: </w:t>
                      </w:r>
                      <w:proofErr w:type="spellStart"/>
                      <w:r w:rsidR="000814CF">
                        <w:rPr>
                          <w:color w:val="000000" w:themeColor="text1"/>
                          <w:kern w:val="24"/>
                        </w:rPr>
                        <w:t>pgACC</w:t>
                      </w:r>
                      <w:proofErr w:type="spellEnd"/>
                      <w:r w:rsidR="000814CF">
                        <w:rPr>
                          <w:color w:val="000000" w:themeColor="text1"/>
                          <w:kern w:val="24"/>
                        </w:rPr>
                        <w:t xml:space="preserve">, PCC; Ventral affective network (VAN) nodes: </w:t>
                      </w:r>
                      <w:proofErr w:type="spellStart"/>
                      <w:r w:rsidR="000814CF">
                        <w:rPr>
                          <w:color w:val="000000" w:themeColor="text1"/>
                          <w:kern w:val="24"/>
                        </w:rPr>
                        <w:t>LAmy</w:t>
                      </w:r>
                      <w:proofErr w:type="spellEnd"/>
                      <w:r w:rsidR="000814CF">
                        <w:rPr>
                          <w:color w:val="000000" w:themeColor="text1"/>
                          <w:kern w:val="24"/>
                        </w:rPr>
                        <w:t xml:space="preserve">, </w:t>
                      </w:r>
                      <w:proofErr w:type="spellStart"/>
                      <w:r w:rsidR="000814CF">
                        <w:rPr>
                          <w:color w:val="000000" w:themeColor="text1"/>
                          <w:kern w:val="24"/>
                        </w:rPr>
                        <w:t>RAmy</w:t>
                      </w:r>
                      <w:proofErr w:type="spellEnd"/>
                      <w:r w:rsidR="000814CF">
                        <w:rPr>
                          <w:color w:val="000000" w:themeColor="text1"/>
                          <w:kern w:val="24"/>
                        </w:rPr>
                        <w:t xml:space="preserve">, </w:t>
                      </w:r>
                      <w:proofErr w:type="spellStart"/>
                      <w:r w:rsidR="000814CF">
                        <w:rPr>
                          <w:color w:val="000000" w:themeColor="text1"/>
                          <w:kern w:val="24"/>
                        </w:rPr>
                        <w:t>LNacc</w:t>
                      </w:r>
                      <w:proofErr w:type="spellEnd"/>
                      <w:r w:rsidR="000814CF">
                        <w:rPr>
                          <w:color w:val="000000" w:themeColor="text1"/>
                          <w:kern w:val="24"/>
                        </w:rPr>
                        <w:t xml:space="preserve">, </w:t>
                      </w:r>
                      <w:proofErr w:type="spellStart"/>
                      <w:r w:rsidR="000814CF">
                        <w:rPr>
                          <w:color w:val="000000" w:themeColor="text1"/>
                          <w:kern w:val="24"/>
                        </w:rPr>
                        <w:t>RNacc</w:t>
                      </w:r>
                      <w:proofErr w:type="spellEnd"/>
                      <w:r w:rsidR="000814CF">
                        <w:rPr>
                          <w:color w:val="000000" w:themeColor="text1"/>
                          <w:kern w:val="24"/>
                        </w:rPr>
                        <w:t xml:space="preserve">, </w:t>
                      </w:r>
                      <w:proofErr w:type="spellStart"/>
                      <w:r w:rsidR="000814CF">
                        <w:rPr>
                          <w:color w:val="000000" w:themeColor="text1"/>
                          <w:kern w:val="24"/>
                        </w:rPr>
                        <w:t>LIns</w:t>
                      </w:r>
                      <w:proofErr w:type="spellEnd"/>
                      <w:r w:rsidR="000814CF">
                        <w:rPr>
                          <w:color w:val="000000" w:themeColor="text1"/>
                          <w:kern w:val="24"/>
                        </w:rPr>
                        <w:t xml:space="preserve">, </w:t>
                      </w:r>
                      <w:proofErr w:type="spellStart"/>
                      <w:r w:rsidR="000814CF">
                        <w:rPr>
                          <w:color w:val="000000" w:themeColor="text1"/>
                          <w:kern w:val="24"/>
                        </w:rPr>
                        <w:t>RIns</w:t>
                      </w:r>
                      <w:proofErr w:type="spellEnd"/>
                      <w:r w:rsidR="000814CF">
                        <w:rPr>
                          <w:color w:val="000000" w:themeColor="text1"/>
                          <w:kern w:val="24"/>
                        </w:rPr>
                        <w:t xml:space="preserve">, </w:t>
                      </w:r>
                      <w:proofErr w:type="spellStart"/>
                      <w:r w:rsidR="000814CF">
                        <w:rPr>
                          <w:color w:val="000000" w:themeColor="text1"/>
                          <w:kern w:val="24"/>
                        </w:rPr>
                        <w:t>LvlPFC</w:t>
                      </w:r>
                      <w:proofErr w:type="spellEnd"/>
                      <w:r w:rsidR="000814CF">
                        <w:rPr>
                          <w:color w:val="000000" w:themeColor="text1"/>
                          <w:kern w:val="24"/>
                        </w:rPr>
                        <w:t xml:space="preserve">, </w:t>
                      </w:r>
                      <w:proofErr w:type="spellStart"/>
                      <w:r w:rsidR="000814CF">
                        <w:rPr>
                          <w:color w:val="000000" w:themeColor="text1"/>
                          <w:kern w:val="24"/>
                        </w:rPr>
                        <w:t>RvlPFC</w:t>
                      </w:r>
                      <w:proofErr w:type="spellEnd"/>
                      <w:r w:rsidR="000814CF">
                        <w:rPr>
                          <w:color w:val="000000" w:themeColor="text1"/>
                          <w:kern w:val="24"/>
                        </w:rPr>
                        <w:t xml:space="preserve">, </w:t>
                      </w:r>
                      <w:proofErr w:type="spellStart"/>
                      <w:r w:rsidR="000814CF">
                        <w:rPr>
                          <w:color w:val="000000" w:themeColor="text1"/>
                          <w:kern w:val="24"/>
                        </w:rPr>
                        <w:t>sgACC</w:t>
                      </w:r>
                      <w:proofErr w:type="spellEnd"/>
                      <w:r w:rsidR="000814CF">
                        <w:rPr>
                          <w:color w:val="000000" w:themeColor="text1"/>
                          <w:kern w:val="24"/>
                        </w:rPr>
                        <w:t xml:space="preserve">. </w:t>
                      </w:r>
                    </w:p>
                  </w:txbxContent>
                </v:textbox>
                <w10:wrap anchory="page"/>
              </v:shape>
            </w:pict>
          </mc:Fallback>
        </mc:AlternateContent>
      </w:r>
    </w:p>
    <w:p w14:paraId="76DE815E" w14:textId="4F597101" w:rsidR="008172AB" w:rsidRPr="008172AB" w:rsidRDefault="008172AB" w:rsidP="008172AB">
      <w:pPr>
        <w:rPr>
          <w:rFonts w:ascii="Times New Roman" w:hAnsi="Times New Roman" w:cs="Times New Roman"/>
        </w:rPr>
      </w:pPr>
    </w:p>
    <w:p w14:paraId="4F23381A" w14:textId="01AD2332" w:rsidR="008172AB" w:rsidRPr="008172AB" w:rsidRDefault="008172AB" w:rsidP="008172AB">
      <w:pPr>
        <w:rPr>
          <w:rFonts w:ascii="Times New Roman" w:hAnsi="Times New Roman" w:cs="Times New Roman"/>
        </w:rPr>
      </w:pPr>
    </w:p>
    <w:p w14:paraId="5749BFE8" w14:textId="207F51C5" w:rsidR="008172AB" w:rsidRPr="008172AB" w:rsidRDefault="008172AB" w:rsidP="008172AB">
      <w:pPr>
        <w:rPr>
          <w:rFonts w:ascii="Times New Roman" w:hAnsi="Times New Roman" w:cs="Times New Roman"/>
        </w:rPr>
      </w:pPr>
    </w:p>
    <w:p w14:paraId="0A2323C5" w14:textId="6A731D5B" w:rsidR="008172AB" w:rsidRPr="008172AB" w:rsidRDefault="008172AB" w:rsidP="008172AB">
      <w:pPr>
        <w:rPr>
          <w:rFonts w:ascii="Times New Roman" w:hAnsi="Times New Roman" w:cs="Times New Roman"/>
        </w:rPr>
      </w:pPr>
    </w:p>
    <w:p w14:paraId="4481A28D" w14:textId="77777777" w:rsidR="008172AB" w:rsidRPr="008172AB" w:rsidRDefault="008172AB" w:rsidP="008172AB">
      <w:pPr>
        <w:rPr>
          <w:rFonts w:ascii="Times New Roman" w:hAnsi="Times New Roman" w:cs="Times New Roman"/>
        </w:rPr>
      </w:pPr>
    </w:p>
    <w:p w14:paraId="5EF47979" w14:textId="77777777" w:rsidR="008172AB" w:rsidRPr="008172AB" w:rsidRDefault="008172AB" w:rsidP="008172AB">
      <w:pPr>
        <w:rPr>
          <w:rFonts w:ascii="Times New Roman" w:hAnsi="Times New Roman" w:cs="Times New Roman"/>
        </w:rPr>
      </w:pPr>
    </w:p>
    <w:p w14:paraId="61698E9B" w14:textId="77777777" w:rsidR="008172AB" w:rsidRPr="008172AB" w:rsidRDefault="008172AB" w:rsidP="008172AB">
      <w:pPr>
        <w:rPr>
          <w:rFonts w:ascii="Times New Roman" w:hAnsi="Times New Roman" w:cs="Times New Roman"/>
        </w:rPr>
      </w:pPr>
    </w:p>
    <w:p w14:paraId="31D5D7B2" w14:textId="77777777" w:rsidR="008172AB" w:rsidRPr="008172AB" w:rsidRDefault="008172AB" w:rsidP="008172AB">
      <w:pPr>
        <w:rPr>
          <w:rFonts w:ascii="Times New Roman" w:hAnsi="Times New Roman" w:cs="Times New Roman"/>
        </w:rPr>
      </w:pPr>
    </w:p>
    <w:p w14:paraId="053B6668" w14:textId="77777777" w:rsidR="003864C8" w:rsidRDefault="003864C8" w:rsidP="008172AB">
      <w:pPr>
        <w:rPr>
          <w:rFonts w:ascii="Times New Roman" w:hAnsi="Times New Roman" w:cs="Times New Roman"/>
        </w:rPr>
        <w:sectPr w:rsidR="003864C8" w:rsidSect="00723A08">
          <w:pgSz w:w="15840" w:h="12240" w:orient="landscape"/>
          <w:pgMar w:top="1440" w:right="1440" w:bottom="1440" w:left="1440" w:header="720" w:footer="720" w:gutter="0"/>
          <w:cols w:space="720"/>
          <w:docGrid w:linePitch="360"/>
        </w:sectPr>
      </w:pPr>
    </w:p>
    <w:p w14:paraId="5A78D769" w14:textId="5DDF3D7A" w:rsidR="003864C8" w:rsidRDefault="003864C8" w:rsidP="003864C8">
      <w:pPr>
        <w:rPr>
          <w:rFonts w:ascii="Times New Roman" w:hAnsi="Times New Roman" w:cs="Times New Roman"/>
          <w:color w:val="0070C0"/>
        </w:rPr>
      </w:pPr>
      <w:r w:rsidRPr="003C0C42">
        <w:rPr>
          <w:rFonts w:ascii="Times New Roman" w:hAnsi="Times New Roman" w:cs="Times New Roman"/>
          <w:b/>
          <w:bCs/>
          <w:color w:val="0070C0"/>
        </w:rPr>
        <w:lastRenderedPageBreak/>
        <w:t xml:space="preserve">Supplemental Figure </w:t>
      </w:r>
      <w:r>
        <w:rPr>
          <w:rFonts w:ascii="Times New Roman" w:hAnsi="Times New Roman" w:cs="Times New Roman"/>
          <w:b/>
          <w:bCs/>
          <w:color w:val="0070C0"/>
        </w:rPr>
        <w:t>4</w:t>
      </w:r>
      <w:r w:rsidRPr="003C0C42">
        <w:rPr>
          <w:rFonts w:ascii="Times New Roman" w:hAnsi="Times New Roman" w:cs="Times New Roman"/>
          <w:b/>
          <w:bCs/>
          <w:color w:val="0070C0"/>
        </w:rPr>
        <w:t xml:space="preserve">. </w:t>
      </w:r>
      <w:r>
        <w:rPr>
          <w:rFonts w:ascii="Times New Roman" w:hAnsi="Times New Roman" w:cs="Times New Roman"/>
          <w:color w:val="0070C0"/>
        </w:rPr>
        <w:t>Apparent sex differences in c</w:t>
      </w:r>
      <w:r w:rsidRPr="00A1293A">
        <w:rPr>
          <w:rFonts w:ascii="Times New Roman" w:hAnsi="Times New Roman" w:cs="Times New Roman"/>
          <w:color w:val="0070C0"/>
        </w:rPr>
        <w:t xml:space="preserve">onnectivity-based biotype associations with internalizing problems </w:t>
      </w:r>
      <w:r>
        <w:rPr>
          <w:rFonts w:ascii="Times New Roman" w:hAnsi="Times New Roman" w:cs="Times New Roman"/>
          <w:color w:val="0070C0"/>
        </w:rPr>
        <w:t>at ages 16 and 18</w:t>
      </w:r>
      <w:r w:rsidRPr="00A1293A">
        <w:rPr>
          <w:rFonts w:ascii="Times New Roman" w:hAnsi="Times New Roman" w:cs="Times New Roman"/>
          <w:color w:val="0070C0"/>
        </w:rPr>
        <w:t>.</w:t>
      </w:r>
      <w:r>
        <w:rPr>
          <w:rFonts w:ascii="Times New Roman" w:hAnsi="Times New Roman" w:cs="Times New Roman"/>
          <w:color w:val="0070C0"/>
        </w:rPr>
        <w:t xml:space="preserve"> </w:t>
      </w:r>
      <w:r>
        <w:rPr>
          <w:rFonts w:ascii="Times New Roman" w:hAnsi="Times New Roman" w:cs="Times New Roman"/>
          <w:b/>
          <w:bCs/>
          <w:color w:val="0070C0"/>
        </w:rPr>
        <w:t xml:space="preserve">(A) </w:t>
      </w:r>
      <w:r w:rsidR="005F607F">
        <w:rPr>
          <w:rFonts w:ascii="Times New Roman" w:hAnsi="Times New Roman" w:cs="Times New Roman"/>
          <w:color w:val="0070C0"/>
        </w:rPr>
        <w:t>Though the interaction of gender and biotype was not significant, females in t</w:t>
      </w:r>
      <w:r>
        <w:rPr>
          <w:rFonts w:ascii="Times New Roman" w:hAnsi="Times New Roman" w:cs="Times New Roman"/>
          <w:color w:val="0070C0"/>
        </w:rPr>
        <w:t xml:space="preserve">he </w:t>
      </w:r>
      <w:r>
        <w:rPr>
          <w:rFonts w:ascii="Times New Roman" w:hAnsi="Times New Roman" w:cs="Times New Roman"/>
          <w:i/>
          <w:iCs/>
          <w:color w:val="0070C0"/>
        </w:rPr>
        <w:t xml:space="preserve">Hyper-connected </w:t>
      </w:r>
      <w:r>
        <w:rPr>
          <w:rFonts w:ascii="Times New Roman" w:hAnsi="Times New Roman" w:cs="Times New Roman"/>
          <w:color w:val="0070C0"/>
        </w:rPr>
        <w:t xml:space="preserve">biotype exhibited </w:t>
      </w:r>
      <w:r w:rsidR="005F607F">
        <w:rPr>
          <w:rFonts w:ascii="Times New Roman" w:hAnsi="Times New Roman" w:cs="Times New Roman"/>
          <w:color w:val="0070C0"/>
        </w:rPr>
        <w:t xml:space="preserve">greater differences in </w:t>
      </w:r>
      <w:r>
        <w:rPr>
          <w:rFonts w:ascii="Times New Roman" w:hAnsi="Times New Roman" w:cs="Times New Roman"/>
          <w:color w:val="0070C0"/>
        </w:rPr>
        <w:t xml:space="preserve">internalizing problems </w:t>
      </w:r>
      <w:r w:rsidR="005F607F">
        <w:rPr>
          <w:rFonts w:ascii="Times New Roman" w:hAnsi="Times New Roman" w:cs="Times New Roman"/>
          <w:color w:val="0070C0"/>
        </w:rPr>
        <w:t xml:space="preserve">at age 16 </w:t>
      </w:r>
      <w:r w:rsidR="00B85696">
        <w:rPr>
          <w:rFonts w:ascii="Times New Roman" w:hAnsi="Times New Roman" w:cs="Times New Roman"/>
          <w:color w:val="0070C0"/>
        </w:rPr>
        <w:t xml:space="preserve">relative </w:t>
      </w:r>
      <w:r w:rsidR="005F607F">
        <w:rPr>
          <w:rFonts w:ascii="Times New Roman" w:hAnsi="Times New Roman" w:cs="Times New Roman"/>
          <w:color w:val="0070C0"/>
        </w:rPr>
        <w:t xml:space="preserve">to the </w:t>
      </w:r>
      <w:r w:rsidR="005F607F">
        <w:rPr>
          <w:rFonts w:ascii="Times New Roman" w:hAnsi="Times New Roman" w:cs="Times New Roman"/>
          <w:i/>
          <w:iCs/>
          <w:color w:val="0070C0"/>
        </w:rPr>
        <w:t>Diffuse</w:t>
      </w:r>
      <w:r w:rsidR="005A674A">
        <w:rPr>
          <w:rFonts w:ascii="Times New Roman" w:hAnsi="Times New Roman" w:cs="Times New Roman"/>
          <w:i/>
          <w:iCs/>
          <w:color w:val="0070C0"/>
        </w:rPr>
        <w:t>ly</w:t>
      </w:r>
      <w:r w:rsidR="005F607F">
        <w:rPr>
          <w:rFonts w:ascii="Times New Roman" w:hAnsi="Times New Roman" w:cs="Times New Roman"/>
          <w:i/>
          <w:iCs/>
          <w:color w:val="0070C0"/>
        </w:rPr>
        <w:t xml:space="preserve">-connected </w:t>
      </w:r>
      <w:r w:rsidR="005F607F">
        <w:rPr>
          <w:rFonts w:ascii="Times New Roman" w:hAnsi="Times New Roman" w:cs="Times New Roman"/>
          <w:color w:val="0070C0"/>
        </w:rPr>
        <w:t xml:space="preserve">biotype, while males exhibited little biotype-related differences in internalizing problems. </w:t>
      </w:r>
      <w:r>
        <w:rPr>
          <w:rFonts w:ascii="Times New Roman" w:hAnsi="Times New Roman" w:cs="Times New Roman"/>
          <w:b/>
          <w:bCs/>
          <w:color w:val="0070C0"/>
        </w:rPr>
        <w:t>(B)</w:t>
      </w:r>
      <w:r>
        <w:rPr>
          <w:rFonts w:ascii="Times New Roman" w:hAnsi="Times New Roman" w:cs="Times New Roman"/>
          <w:color w:val="0070C0"/>
        </w:rPr>
        <w:t xml:space="preserve"> </w:t>
      </w:r>
      <w:r w:rsidR="00B85696">
        <w:rPr>
          <w:rFonts w:ascii="Times New Roman" w:hAnsi="Times New Roman" w:cs="Times New Roman"/>
          <w:color w:val="0070C0"/>
        </w:rPr>
        <w:t xml:space="preserve">Females in the </w:t>
      </w:r>
      <w:r w:rsidR="00B85696">
        <w:rPr>
          <w:rFonts w:ascii="Times New Roman" w:hAnsi="Times New Roman" w:cs="Times New Roman"/>
          <w:i/>
          <w:iCs/>
          <w:color w:val="0070C0"/>
        </w:rPr>
        <w:t xml:space="preserve">Hyper-connected </w:t>
      </w:r>
      <w:r w:rsidR="00B85696">
        <w:rPr>
          <w:rFonts w:ascii="Times New Roman" w:hAnsi="Times New Roman" w:cs="Times New Roman"/>
          <w:color w:val="0070C0"/>
        </w:rPr>
        <w:t xml:space="preserve">biotype exhibited larger increases in internalizing problems from age 16 to 18 relative to the </w:t>
      </w:r>
      <w:r w:rsidR="00B85696">
        <w:rPr>
          <w:rFonts w:ascii="Times New Roman" w:hAnsi="Times New Roman" w:cs="Times New Roman"/>
          <w:i/>
          <w:iCs/>
          <w:color w:val="0070C0"/>
        </w:rPr>
        <w:t>Diffuse</w:t>
      </w:r>
      <w:r w:rsidR="005A674A">
        <w:rPr>
          <w:rFonts w:ascii="Times New Roman" w:hAnsi="Times New Roman" w:cs="Times New Roman"/>
          <w:i/>
          <w:iCs/>
          <w:color w:val="0070C0"/>
        </w:rPr>
        <w:t>ly</w:t>
      </w:r>
      <w:r w:rsidR="00B85696">
        <w:rPr>
          <w:rFonts w:ascii="Times New Roman" w:hAnsi="Times New Roman" w:cs="Times New Roman"/>
          <w:i/>
          <w:iCs/>
          <w:color w:val="0070C0"/>
        </w:rPr>
        <w:t>-connected</w:t>
      </w:r>
      <w:r w:rsidR="00B85696">
        <w:rPr>
          <w:rFonts w:ascii="Times New Roman" w:hAnsi="Times New Roman" w:cs="Times New Roman"/>
          <w:color w:val="0070C0"/>
        </w:rPr>
        <w:t xml:space="preserve"> biotype, while males exhibited less biotype-related changes.</w:t>
      </w:r>
    </w:p>
    <w:p w14:paraId="201936E4" w14:textId="5CB7E6E8" w:rsidR="00B85696" w:rsidRPr="00B85696" w:rsidRDefault="00B85696" w:rsidP="003864C8">
      <w:pPr>
        <w:rPr>
          <w:rFonts w:ascii="Times New Roman" w:hAnsi="Times New Roman" w:cs="Times New Roman"/>
          <w:color w:val="0070C0"/>
        </w:rPr>
      </w:pPr>
    </w:p>
    <w:p w14:paraId="54BAB615" w14:textId="162227A1" w:rsidR="00905B65" w:rsidRDefault="00B85696" w:rsidP="008172A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7102DE0C" wp14:editId="3F3B641E">
                <wp:simplePos x="0" y="0"/>
                <wp:positionH relativeFrom="column">
                  <wp:posOffset>3866515</wp:posOffset>
                </wp:positionH>
                <wp:positionV relativeFrom="paragraph">
                  <wp:posOffset>24130</wp:posOffset>
                </wp:positionV>
                <wp:extent cx="367645" cy="377072"/>
                <wp:effectExtent l="0" t="0" r="1270" b="4445"/>
                <wp:wrapNone/>
                <wp:docPr id="20" name="Text Box 20"/>
                <wp:cNvGraphicFramePr/>
                <a:graphic xmlns:a="http://schemas.openxmlformats.org/drawingml/2006/main">
                  <a:graphicData uri="http://schemas.microsoft.com/office/word/2010/wordprocessingShape">
                    <wps:wsp>
                      <wps:cNvSpPr txBox="1"/>
                      <wps:spPr>
                        <a:xfrm>
                          <a:off x="0" y="0"/>
                          <a:ext cx="367645" cy="377072"/>
                        </a:xfrm>
                        <a:prstGeom prst="rect">
                          <a:avLst/>
                        </a:prstGeom>
                        <a:solidFill>
                          <a:schemeClr val="lt1"/>
                        </a:solidFill>
                        <a:ln w="6350">
                          <a:noFill/>
                        </a:ln>
                      </wps:spPr>
                      <wps:txbx>
                        <w:txbxContent>
                          <w:p w14:paraId="3B2421C5" w14:textId="7ECA3A76" w:rsidR="00B85696" w:rsidRPr="00B85696" w:rsidRDefault="00B85696" w:rsidP="00B85696">
                            <w:pPr>
                              <w:rPr>
                                <w:rFonts w:ascii="Times New Roman" w:hAnsi="Times New Roman" w:cs="Times New Roman"/>
                                <w:b/>
                                <w:bCs/>
                                <w:sz w:val="28"/>
                                <w:szCs w:val="28"/>
                              </w:rPr>
                            </w:pPr>
                            <w:r w:rsidRPr="00B85696">
                              <w:rPr>
                                <w:rFonts w:ascii="Times New Roman" w:hAnsi="Times New Roman" w:cs="Times New Roman"/>
                                <w:b/>
                                <w:bCs/>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02DE0C" id="_x0000_t202" coordsize="21600,21600" o:spt="202" path="m,l,21600r21600,l21600,xe">
                <v:stroke joinstyle="miter"/>
                <v:path gradientshapeok="t" o:connecttype="rect"/>
              </v:shapetype>
              <v:shape id="Text Box 20" o:spid="_x0000_s1039" type="#_x0000_t202" style="position:absolute;margin-left:304.45pt;margin-top:1.9pt;width:28.95pt;height:29.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P+ORAIAAIEEAAAOAAAAZHJzL2Uyb0RvYy54bWysVE1v2zAMvQ/YfxB0X+x8d0acIkuRYUDR&#10;FkiGnhVZig3IoiYpsbNfP0qO06zbadhFoUj6iXyPzOK+rRU5Cesq0DkdDlJKhOZQVPqQ0++7zac7&#10;SpxnumAKtMjpWTh6v/z4YdGYTIygBFUISxBEu6wxOS29N1mSOF6KmrkBGKExKMHWzOPVHpLCsgbR&#10;a5WM0nSWNGALY4EL59D70AXpMuJLKbh/ltIJT1ROsTYfTxvPfTiT5YJlB8tMWfFLGewfqqhZpfHR&#10;K9QD84wcbfUHVF1xCw6kH3CoE5Cy4iL2gN0M03fdbEtmROwFyXHmSpP7f7D86fRiSVXkdIT0aFaj&#10;RjvRevIFWoIu5KcxLsO0rcFE36Ifde79Dp2h7VbaOvxiQwTjCHW+shvQODrHs/lsMqWEY2g8n6fz&#10;UUBJ3j421vmvAmoSjJxaFC9yyk6PznepfUp4y4Gqik2lVLyEgRFrZcmJodTKxxIR/LcspUmT09l4&#10;mkZgDeHzDllprCW02rUULN/u20jNvG93D8UZWbDQzZEzfFNhrY/M+RdmcXCwcVwG/4yHVIBvwcWi&#10;pAT782/+kI96YpSSBgcxp+7HkVlBifqmUenPw8kkTG68TKbzoJO9jexvI/pYrwEJGOLaGR7NkO9V&#10;b0oL9SvuzCq8iiGmOb6dU9+ba9+tB+4cF6tVTMJZNcw/6q3hAToQHpTYta/MmotcHnV+gn5kWfZO&#10;tS43fKlhdfQgqyhp4Llj9UI/znkcistOhkW6vcest3+O5S8AAAD//wMAUEsDBBQABgAIAAAAIQCi&#10;h/Na4QAAAA0BAAAPAAAAZHJzL2Rvd25yZXYueG1sTE/JTsMwEL0j8Q/WIHFB1KERpqRxKsRWiRsN&#10;i7i58ZBExOModpPw9wwnuIze6M28Jd/MrhMjDqH1pOFikYBAqrxtqdbwUj6cr0CEaMiazhNq+MYA&#10;m+L4KDeZ9RM947iLtWARCpnR0MTYZ1KGqkFnwsL3SMx9+sGZyOtQSzuYicVdJ5dJoqQzLbFDY3q8&#10;bbD62h2cho+z+v0pzI+vU3qZ9vfbsbx6s6XWpyfz3ZrHzRpExDn+fcBvB84PBQfb+wPZIDoNKlld&#10;86mGlGswr5RisGeQLkEWufzfovgBAAD//wMAUEsBAi0AFAAGAAgAAAAhALaDOJL+AAAA4QEAABMA&#10;AAAAAAAAAAAAAAAAAAAAAFtDb250ZW50X1R5cGVzXS54bWxQSwECLQAUAAYACAAAACEAOP0h/9YA&#10;AACUAQAACwAAAAAAAAAAAAAAAAAvAQAAX3JlbHMvLnJlbHNQSwECLQAUAAYACAAAACEAMrj/jkQC&#10;AACBBAAADgAAAAAAAAAAAAAAAAAuAgAAZHJzL2Uyb0RvYy54bWxQSwECLQAUAAYACAAAACEAoofz&#10;WuEAAAANAQAADwAAAAAAAAAAAAAAAACeBAAAZHJzL2Rvd25yZXYueG1sUEsFBgAAAAAEAAQA8wAA&#10;AKwFAAAAAA==&#10;" fillcolor="white [3201]" stroked="f" strokeweight=".5pt">
                <v:textbox>
                  <w:txbxContent>
                    <w:p w14:paraId="3B2421C5" w14:textId="7ECA3A76" w:rsidR="00B85696" w:rsidRPr="00B85696" w:rsidRDefault="00B85696" w:rsidP="00B85696">
                      <w:pPr>
                        <w:rPr>
                          <w:rFonts w:ascii="Times New Roman" w:hAnsi="Times New Roman" w:cs="Times New Roman"/>
                          <w:b/>
                          <w:bCs/>
                          <w:sz w:val="28"/>
                          <w:szCs w:val="28"/>
                        </w:rPr>
                      </w:pPr>
                      <w:r w:rsidRPr="00B85696">
                        <w:rPr>
                          <w:rFonts w:ascii="Times New Roman" w:hAnsi="Times New Roman" w:cs="Times New Roman"/>
                          <w:b/>
                          <w:bCs/>
                          <w:sz w:val="28"/>
                          <w:szCs w:val="28"/>
                        </w:rPr>
                        <w:t>B</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57A50EE0" wp14:editId="680FBFBB">
                <wp:simplePos x="0" y="0"/>
                <wp:positionH relativeFrom="column">
                  <wp:posOffset>0</wp:posOffset>
                </wp:positionH>
                <wp:positionV relativeFrom="paragraph">
                  <wp:posOffset>22860</wp:posOffset>
                </wp:positionV>
                <wp:extent cx="367645" cy="377072"/>
                <wp:effectExtent l="0" t="0" r="1270" b="4445"/>
                <wp:wrapNone/>
                <wp:docPr id="19" name="Text Box 19"/>
                <wp:cNvGraphicFramePr/>
                <a:graphic xmlns:a="http://schemas.openxmlformats.org/drawingml/2006/main">
                  <a:graphicData uri="http://schemas.microsoft.com/office/word/2010/wordprocessingShape">
                    <wps:wsp>
                      <wps:cNvSpPr txBox="1"/>
                      <wps:spPr>
                        <a:xfrm>
                          <a:off x="0" y="0"/>
                          <a:ext cx="367645" cy="377072"/>
                        </a:xfrm>
                        <a:prstGeom prst="rect">
                          <a:avLst/>
                        </a:prstGeom>
                        <a:solidFill>
                          <a:schemeClr val="lt1"/>
                        </a:solidFill>
                        <a:ln w="6350">
                          <a:noFill/>
                        </a:ln>
                      </wps:spPr>
                      <wps:txbx>
                        <w:txbxContent>
                          <w:p w14:paraId="543FFF0D" w14:textId="192EB73E" w:rsidR="00B85696" w:rsidRPr="00B85696" w:rsidRDefault="00B85696">
                            <w:pPr>
                              <w:rPr>
                                <w:rFonts w:ascii="Times New Roman" w:hAnsi="Times New Roman" w:cs="Times New Roman"/>
                                <w:b/>
                                <w:bCs/>
                                <w:sz w:val="28"/>
                                <w:szCs w:val="28"/>
                              </w:rPr>
                            </w:pPr>
                            <w:r w:rsidRPr="00B85696">
                              <w:rPr>
                                <w:rFonts w:ascii="Times New Roman" w:hAnsi="Times New Roman" w:cs="Times New Roman"/>
                                <w:b/>
                                <w:bCs/>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0EE0" id="Text Box 19" o:spid="_x0000_s1040" type="#_x0000_t202" style="position:absolute;margin-left:0;margin-top:1.8pt;width:28.95pt;height:29.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zLKRAIAAIEEAAAOAAAAZHJzL2Uyb0RvYy54bWysVE1v2zAMvQ/YfxB0X+x8t0acIkuRYUDQ&#10;FkiGnhVZTgTIoiYpsbNfP0qO07TbadhFocjnJ/KRzOyhqRQ5Cesk6Jz2eyklQnMopN7n9Md29eWO&#10;EueZLpgCLXJ6Fo4+zD9/mtUmEwM4gCqEJUiiXVabnB68N1mSOH4QFXM9MEJjsARbMY9Xu08Ky2pk&#10;r1QySNNJUoMtjAUunEPvYxuk88hfloL757J0whOVU8zNx9PGcxfOZD5j2d4yc5D8kgb7hywqJjU+&#10;eqV6ZJ6Ro5V/UFWSW3BQ+h6HKoGylFzEGrCafvqhms2BGRFrQXGcucrk/h8tfzq9WCIL7N09JZpV&#10;2KOtaDz5Cg1BF+pTG5chbGMQ6Bv0I7bzO3SGspvSVuEXCyIYR6XPV3UDG0fncDKdjMaUcAwNp9N0&#10;OggsydvHxjr/TUBFgpFTi82LmrLT2vkW2kHCWw6ULFZSqXgJAyOWypITw1YrH1NE8ncopUmd08lw&#10;nEZiDeHzlllpzCWU2pYULN/smijNXVfuDoozqmChnSNn+Epirmvm/AuzODhYOC6Df8ajVIBvwcWi&#10;5AD219/8AY/9xCglNQ5iTt3PI7OCEvVdY6fv+6NRmNx4GY2nA7zY28juNqKP1RJQgD6uneHRDHiv&#10;OrO0UL3izizCqxhimuPbOfWdufTteuDOcbFYRBDOqmF+rTeGB+ogeOjEtnll1lza5bHPT9CNLMs+&#10;dK3Fhi81LI4eShlbGnRuVb3Ij3Meh+Kyk2GRbu8R9fbPMf8NAAD//wMAUEsDBBQABgAIAAAAIQAO&#10;8IRP4QAAAAkBAAAPAAAAZHJzL2Rvd25yZXYueG1sTI/NTsMwEITvSH0Ha5G4IOpA1JSm2VSIv0rc&#10;aKCImxubJGq8jmI3CW/PcoLLSKvRzsyXbSbbisH0vnGEcD2PQBgqnW6oQngrnq5uQfigSKvWkUH4&#10;Nh42+ewsU6l2I72aYRcqwSHkU4VQh9ClUvqyNlb5uesMsffleqsCn30lda9GDretvImiRFrVEDfU&#10;qjP3tSmPu5NF+LysPl789Pw+xou4e9wOxXKvC8SL8+lhzXK3BhHMFP4+4JeB90POww7uRNqLFoFp&#10;AkKcgGBzsVyBOCAkcQQyz+R/gvwHAAD//wMAUEsBAi0AFAAGAAgAAAAhALaDOJL+AAAA4QEAABMA&#10;AAAAAAAAAAAAAAAAAAAAAFtDb250ZW50X1R5cGVzXS54bWxQSwECLQAUAAYACAAAACEAOP0h/9YA&#10;AACUAQAACwAAAAAAAAAAAAAAAAAvAQAAX3JlbHMvLnJlbHNQSwECLQAUAAYACAAAACEABXsyykQC&#10;AACBBAAADgAAAAAAAAAAAAAAAAAuAgAAZHJzL2Uyb0RvYy54bWxQSwECLQAUAAYACAAAACEADvCE&#10;T+EAAAAJAQAADwAAAAAAAAAAAAAAAACeBAAAZHJzL2Rvd25yZXYueG1sUEsFBgAAAAAEAAQA8wAA&#10;AKwFAAAAAA==&#10;" fillcolor="white [3201]" stroked="f" strokeweight=".5pt">
                <v:textbox>
                  <w:txbxContent>
                    <w:p w14:paraId="543FFF0D" w14:textId="192EB73E" w:rsidR="00B85696" w:rsidRPr="00B85696" w:rsidRDefault="00B85696">
                      <w:pPr>
                        <w:rPr>
                          <w:rFonts w:ascii="Times New Roman" w:hAnsi="Times New Roman" w:cs="Times New Roman"/>
                          <w:b/>
                          <w:bCs/>
                          <w:sz w:val="28"/>
                          <w:szCs w:val="28"/>
                        </w:rPr>
                      </w:pPr>
                      <w:r w:rsidRPr="00B85696">
                        <w:rPr>
                          <w:rFonts w:ascii="Times New Roman" w:hAnsi="Times New Roman" w:cs="Times New Roman"/>
                          <w:b/>
                          <w:bCs/>
                          <w:sz w:val="28"/>
                          <w:szCs w:val="28"/>
                        </w:rPr>
                        <w:t>A</w:t>
                      </w:r>
                    </w:p>
                  </w:txbxContent>
                </v:textbox>
              </v:shape>
            </w:pict>
          </mc:Fallback>
        </mc:AlternateContent>
      </w:r>
    </w:p>
    <w:p w14:paraId="0700936B" w14:textId="4B871D74" w:rsidR="00B85696" w:rsidRDefault="005A674A" w:rsidP="008172AB">
      <w:pPr>
        <w:rPr>
          <w:rFonts w:ascii="Times New Roman" w:hAnsi="Times New Roman" w:cs="Times New Roman"/>
        </w:rPr>
        <w:sectPr w:rsidR="00B85696" w:rsidSect="00723A08">
          <w:pgSz w:w="15840" w:h="12240" w:orient="landscape"/>
          <w:pgMar w:top="1440" w:right="1440" w:bottom="1440" w:left="1440" w:header="720" w:footer="720" w:gutter="0"/>
          <w:cols w:space="720"/>
          <w:docGrid w:linePitch="360"/>
        </w:sectPr>
      </w:pPr>
      <w:r w:rsidRPr="00B85696">
        <w:rPr>
          <w:rFonts w:ascii="Times New Roman" w:hAnsi="Times New Roman" w:cs="Times New Roman"/>
          <w:noProof/>
          <w:color w:val="0070C0"/>
        </w:rPr>
        <mc:AlternateContent>
          <mc:Choice Requires="wps">
            <w:drawing>
              <wp:anchor distT="0" distB="0" distL="114300" distR="114300" simplePos="0" relativeHeight="251710464" behindDoc="0" locked="0" layoutInCell="1" allowOverlap="1" wp14:anchorId="78ED38BA" wp14:editId="20762E11">
                <wp:simplePos x="0" y="0"/>
                <wp:positionH relativeFrom="column">
                  <wp:posOffset>6042581</wp:posOffset>
                </wp:positionH>
                <wp:positionV relativeFrom="paragraph">
                  <wp:posOffset>2958681</wp:posOffset>
                </wp:positionV>
                <wp:extent cx="1593130" cy="266700"/>
                <wp:effectExtent l="0" t="0" r="0" b="0"/>
                <wp:wrapNone/>
                <wp:docPr id="17" name="TextBox 34"/>
                <wp:cNvGraphicFramePr/>
                <a:graphic xmlns:a="http://schemas.openxmlformats.org/drawingml/2006/main">
                  <a:graphicData uri="http://schemas.microsoft.com/office/word/2010/wordprocessingShape">
                    <wps:wsp>
                      <wps:cNvSpPr txBox="1"/>
                      <wps:spPr>
                        <a:xfrm>
                          <a:off x="0" y="0"/>
                          <a:ext cx="1593130" cy="266700"/>
                        </a:xfrm>
                        <a:prstGeom prst="rect">
                          <a:avLst/>
                        </a:prstGeom>
                        <a:noFill/>
                      </wps:spPr>
                      <wps:txbx>
                        <w:txbxContent>
                          <w:p w14:paraId="025B7F88" w14:textId="6E078065" w:rsidR="00B85696" w:rsidRDefault="00B85696" w:rsidP="00B85696">
                            <w:pPr>
                              <w:pStyle w:val="NormalWeb"/>
                              <w:spacing w:before="0" w:beforeAutospacing="0" w:after="0" w:afterAutospacing="0"/>
                            </w:pPr>
                            <w:r>
                              <w:rPr>
                                <w:i/>
                                <w:iCs/>
                                <w:color w:val="000000" w:themeColor="text1"/>
                                <w:kern w:val="24"/>
                              </w:rPr>
                              <w:t>Diffuse</w:t>
                            </w:r>
                            <w:r w:rsidR="005A674A">
                              <w:rPr>
                                <w:i/>
                                <w:iCs/>
                                <w:color w:val="000000" w:themeColor="text1"/>
                                <w:kern w:val="24"/>
                              </w:rPr>
                              <w:t>ly</w:t>
                            </w:r>
                            <w:r>
                              <w:rPr>
                                <w:i/>
                                <w:iCs/>
                                <w:color w:val="000000" w:themeColor="text1"/>
                                <w:kern w:val="24"/>
                              </w:rPr>
                              <w:t>-connected</w:t>
                            </w:r>
                          </w:p>
                        </w:txbxContent>
                      </wps:txbx>
                      <wps:bodyPr wrap="square" rtlCol="0">
                        <a:spAutoFit/>
                      </wps:bodyPr>
                    </wps:wsp>
                  </a:graphicData>
                </a:graphic>
                <wp14:sizeRelH relativeFrom="margin">
                  <wp14:pctWidth>0</wp14:pctWidth>
                </wp14:sizeRelH>
              </wp:anchor>
            </w:drawing>
          </mc:Choice>
          <mc:Fallback>
            <w:pict>
              <v:shape w14:anchorId="78ED38BA" id="TextBox 34" o:spid="_x0000_s1041" type="#_x0000_t202" style="position:absolute;margin-left:475.8pt;margin-top:232.95pt;width:125.45pt;height:2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eLwmQEAABYDAAAOAAAAZHJzL2Uyb0RvYy54bWysUttuEzEQfUfiHyy/k90kkNJVNhVQlRcE&#10;SG0/wPHaWUtrj5lxspu/Z+xciuCt4sWXmfGZc854fTf5QRwMkoPQyvmslsIEDZ0Lu1Y+Pz28+ygF&#10;JRU6NUAwrTwaknebt2/WY2zMAnoYOoOCQQI1Y2xln1Jsqop0b7yiGUQTOGkBvUp8xV3VoRoZ3Q/V&#10;oq5X1QjYRQRtiDh6f0rKTcG31uj0w1oySQytZG6prFjWbV6rzVo1O1Sxd/pMQ72ChVcucNMr1L1K&#10;SuzR/QPlnUYgsGmmwVdgrdOmaGA18/ovNY+9iqZoYXMoXm2i/wervx9+onAdz+5GiqA8z+jJTOkz&#10;TGL5PtszRmq46jFyXZo4zqWXOHEwq54s+ryzHsF5Nvp4NZfBhM6PPtwu50tOac4tVquburhfvbyO&#10;SOmrAS/yoZXIwyueqsM3SsyESy8luVmABzcMOZ4pnqjkU5q2U1F0e6G5he7I7Ececyvp116hkQLT&#10;8AXKr8hgFD/tEwOWPhnl9OYMzuaX9uePkqf7571UvXznzW8AAAD//wMAUEsDBBQABgAIAAAAIQBN&#10;vjwd4QAAABEBAAAPAAAAZHJzL2Rvd25yZXYueG1sTE89T8MwEN2R+A/WIbFROxEOJI1TVRQkBpaW&#10;sLvxkUTE5yh2m/Tf406wnPR077PcLHZgZ5x870hBshLAkBpnemoV1J9vD8/AfNBk9OAIFVzQw6a6&#10;vSl1YdxMezwfQsuiCflCK+hCGAvOfdOh1X7lRqT4+3aT1SHCqeVm0nM0twNPhci41T3FhE6P+NJh&#10;83M4WQUhmG1yqV+tf/9aPnZzJxqpa6Xu75bdOp7tGljAJfwp4Loh9ocqFju6ExnPBgW5TLJIVfCY&#10;yRzYlZGKVAI7KpDiKQdelfz/kuoXAAD//wMAUEsBAi0AFAAGAAgAAAAhALaDOJL+AAAA4QEAABMA&#10;AAAAAAAAAAAAAAAAAAAAAFtDb250ZW50X1R5cGVzXS54bWxQSwECLQAUAAYACAAAACEAOP0h/9YA&#10;AACUAQAACwAAAAAAAAAAAAAAAAAvAQAAX3JlbHMvLnJlbHNQSwECLQAUAAYACAAAACEAkSXi8JkB&#10;AAAWAwAADgAAAAAAAAAAAAAAAAAuAgAAZHJzL2Uyb0RvYy54bWxQSwECLQAUAAYACAAAACEATb48&#10;HeEAAAARAQAADwAAAAAAAAAAAAAAAADzAwAAZHJzL2Rvd25yZXYueG1sUEsFBgAAAAAEAAQA8wAA&#10;AAEFAAAAAA==&#10;" filled="f" stroked="f">
                <v:textbox style="mso-fit-shape-to-text:t">
                  <w:txbxContent>
                    <w:p w14:paraId="025B7F88" w14:textId="6E078065" w:rsidR="00B85696" w:rsidRDefault="00B85696" w:rsidP="00B85696">
                      <w:pPr>
                        <w:pStyle w:val="NormalWeb"/>
                        <w:spacing w:before="0" w:beforeAutospacing="0" w:after="0" w:afterAutospacing="0"/>
                      </w:pPr>
                      <w:proofErr w:type="gramStart"/>
                      <w:r>
                        <w:rPr>
                          <w:i/>
                          <w:iCs/>
                          <w:color w:val="000000" w:themeColor="text1"/>
                          <w:kern w:val="24"/>
                        </w:rPr>
                        <w:t>Diffuse</w:t>
                      </w:r>
                      <w:r w:rsidR="005A674A">
                        <w:rPr>
                          <w:i/>
                          <w:iCs/>
                          <w:color w:val="000000" w:themeColor="text1"/>
                          <w:kern w:val="24"/>
                        </w:rPr>
                        <w:t>ly</w:t>
                      </w:r>
                      <w:r>
                        <w:rPr>
                          <w:i/>
                          <w:iCs/>
                          <w:color w:val="000000" w:themeColor="text1"/>
                          <w:kern w:val="24"/>
                        </w:rPr>
                        <w:t>-connected</w:t>
                      </w:r>
                      <w:proofErr w:type="gramEnd"/>
                    </w:p>
                  </w:txbxContent>
                </v:textbox>
              </v:shape>
            </w:pict>
          </mc:Fallback>
        </mc:AlternateContent>
      </w:r>
      <w:r w:rsidR="00B85696" w:rsidRPr="00B85696">
        <w:rPr>
          <w:rFonts w:ascii="Times New Roman" w:hAnsi="Times New Roman" w:cs="Times New Roman"/>
          <w:noProof/>
          <w:color w:val="0070C0"/>
        </w:rPr>
        <mc:AlternateContent>
          <mc:Choice Requires="wps">
            <w:drawing>
              <wp:anchor distT="0" distB="0" distL="114300" distR="114300" simplePos="0" relativeHeight="251711488" behindDoc="0" locked="0" layoutInCell="1" allowOverlap="1" wp14:anchorId="6637FE5D" wp14:editId="230B7B5B">
                <wp:simplePos x="0" y="0"/>
                <wp:positionH relativeFrom="column">
                  <wp:posOffset>6043295</wp:posOffset>
                </wp:positionH>
                <wp:positionV relativeFrom="paragraph">
                  <wp:posOffset>3352165</wp:posOffset>
                </wp:positionV>
                <wp:extent cx="1270000" cy="266700"/>
                <wp:effectExtent l="0" t="0" r="0" b="0"/>
                <wp:wrapNone/>
                <wp:docPr id="18" name="TextBox 35"/>
                <wp:cNvGraphicFramePr/>
                <a:graphic xmlns:a="http://schemas.openxmlformats.org/drawingml/2006/main">
                  <a:graphicData uri="http://schemas.microsoft.com/office/word/2010/wordprocessingShape">
                    <wps:wsp>
                      <wps:cNvSpPr txBox="1"/>
                      <wps:spPr>
                        <a:xfrm>
                          <a:off x="0" y="0"/>
                          <a:ext cx="1270000" cy="266700"/>
                        </a:xfrm>
                        <a:prstGeom prst="rect">
                          <a:avLst/>
                        </a:prstGeom>
                        <a:noFill/>
                      </wps:spPr>
                      <wps:txbx>
                        <w:txbxContent>
                          <w:p w14:paraId="0474856C" w14:textId="77777777" w:rsidR="00B85696" w:rsidRDefault="00B85696" w:rsidP="00B85696">
                            <w:pPr>
                              <w:pStyle w:val="NormalWeb"/>
                              <w:spacing w:before="0" w:beforeAutospacing="0" w:after="0" w:afterAutospacing="0"/>
                            </w:pPr>
                            <w:r>
                              <w:rPr>
                                <w:i/>
                                <w:iCs/>
                                <w:color w:val="000000" w:themeColor="text1"/>
                                <w:kern w:val="24"/>
                              </w:rPr>
                              <w:t>Hyper-connected</w:t>
                            </w:r>
                          </w:p>
                        </w:txbxContent>
                      </wps:txbx>
                      <wps:bodyPr wrap="square" rtlCol="0">
                        <a:spAutoFit/>
                      </wps:bodyPr>
                    </wps:wsp>
                  </a:graphicData>
                </a:graphic>
              </wp:anchor>
            </w:drawing>
          </mc:Choice>
          <mc:Fallback>
            <w:pict>
              <v:shape w14:anchorId="6637FE5D" id="TextBox 35" o:spid="_x0000_s1042" type="#_x0000_t202" style="position:absolute;margin-left:475.85pt;margin-top:263.95pt;width:100pt;height:21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PBlQEAABcDAAAOAAAAZHJzL2Uyb0RvYy54bWysUk1v2zAMvRfYfxB0X+ymWFoYcYp+oLsM&#10;W4F2P0CRpViAJWqkEjv/fpSSJkN3K+qDLJHU43uPWt5OfhA7g+QgtPJyVkthgobOhU0rf78+fb2R&#10;gpIKnRogmFbuDcnb1ZeL5RgbM4cehs6gYJBAzRhb2acUm6oi3RuvaAbRBE5aQK8SH3FTdahGRvdD&#10;Na/rRTUCdhFBGyKOPh6SclXwrTU6/bKWTBJDK5lbKiuWdZ3XarVUzQZV7J0+0lAfYOGVC9z0BPWo&#10;khJbdP9BeacRCGyaafAVWOu0KRpYzWX9Ts1Lr6IpWtgciieb6PNg9c/dMwrX8ex4UkF5ntGrmdI9&#10;TOLqW7ZnjNRw1UvkujRxnEvf4sTBrHqy6POf9QjOs9H7k7kMJnS+NL+u+ZNCc26+WPApw1Tn2xEp&#10;fTfgRd60Enl4xVO1+0HpUPpWkpsFeHLDkOOZ4oFK3qVpPR0UlQY5tIZuz/RHnnMr6c9WoZEC0/AA&#10;5VlkNIp328SIpdH5zhGd3S9Ujy8lj/ffc6k6v+fVXwAAAP//AwBQSwMEFAAGAAgAAAAhAKj4rEbh&#10;AAAAEQEAAA8AAABkcnMvZG93bnJldi54bWxMT01PwzAMvSPxHyIjcWNpJ3WjXdNpYiBx4MIod68x&#10;TUXjVE22dv+ejAtcLPn5+X2U29n24kyj7xwrSBcJCOLG6Y5bBfXHy8MjCB+QNfaOScGFPGyr25sS&#10;C+0mfqfzIbQiirAvUIEJYSik9I0hi37hBuJ4+3KjxRDXsZV6xCmK214uk2QlLXYcHQwO9GSo+T6c&#10;rIIQ9C691M/Wv37Ob/vJJE2GtVL3d/N+E8duAyLQHP4+4Noh5ocqBju6E2svegV5lq4jVUG2XOcg&#10;roz0FzpGaJXnIKtS/m9S/QAAAP//AwBQSwECLQAUAAYACAAAACEAtoM4kv4AAADhAQAAEwAAAAAA&#10;AAAAAAAAAAAAAAAAW0NvbnRlbnRfVHlwZXNdLnhtbFBLAQItABQABgAIAAAAIQA4/SH/1gAAAJQB&#10;AAALAAAAAAAAAAAAAAAAAC8BAABfcmVscy8ucmVsc1BLAQItABQABgAIAAAAIQAsfbPBlQEAABcD&#10;AAAOAAAAAAAAAAAAAAAAAC4CAABkcnMvZTJvRG9jLnhtbFBLAQItABQABgAIAAAAIQCo+KxG4QAA&#10;ABEBAAAPAAAAAAAAAAAAAAAAAO8DAABkcnMvZG93bnJldi54bWxQSwUGAAAAAAQABADzAAAA/QQA&#10;AAAA&#10;" filled="f" stroked="f">
                <v:textbox style="mso-fit-shape-to-text:t">
                  <w:txbxContent>
                    <w:p w14:paraId="0474856C" w14:textId="77777777" w:rsidR="00B85696" w:rsidRDefault="00B85696" w:rsidP="00B85696">
                      <w:pPr>
                        <w:pStyle w:val="NormalWeb"/>
                        <w:spacing w:before="0" w:beforeAutospacing="0" w:after="0" w:afterAutospacing="0"/>
                      </w:pPr>
                      <w:r>
                        <w:rPr>
                          <w:i/>
                          <w:iCs/>
                          <w:color w:val="000000" w:themeColor="text1"/>
                          <w:kern w:val="24"/>
                        </w:rPr>
                        <w:t>Hyper-connected</w:t>
                      </w:r>
                    </w:p>
                  </w:txbxContent>
                </v:textbox>
              </v:shape>
            </w:pict>
          </mc:Fallback>
        </mc:AlternateContent>
      </w:r>
      <w:r w:rsidR="00B85696" w:rsidRPr="00B85696">
        <w:rPr>
          <w:rFonts w:ascii="Times New Roman" w:hAnsi="Times New Roman" w:cs="Times New Roman"/>
          <w:noProof/>
          <w:color w:val="0070C0"/>
        </w:rPr>
        <mc:AlternateContent>
          <mc:Choice Requires="wps">
            <w:drawing>
              <wp:anchor distT="0" distB="0" distL="114300" distR="114300" simplePos="0" relativeHeight="251709440" behindDoc="0" locked="0" layoutInCell="1" allowOverlap="1" wp14:anchorId="197F74C8" wp14:editId="0F1DA9AB">
                <wp:simplePos x="0" y="0"/>
                <wp:positionH relativeFrom="column">
                  <wp:posOffset>5828030</wp:posOffset>
                </wp:positionH>
                <wp:positionV relativeFrom="paragraph">
                  <wp:posOffset>2980055</wp:posOffset>
                </wp:positionV>
                <wp:extent cx="234950" cy="234950"/>
                <wp:effectExtent l="0" t="0" r="0" b="0"/>
                <wp:wrapNone/>
                <wp:docPr id="16" name="Rectangle 16"/>
                <wp:cNvGraphicFramePr/>
                <a:graphic xmlns:a="http://schemas.openxmlformats.org/drawingml/2006/main">
                  <a:graphicData uri="http://schemas.microsoft.com/office/word/2010/wordprocessingShape">
                    <wps:wsp>
                      <wps:cNvSpPr/>
                      <wps:spPr>
                        <a:xfrm>
                          <a:off x="0" y="0"/>
                          <a:ext cx="234950" cy="234950"/>
                        </a:xfrm>
                        <a:prstGeom prst="rect">
                          <a:avLst/>
                        </a:prstGeom>
                        <a:solidFill>
                          <a:srgbClr val="5AC97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7F574F" id="Rectangle 16" o:spid="_x0000_s1026" style="position:absolute;margin-left:458.9pt;margin-top:234.65pt;width:18.5pt;height:18.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2Y9hgIAAH4FAAAOAAAAZHJzL2Uyb0RvYy54bWysVMluGzEMvRfoPwi6N2O7TlIbHgeGAxcF&#10;gjRIUuQsaySPAG2l5K1fX0qz2E2CHor6IItD8pF8Ijm7ORhNdgKCcrakw4sBJcJyVym7KemP59Wn&#10;L5SEyGzFtLOipEcR6M3844fZ3k/FyNVOVwIIgtgw3fuS1jH6aVEEXgvDwoXzwqJSOjAsogibogK2&#10;R3Sji9FgcFXsHVQeHBch4NfbRknnGV9KweN3KYOIRJcUc4v5hHyu01nMZ2y6AeZrxds02D9kYZiy&#10;GLSHumWRkS2oN1BGcXDByXjBnSmclIqLXANWMxy8quapZl7kWpCc4Huawv+D5fe7ByCqwre7osQy&#10;g2/0iKwxu9GC4DckaO/DFO2e/AO0UsBrqvYgwaR/rIMcMqnHnlRxiITjx9Hn8eQSqeeoau+IUpyc&#10;PYT4VThD0qWkgNEzlWx3F2Jj2pmkWMFpVa2U1lmAzXqpgewYvu/lYjm5HqaMEf0PM23feqYOE71v&#10;PLzjiDDJs0gENCXnWzxqkfC0fRQSuUtF5oxz154wGefCxmGjqlkl2jQH+Ouy7LLIOWfAhCyxvB67&#10;BegsG5AOuym2tU+uIjd97zz4W2KNc++RIzsbe2ejrIP3ADRW1UZu7DuSGmoSS2tXHbGzwDUjFzxf&#10;KXzfOxbiAwOcMWwJ3BuorR38omSPM1jS8HPLQFCiv1ls8slwPE5Dm4Xx5fUIBTjXrM81dmuWDttg&#10;iBvH83xN9lF3VwnOvOC6WKSoqGKWY+yS8gidsIzNbsCFw8Vikc1wUD2Ld/bJ8wSeWEr9+Hx4YeDb&#10;po3Y7feum1c2fdW7jW3ytG6xjU6q3Ngnnlr+cMhzI7QLKW2Rczlbndbm/DcAAAD//wMAUEsDBBQA&#10;BgAIAAAAIQAQKF3U4wAAABABAAAPAAAAZHJzL2Rvd25yZXYueG1sTI/LTsMwEEX3SPyDNUjsqNNH&#10;0iaNU0VAkVgS8gFubJKo9tiK3Tb8PcMKNiPN695zy8NsDbvqKYwOBSwXCTCNnVMj9gLaz+PTDliI&#10;EpU0DrWAbx3gUN3flbJQ7oYf+trEnpEIhkIKGGL0BeehG7SVYeG8Rtp9ucnKSO3UczXJG4lbw1dJ&#10;knErRySHQXr9POju3FysAGz9rk19sz2/G3OUr23dv61qIR4f5pc9lXoPLOo5/n3Abwbih4rATu6C&#10;KjAjIF9uiT8K2GT5Ghhd5OmGJicBaZKtgVcl/x+k+gEAAP//AwBQSwECLQAUAAYACAAAACEAtoM4&#10;kv4AAADhAQAAEwAAAAAAAAAAAAAAAAAAAAAAW0NvbnRlbnRfVHlwZXNdLnhtbFBLAQItABQABgAI&#10;AAAAIQA4/SH/1gAAAJQBAAALAAAAAAAAAAAAAAAAAC8BAABfcmVscy8ucmVsc1BLAQItABQABgAI&#10;AAAAIQBdq2Y9hgIAAH4FAAAOAAAAAAAAAAAAAAAAAC4CAABkcnMvZTJvRG9jLnhtbFBLAQItABQA&#10;BgAIAAAAIQAQKF3U4wAAABABAAAPAAAAAAAAAAAAAAAAAOAEAABkcnMvZG93bnJldi54bWxQSwUG&#10;AAAAAAQABADzAAAA8AUAAAAA&#10;" fillcolor="#5ac971" strokecolor="black [3213]" strokeweight="1pt"/>
            </w:pict>
          </mc:Fallback>
        </mc:AlternateContent>
      </w:r>
      <w:r w:rsidR="00B85696" w:rsidRPr="00B85696">
        <w:rPr>
          <w:rFonts w:ascii="Times New Roman" w:hAnsi="Times New Roman" w:cs="Times New Roman"/>
          <w:noProof/>
          <w:color w:val="0070C0"/>
        </w:rPr>
        <mc:AlternateContent>
          <mc:Choice Requires="wps">
            <w:drawing>
              <wp:anchor distT="0" distB="0" distL="114300" distR="114300" simplePos="0" relativeHeight="251708416" behindDoc="0" locked="0" layoutInCell="1" allowOverlap="1" wp14:anchorId="6030BD63" wp14:editId="67D4E15E">
                <wp:simplePos x="0" y="0"/>
                <wp:positionH relativeFrom="column">
                  <wp:posOffset>5828233</wp:posOffset>
                </wp:positionH>
                <wp:positionV relativeFrom="paragraph">
                  <wp:posOffset>3373566</wp:posOffset>
                </wp:positionV>
                <wp:extent cx="234950" cy="234950"/>
                <wp:effectExtent l="0" t="0" r="0" b="0"/>
                <wp:wrapNone/>
                <wp:docPr id="15" name="Rectangle 15"/>
                <wp:cNvGraphicFramePr/>
                <a:graphic xmlns:a="http://schemas.openxmlformats.org/drawingml/2006/main">
                  <a:graphicData uri="http://schemas.microsoft.com/office/word/2010/wordprocessingShape">
                    <wps:wsp>
                      <wps:cNvSpPr/>
                      <wps:spPr>
                        <a:xfrm>
                          <a:off x="0" y="0"/>
                          <a:ext cx="234950" cy="234950"/>
                        </a:xfrm>
                        <a:prstGeom prst="rect">
                          <a:avLst/>
                        </a:prstGeom>
                        <a:solidFill>
                          <a:srgbClr val="3F86E7"/>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64EDB8" id="Rectangle 15" o:spid="_x0000_s1026" style="position:absolute;margin-left:458.9pt;margin-top:265.65pt;width:18.5pt;height:1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nW5iAIAAH4FAAAOAAAAZHJzL2Uyb0RvYy54bWysVEtv2zAMvg/YfxB0X52kSR9BnSJIl2FA&#10;0RVth54VWYoFyJJGKa/9+lGS7WTtsMOwHBTRJD+Sn0je3O4bTbYCvLKmpMOzASXCcFspsy7p95fl&#10;pytKfGCmYtoaUdKD8PR29vHDzc5NxcjWVlcCCIIYP925ktYhuGlReF6Lhvkz64RBpbTQsIAirIsK&#10;2A7RG12MBoOLYmehcmC58B6/3mUlnSV8KQUP36T0IhBdUswtpBPSuYpnMbth0zUwVyvepsH+IYuG&#10;KYNBe6g7FhjZgHoH1SgO1lsZzrhtCiul4iLVgNUMB2+qea6ZE6kWJMe7nib//2D5w/YRiKrw7SaU&#10;GNbgGz0ha8ystSD4DQnaOT9Fu2f3CK3k8Rqr3Uto4j/WQfaJ1ENPqtgHwvHj6Hx8PUHqOaraO6IU&#10;R2cHPnwRtiHxUlLA6IlKtr33IZt2JjGWt1pVS6V1EmC9WmggW4bve768uvh8GTNG9N/MtHnvGTtM&#10;9L5hP3zviDDRs4gE5JLTLRy0iHjaPAmJ3MUiU8apa4+YjHNhwjCralaJnOZkgL8uWJdFyjkBRmSJ&#10;5fXYLUBnmUE67Fxsax9dRWr63nnwt8Syc++RIlsTeudGGQt/AtBYVRs523ckZWoiSytbHbCzwOaR&#10;844vFb7vPfPhkQHOGLYE7g3U1hZ+UrLDGSyp/7FhICjRXw02+fVwPI5Dm4Tx5HKEApxqVqcas2kW&#10;FttgiBvH8XSN9kF3Vwm2ecV1MY9RUcUMx9gl5QE6YRHybsCFw8V8nsxwUB0L9+bZ8QgeWYr9+LJ/&#10;ZeDapg3Y7Q+2m1c2fdO72TZ6GjvfBCtVauwjTy1/OOSpEdqFFLfIqZysjmtz9gsAAP//AwBQSwME&#10;FAAGAAgAAAAhAEJHHdThAAAAEAEAAA8AAABkcnMvZG93bnJldi54bWxMj0FPhEAMhe8m/odJTby5&#10;A+IisAwbonHv7ppwnWUqEJkOYWYX/PfWk16a9LV9/V65X+0orjj7wZGCeBOBQGqdGahT8HF6e8hA&#10;+KDJ6NERKvhGD/vq9qbUhXELveP1GDrBJuQLraAPYSqk9G2PVvuNm5B49ulmqwO3cyfNrBc2t6N8&#10;jKJUWj0Qf+j1hC89tl/Hi1XQHOpQH5p0rpustYhDsqw5KXV/t77uuNQ7EAHX8HcBvxmYHyoGO7sL&#10;GS9GBXn8zPxBwTaJExC8kW+fWDmzkmYJyKqU/4NUPwAAAP//AwBQSwECLQAUAAYACAAAACEAtoM4&#10;kv4AAADhAQAAEwAAAAAAAAAAAAAAAAAAAAAAW0NvbnRlbnRfVHlwZXNdLnhtbFBLAQItABQABgAI&#10;AAAAIQA4/SH/1gAAAJQBAAALAAAAAAAAAAAAAAAAAC8BAABfcmVscy8ucmVsc1BLAQItABQABgAI&#10;AAAAIQB8qnW5iAIAAH4FAAAOAAAAAAAAAAAAAAAAAC4CAABkcnMvZTJvRG9jLnhtbFBLAQItABQA&#10;BgAIAAAAIQBCRx3U4QAAABABAAAPAAAAAAAAAAAAAAAAAOIEAABkcnMvZG93bnJldi54bWxQSwUG&#10;AAAAAAQABADzAAAA8AUAAAAA&#10;" fillcolor="#3f86e7" strokecolor="black [3213]" strokeweight="1pt"/>
            </w:pict>
          </mc:Fallback>
        </mc:AlternateContent>
      </w:r>
      <w:r w:rsidR="00B85696">
        <w:rPr>
          <w:rFonts w:ascii="Times New Roman" w:hAnsi="Times New Roman" w:cs="Times New Roman"/>
          <w:noProof/>
        </w:rPr>
        <w:drawing>
          <wp:inline distT="0" distB="0" distL="0" distR="0" wp14:anchorId="0E8F51F6" wp14:editId="5D3B96D1">
            <wp:extent cx="36576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16_bysg_bygender.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r w:rsidR="00B85696">
        <w:rPr>
          <w:rFonts w:ascii="Times New Roman" w:hAnsi="Times New Roman" w:cs="Times New Roman"/>
          <w:noProof/>
        </w:rPr>
        <w:drawing>
          <wp:inline distT="0" distB="0" distL="0" distR="0" wp14:anchorId="3446C363" wp14:editId="6B2D807B">
            <wp:extent cx="36576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18_bysg_bygender.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350026A0" w14:textId="75065F48" w:rsidR="00A1293A" w:rsidRDefault="00A1293A" w:rsidP="008172AB">
      <w:pPr>
        <w:rPr>
          <w:rFonts w:ascii="Times New Roman" w:hAnsi="Times New Roman" w:cs="Times New Roman"/>
          <w:color w:val="0070C0"/>
        </w:rPr>
      </w:pPr>
      <w:r w:rsidRPr="003C0C42">
        <w:rPr>
          <w:rFonts w:ascii="Times New Roman" w:hAnsi="Times New Roman" w:cs="Times New Roman"/>
          <w:b/>
          <w:bCs/>
          <w:color w:val="0070C0"/>
        </w:rPr>
        <w:lastRenderedPageBreak/>
        <w:t xml:space="preserve">Supplemental Figure </w:t>
      </w:r>
      <w:r w:rsidR="003864C8">
        <w:rPr>
          <w:rFonts w:ascii="Times New Roman" w:hAnsi="Times New Roman" w:cs="Times New Roman"/>
          <w:b/>
          <w:bCs/>
          <w:color w:val="0070C0"/>
        </w:rPr>
        <w:t>5</w:t>
      </w:r>
      <w:r w:rsidRPr="003C0C42">
        <w:rPr>
          <w:rFonts w:ascii="Times New Roman" w:hAnsi="Times New Roman" w:cs="Times New Roman"/>
          <w:b/>
          <w:bCs/>
          <w:color w:val="0070C0"/>
        </w:rPr>
        <w:t xml:space="preserve">. </w:t>
      </w:r>
      <w:r w:rsidRPr="00A1293A">
        <w:rPr>
          <w:rFonts w:ascii="Times New Roman" w:hAnsi="Times New Roman" w:cs="Times New Roman"/>
          <w:color w:val="0070C0"/>
        </w:rPr>
        <w:t>Connectivity-based biotype associations with internalizing problems trajectories.</w:t>
      </w:r>
      <w:r>
        <w:rPr>
          <w:rFonts w:ascii="Times New Roman" w:hAnsi="Times New Roman" w:cs="Times New Roman"/>
          <w:color w:val="0070C0"/>
        </w:rPr>
        <w:t xml:space="preserve"> </w:t>
      </w:r>
      <w:r>
        <w:rPr>
          <w:rFonts w:ascii="Times New Roman" w:hAnsi="Times New Roman" w:cs="Times New Roman"/>
          <w:b/>
          <w:bCs/>
          <w:color w:val="0070C0"/>
        </w:rPr>
        <w:t xml:space="preserve">(A) </w:t>
      </w:r>
      <w:r>
        <w:rPr>
          <w:rFonts w:ascii="Times New Roman" w:hAnsi="Times New Roman" w:cs="Times New Roman"/>
          <w:color w:val="0070C0"/>
        </w:rPr>
        <w:t xml:space="preserve">The </w:t>
      </w:r>
      <w:r>
        <w:rPr>
          <w:rFonts w:ascii="Times New Roman" w:hAnsi="Times New Roman" w:cs="Times New Roman"/>
          <w:i/>
          <w:iCs/>
          <w:color w:val="0070C0"/>
        </w:rPr>
        <w:t xml:space="preserve">Hyper-connected </w:t>
      </w:r>
      <w:r>
        <w:rPr>
          <w:rFonts w:ascii="Times New Roman" w:hAnsi="Times New Roman" w:cs="Times New Roman"/>
          <w:color w:val="0070C0"/>
        </w:rPr>
        <w:t xml:space="preserve">biotype exhibited a higher internalizing problems intercept (derived from longitudinal model estimates) compared to the </w:t>
      </w:r>
      <w:r>
        <w:rPr>
          <w:rFonts w:ascii="Times New Roman" w:hAnsi="Times New Roman" w:cs="Times New Roman"/>
          <w:i/>
          <w:iCs/>
          <w:color w:val="0070C0"/>
        </w:rPr>
        <w:t>Diffuse</w:t>
      </w:r>
      <w:r w:rsidR="005A674A">
        <w:rPr>
          <w:rFonts w:ascii="Times New Roman" w:hAnsi="Times New Roman" w:cs="Times New Roman"/>
          <w:i/>
          <w:iCs/>
          <w:color w:val="0070C0"/>
        </w:rPr>
        <w:t>ly</w:t>
      </w:r>
      <w:r>
        <w:rPr>
          <w:rFonts w:ascii="Times New Roman" w:hAnsi="Times New Roman" w:cs="Times New Roman"/>
          <w:i/>
          <w:iCs/>
          <w:color w:val="0070C0"/>
        </w:rPr>
        <w:t xml:space="preserve">-connected </w:t>
      </w:r>
      <w:r>
        <w:rPr>
          <w:rFonts w:ascii="Times New Roman" w:hAnsi="Times New Roman" w:cs="Times New Roman"/>
          <w:color w:val="0070C0"/>
        </w:rPr>
        <w:t xml:space="preserve">biotype. </w:t>
      </w:r>
      <w:r>
        <w:rPr>
          <w:rFonts w:ascii="Times New Roman" w:hAnsi="Times New Roman" w:cs="Times New Roman"/>
          <w:b/>
          <w:bCs/>
          <w:color w:val="0070C0"/>
        </w:rPr>
        <w:t>(B)</w:t>
      </w:r>
      <w:r>
        <w:rPr>
          <w:rFonts w:ascii="Times New Roman" w:hAnsi="Times New Roman" w:cs="Times New Roman"/>
          <w:color w:val="0070C0"/>
        </w:rPr>
        <w:t xml:space="preserve"> The </w:t>
      </w:r>
      <w:r>
        <w:rPr>
          <w:rFonts w:ascii="Times New Roman" w:hAnsi="Times New Roman" w:cs="Times New Roman"/>
          <w:i/>
          <w:iCs/>
          <w:color w:val="0070C0"/>
        </w:rPr>
        <w:t xml:space="preserve">Hyper-connected </w:t>
      </w:r>
      <w:r>
        <w:rPr>
          <w:rFonts w:ascii="Times New Roman" w:hAnsi="Times New Roman" w:cs="Times New Roman"/>
          <w:color w:val="0070C0"/>
        </w:rPr>
        <w:t>biotype exhibited an average decrease</w:t>
      </w:r>
      <w:r w:rsidR="00C45F5D">
        <w:rPr>
          <w:rFonts w:ascii="Times New Roman" w:hAnsi="Times New Roman" w:cs="Times New Roman"/>
          <w:color w:val="0070C0"/>
        </w:rPr>
        <w:t xml:space="preserve"> (i.e., negative slop</w:t>
      </w:r>
      <w:r w:rsidR="008B1C6B">
        <w:rPr>
          <w:rFonts w:ascii="Times New Roman" w:hAnsi="Times New Roman" w:cs="Times New Roman"/>
          <w:color w:val="0070C0"/>
        </w:rPr>
        <w:t>e)</w:t>
      </w:r>
      <w:r>
        <w:rPr>
          <w:rFonts w:ascii="Times New Roman" w:hAnsi="Times New Roman" w:cs="Times New Roman"/>
          <w:color w:val="0070C0"/>
        </w:rPr>
        <w:t xml:space="preserve"> in </w:t>
      </w:r>
      <w:r w:rsidR="00C45F5D">
        <w:rPr>
          <w:rFonts w:ascii="Times New Roman" w:hAnsi="Times New Roman" w:cs="Times New Roman"/>
          <w:color w:val="0070C0"/>
        </w:rPr>
        <w:t xml:space="preserve">internalizing problems </w:t>
      </w:r>
      <w:r>
        <w:rPr>
          <w:rFonts w:ascii="Times New Roman" w:hAnsi="Times New Roman" w:cs="Times New Roman"/>
          <w:color w:val="0070C0"/>
        </w:rPr>
        <w:t xml:space="preserve">across time that significantly differed from the </w:t>
      </w:r>
      <w:r>
        <w:rPr>
          <w:rFonts w:ascii="Times New Roman" w:hAnsi="Times New Roman" w:cs="Times New Roman"/>
          <w:i/>
          <w:iCs/>
          <w:color w:val="0070C0"/>
        </w:rPr>
        <w:t>Diffuse</w:t>
      </w:r>
      <w:r w:rsidR="005A674A">
        <w:rPr>
          <w:rFonts w:ascii="Times New Roman" w:hAnsi="Times New Roman" w:cs="Times New Roman"/>
          <w:i/>
          <w:iCs/>
          <w:color w:val="0070C0"/>
        </w:rPr>
        <w:t>ly</w:t>
      </w:r>
      <w:r>
        <w:rPr>
          <w:rFonts w:ascii="Times New Roman" w:hAnsi="Times New Roman" w:cs="Times New Roman"/>
          <w:i/>
          <w:iCs/>
          <w:color w:val="0070C0"/>
        </w:rPr>
        <w:t xml:space="preserve">-connected </w:t>
      </w:r>
      <w:r>
        <w:rPr>
          <w:rFonts w:ascii="Times New Roman" w:hAnsi="Times New Roman" w:cs="Times New Roman"/>
          <w:color w:val="0070C0"/>
        </w:rPr>
        <w:t>biotype.</w:t>
      </w:r>
      <w:r w:rsidR="00C45F5D">
        <w:rPr>
          <w:rFonts w:ascii="Times New Roman" w:hAnsi="Times New Roman" w:cs="Times New Roman"/>
          <w:color w:val="0070C0"/>
        </w:rPr>
        <w:t xml:space="preserve"> This d</w:t>
      </w:r>
      <w:r w:rsidR="003B6ED6">
        <w:rPr>
          <w:rFonts w:ascii="Times New Roman" w:hAnsi="Times New Roman" w:cs="Times New Roman"/>
          <w:color w:val="0070C0"/>
        </w:rPr>
        <w:t xml:space="preserve">ecrease in internalizing problems over time in the </w:t>
      </w:r>
      <w:r w:rsidR="003B6ED6">
        <w:rPr>
          <w:rFonts w:ascii="Times New Roman" w:hAnsi="Times New Roman" w:cs="Times New Roman"/>
          <w:i/>
          <w:iCs/>
          <w:color w:val="0070C0"/>
        </w:rPr>
        <w:t xml:space="preserve">Hyper-connected </w:t>
      </w:r>
      <w:r w:rsidR="003B6ED6">
        <w:rPr>
          <w:rFonts w:ascii="Times New Roman" w:hAnsi="Times New Roman" w:cs="Times New Roman"/>
          <w:color w:val="0070C0"/>
        </w:rPr>
        <w:t xml:space="preserve">group may be due the initially high internalizing scores that </w:t>
      </w:r>
      <w:proofErr w:type="gramStart"/>
      <w:r w:rsidR="00CA19F7">
        <w:rPr>
          <w:rFonts w:ascii="Times New Roman" w:hAnsi="Times New Roman" w:cs="Times New Roman"/>
          <w:color w:val="0070C0"/>
        </w:rPr>
        <w:t>lesse</w:t>
      </w:r>
      <w:r w:rsidR="00B85696">
        <w:rPr>
          <w:rFonts w:ascii="Times New Roman" w:hAnsi="Times New Roman" w:cs="Times New Roman"/>
          <w:color w:val="0070C0"/>
        </w:rPr>
        <w:t>ne</w:t>
      </w:r>
      <w:r w:rsidR="00CA19F7">
        <w:rPr>
          <w:rFonts w:ascii="Times New Roman" w:hAnsi="Times New Roman" w:cs="Times New Roman"/>
          <w:color w:val="0070C0"/>
        </w:rPr>
        <w:t>d</w:t>
      </w:r>
      <w:r w:rsidR="003B6ED6">
        <w:rPr>
          <w:rFonts w:ascii="Times New Roman" w:hAnsi="Times New Roman" w:cs="Times New Roman"/>
          <w:color w:val="0070C0"/>
        </w:rPr>
        <w:t>,</w:t>
      </w:r>
      <w:r w:rsidR="00B85696">
        <w:rPr>
          <w:rFonts w:ascii="Times New Roman" w:hAnsi="Times New Roman" w:cs="Times New Roman"/>
          <w:color w:val="0070C0"/>
        </w:rPr>
        <w:t xml:space="preserve"> </w:t>
      </w:r>
      <w:r w:rsidR="003B6ED6">
        <w:rPr>
          <w:rFonts w:ascii="Times New Roman" w:hAnsi="Times New Roman" w:cs="Times New Roman"/>
          <w:color w:val="0070C0"/>
        </w:rPr>
        <w:t>yet</w:t>
      </w:r>
      <w:proofErr w:type="gramEnd"/>
      <w:r w:rsidR="003B6ED6">
        <w:rPr>
          <w:rFonts w:ascii="Times New Roman" w:hAnsi="Times New Roman" w:cs="Times New Roman"/>
          <w:color w:val="0070C0"/>
        </w:rPr>
        <w:t xml:space="preserve"> remained higher than</w:t>
      </w:r>
      <w:r>
        <w:rPr>
          <w:rFonts w:ascii="Times New Roman" w:hAnsi="Times New Roman" w:cs="Times New Roman"/>
          <w:color w:val="0070C0"/>
        </w:rPr>
        <w:t xml:space="preserve"> </w:t>
      </w:r>
      <w:r w:rsidR="00593413">
        <w:rPr>
          <w:rFonts w:ascii="Times New Roman" w:hAnsi="Times New Roman" w:cs="Times New Roman"/>
          <w:color w:val="0070C0"/>
        </w:rPr>
        <w:t xml:space="preserve">the </w:t>
      </w:r>
      <w:r w:rsidR="00593413">
        <w:rPr>
          <w:rFonts w:ascii="Times New Roman" w:hAnsi="Times New Roman" w:cs="Times New Roman"/>
          <w:i/>
          <w:iCs/>
          <w:color w:val="0070C0"/>
        </w:rPr>
        <w:t>Diffuse</w:t>
      </w:r>
      <w:r w:rsidR="005A674A">
        <w:rPr>
          <w:rFonts w:ascii="Times New Roman" w:hAnsi="Times New Roman" w:cs="Times New Roman"/>
          <w:i/>
          <w:iCs/>
          <w:color w:val="0070C0"/>
        </w:rPr>
        <w:t>ly</w:t>
      </w:r>
      <w:r w:rsidR="00593413">
        <w:rPr>
          <w:rFonts w:ascii="Times New Roman" w:hAnsi="Times New Roman" w:cs="Times New Roman"/>
          <w:i/>
          <w:iCs/>
          <w:color w:val="0070C0"/>
        </w:rPr>
        <w:t xml:space="preserve">-connected </w:t>
      </w:r>
      <w:r w:rsidR="00593413">
        <w:rPr>
          <w:rFonts w:ascii="Times New Roman" w:hAnsi="Times New Roman" w:cs="Times New Roman"/>
          <w:color w:val="0070C0"/>
        </w:rPr>
        <w:t xml:space="preserve">biotype. </w:t>
      </w:r>
    </w:p>
    <w:p w14:paraId="006405AD" w14:textId="57C1D497" w:rsidR="003F7A03" w:rsidRDefault="005A674A" w:rsidP="008172AB">
      <w:pPr>
        <w:rPr>
          <w:rFonts w:ascii="Times New Roman" w:hAnsi="Times New Roman" w:cs="Times New Roman"/>
          <w:color w:val="0070C0"/>
        </w:rPr>
      </w:pPr>
      <w:r w:rsidRPr="003F7A03">
        <w:rPr>
          <w:rFonts w:ascii="Times New Roman" w:hAnsi="Times New Roman" w:cs="Times New Roman"/>
          <w:noProof/>
          <w:color w:val="0070C0"/>
        </w:rPr>
        <mc:AlternateContent>
          <mc:Choice Requires="wps">
            <w:drawing>
              <wp:anchor distT="0" distB="0" distL="114300" distR="114300" simplePos="0" relativeHeight="251705344" behindDoc="0" locked="0" layoutInCell="1" allowOverlap="1" wp14:anchorId="740DF980" wp14:editId="16E4F106">
                <wp:simplePos x="0" y="0"/>
                <wp:positionH relativeFrom="column">
                  <wp:posOffset>5901178</wp:posOffset>
                </wp:positionH>
                <wp:positionV relativeFrom="paragraph">
                  <wp:posOffset>400168</wp:posOffset>
                </wp:positionV>
                <wp:extent cx="1527143" cy="266700"/>
                <wp:effectExtent l="0" t="0" r="0" b="0"/>
                <wp:wrapNone/>
                <wp:docPr id="10" name="TextBox 34"/>
                <wp:cNvGraphicFramePr/>
                <a:graphic xmlns:a="http://schemas.openxmlformats.org/drawingml/2006/main">
                  <a:graphicData uri="http://schemas.microsoft.com/office/word/2010/wordprocessingShape">
                    <wps:wsp>
                      <wps:cNvSpPr txBox="1"/>
                      <wps:spPr>
                        <a:xfrm>
                          <a:off x="0" y="0"/>
                          <a:ext cx="1527143" cy="266700"/>
                        </a:xfrm>
                        <a:prstGeom prst="rect">
                          <a:avLst/>
                        </a:prstGeom>
                        <a:noFill/>
                      </wps:spPr>
                      <wps:txbx>
                        <w:txbxContent>
                          <w:p w14:paraId="3F053F2D" w14:textId="55127183" w:rsidR="003F7A03" w:rsidRDefault="003F7A03" w:rsidP="003F7A03">
                            <w:pPr>
                              <w:pStyle w:val="NormalWeb"/>
                              <w:spacing w:before="0" w:beforeAutospacing="0" w:after="0" w:afterAutospacing="0"/>
                            </w:pPr>
                            <w:r>
                              <w:rPr>
                                <w:i/>
                                <w:iCs/>
                                <w:color w:val="000000" w:themeColor="text1"/>
                                <w:kern w:val="24"/>
                              </w:rPr>
                              <w:t>Diffuse</w:t>
                            </w:r>
                            <w:r w:rsidR="005A674A">
                              <w:rPr>
                                <w:i/>
                                <w:iCs/>
                                <w:color w:val="000000" w:themeColor="text1"/>
                                <w:kern w:val="24"/>
                              </w:rPr>
                              <w:t>ly</w:t>
                            </w:r>
                            <w:r>
                              <w:rPr>
                                <w:i/>
                                <w:iCs/>
                                <w:color w:val="000000" w:themeColor="text1"/>
                                <w:kern w:val="24"/>
                              </w:rPr>
                              <w:t>-connected</w:t>
                            </w:r>
                          </w:p>
                        </w:txbxContent>
                      </wps:txbx>
                      <wps:bodyPr wrap="square" rtlCol="0">
                        <a:spAutoFit/>
                      </wps:bodyPr>
                    </wps:wsp>
                  </a:graphicData>
                </a:graphic>
                <wp14:sizeRelH relativeFrom="margin">
                  <wp14:pctWidth>0</wp14:pctWidth>
                </wp14:sizeRelH>
              </wp:anchor>
            </w:drawing>
          </mc:Choice>
          <mc:Fallback>
            <w:pict>
              <v:shape w14:anchorId="740DF980" id="_x0000_s1043" type="#_x0000_t202" style="position:absolute;margin-left:464.65pt;margin-top:31.5pt;width:120.25pt;height:2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fPhmAEAABcDAAAOAAAAZHJzL2Uyb0RvYy54bWysUk1v2zAMvQ/ofxB0X+ykXVoYcYpuRXcZ&#10;tgHtfoAiS7EAS1RJJXb+/SglTYv1NvSiD5J6fO9Rq9vJD2JvkByEVs5ntRQmaOhc2Lbyz9PD5xsp&#10;KKnQqQGCaeXBkLxdX3xajbExC+hh6AwKBgnUjLGVfUqxqSrSvfGKZhBN4KQF9CrxFbdVh2pkdD9U&#10;i7peViNgFxG0IeLo/TEp1wXfWqPTL2vJJDG0krmlsmJZN3mt1ivVbFHF3ukTDfUfLLxygZueoe5V&#10;UmKH7h2UdxqBwKaZBl+BtU6booHVzOt/1Dz2Kpqihc2heLaJPg5W/9z/RuE6nh3bE5TnGT2ZKX2F&#10;SVxeZXvGSA1XPUauSxPHufQlThzMqieLPu+sR3CekQ5ncxlM6Pzoy+J6fnUphebcYrm8rov71evr&#10;iJS+G/AiH1qJPLziqdr/oMRMuPSlJDcL8OCGIcczxSOVfErTZjoqOvPcQHdg+iPPuZX0vFNopMA0&#10;fIPyLTIaxbtdYsTSKMMc35zQ2f3S//RT8njf3kvV639e/wUAAP//AwBQSwMEFAAGAAgAAAAhAJ3F&#10;lM3iAAAAEAEAAA8AAABkcnMvZG93bnJldi54bWxMj0FPwzAMhe9I/IfISNxY0k2raNd0mhhIHLiw&#10;lbvXhLaicaomW7t/j3eCi2XLz8/vK7az68XFjqHzpCFZKBCWam86ajRUx7enZxAhIhnsPVkNVxtg&#10;W97fFZgbP9GnvRxiI9iEQo4a2hiHXMpQt9ZhWPjBEu++/egw8jg20ow4sbnr5VKpVDrsiD+0ONiX&#10;1tY/h7PTEKPZJdfq1YX3r/ljP7WqXmOl9ePDvN9w2W1ARDvHvwu4MXB+KDnYyZ/JBNFryJbZiqUa&#10;0hWD3QRJmjHRiTu1ViDLQv4HKX8BAAD//wMAUEsBAi0AFAAGAAgAAAAhALaDOJL+AAAA4QEAABMA&#10;AAAAAAAAAAAAAAAAAAAAAFtDb250ZW50X1R5cGVzXS54bWxQSwECLQAUAAYACAAAACEAOP0h/9YA&#10;AACUAQAACwAAAAAAAAAAAAAAAAAvAQAAX3JlbHMvLnJlbHNQSwECLQAUAAYACAAAACEAA8Hz4ZgB&#10;AAAXAwAADgAAAAAAAAAAAAAAAAAuAgAAZHJzL2Uyb0RvYy54bWxQSwECLQAUAAYACAAAACEAncWU&#10;zeIAAAAQAQAADwAAAAAAAAAAAAAAAADyAwAAZHJzL2Rvd25yZXYueG1sUEsFBgAAAAAEAAQA8wAA&#10;AAEFAAAAAA==&#10;" filled="f" stroked="f">
                <v:textbox style="mso-fit-shape-to-text:t">
                  <w:txbxContent>
                    <w:p w14:paraId="3F053F2D" w14:textId="55127183" w:rsidR="003F7A03" w:rsidRDefault="003F7A03" w:rsidP="003F7A03">
                      <w:pPr>
                        <w:pStyle w:val="NormalWeb"/>
                        <w:spacing w:before="0" w:beforeAutospacing="0" w:after="0" w:afterAutospacing="0"/>
                      </w:pPr>
                      <w:proofErr w:type="gramStart"/>
                      <w:r>
                        <w:rPr>
                          <w:i/>
                          <w:iCs/>
                          <w:color w:val="000000" w:themeColor="text1"/>
                          <w:kern w:val="24"/>
                        </w:rPr>
                        <w:t>Diffuse</w:t>
                      </w:r>
                      <w:r w:rsidR="005A674A">
                        <w:rPr>
                          <w:i/>
                          <w:iCs/>
                          <w:color w:val="000000" w:themeColor="text1"/>
                          <w:kern w:val="24"/>
                        </w:rPr>
                        <w:t>ly</w:t>
                      </w:r>
                      <w:r>
                        <w:rPr>
                          <w:i/>
                          <w:iCs/>
                          <w:color w:val="000000" w:themeColor="text1"/>
                          <w:kern w:val="24"/>
                        </w:rPr>
                        <w:t>-connected</w:t>
                      </w:r>
                      <w:proofErr w:type="gramEnd"/>
                    </w:p>
                  </w:txbxContent>
                </v:textbox>
              </v:shape>
            </w:pict>
          </mc:Fallback>
        </mc:AlternateContent>
      </w:r>
      <w:r w:rsidR="003F7A03" w:rsidRPr="003F7A03">
        <w:rPr>
          <w:rFonts w:ascii="Times New Roman" w:hAnsi="Times New Roman" w:cs="Times New Roman"/>
          <w:noProof/>
          <w:color w:val="0070C0"/>
        </w:rPr>
        <mc:AlternateContent>
          <mc:Choice Requires="wps">
            <w:drawing>
              <wp:anchor distT="0" distB="0" distL="114300" distR="114300" simplePos="0" relativeHeight="251703296" behindDoc="0" locked="0" layoutInCell="1" allowOverlap="1" wp14:anchorId="5F0F381F" wp14:editId="17801F94">
                <wp:simplePos x="0" y="0"/>
                <wp:positionH relativeFrom="column">
                  <wp:posOffset>5683885</wp:posOffset>
                </wp:positionH>
                <wp:positionV relativeFrom="paragraph">
                  <wp:posOffset>811530</wp:posOffset>
                </wp:positionV>
                <wp:extent cx="234950" cy="234950"/>
                <wp:effectExtent l="0" t="0" r="0" b="0"/>
                <wp:wrapNone/>
                <wp:docPr id="7" name="Rectangle 7"/>
                <wp:cNvGraphicFramePr/>
                <a:graphic xmlns:a="http://schemas.openxmlformats.org/drawingml/2006/main">
                  <a:graphicData uri="http://schemas.microsoft.com/office/word/2010/wordprocessingShape">
                    <wps:wsp>
                      <wps:cNvSpPr/>
                      <wps:spPr>
                        <a:xfrm>
                          <a:off x="0" y="0"/>
                          <a:ext cx="234950" cy="234950"/>
                        </a:xfrm>
                        <a:prstGeom prst="rect">
                          <a:avLst/>
                        </a:prstGeom>
                        <a:solidFill>
                          <a:srgbClr val="3F86E7"/>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89F3B" id="Rectangle 7" o:spid="_x0000_s1026" style="position:absolute;margin-left:447.55pt;margin-top:63.9pt;width:18.5pt;height:18.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8vhwIAAHwFAAAOAAAAZHJzL2Uyb0RvYy54bWysVEtv2zAMvg/YfxB0X52k6SuIUwTpMgwo&#10;2qLt0LMiS7EAWdIo5bVfP0qynT6GHYbloIgm+ZH8RHJ6vW802QrwypqSDk8GlAjDbaXMuqQ/npdf&#10;LinxgZmKaWtESQ/C0+vZ50/TnZuIka2trgQQBDF+snMlrUNwk6LwvBYN8yfWCYNKaaFhAUVYFxWw&#10;HaI3uhgNBufFzkLlwHLhPX69yUo6S/hSCh7upfQiEF1SzC2kE9K5imcxm7LJGpirFW/TYP+QRcOU&#10;waA91A0LjGxAfYBqFAfrrQwn3DaFlVJxkWrAaoaDd9U81cyJVAuS411Pk/9/sPxu+wBEVSW9oMSw&#10;Bp/oEUljZq0FuYj07JyfoNWTe4BW8niNte4lNPEfqyD7ROmhp1TsA+H4cXQ6vjpD4jmq2juiFEdn&#10;Bz58E7Yh8VJSwOCJSLa99SGbdiYxlrdaVUuldRJgvVpoIFuGr3u6vDz/mjJG9Ddm2nz0jP0let+w&#10;H8ZS3zqiFD2LSEAuOd3CQYuIp82jkMhcLDJlnHr2iMk4FyYMs6pmlchpng3w1wXrskihE2BEllhe&#10;j90CdJYZpMPOObf20VWklu+dB39LLDv3HimyNaF3bpSx8CcAjVW1kbN9R1KmJrK0stUB+wpsHjjv&#10;+FLh+94yHx4Y4IRhS+DWQG1t4RclO5zAkvqfGwaCEv3dYItfDcfjOLJJGJ9djFCA15rVa43ZNAuL&#10;bTDEfeN4ukb7oLurBNu84LKYx6ioYoZj7JLyAJ2wCHkz4LrhYj5PZjimjoVb8+R4BI8sxX583r8w&#10;cG3TBuz2O9tNK5u8691sGz2NnW+ClSo19pGnlj8c8dQI7TqKO+S1nKyOS3P2GwAA//8DAFBLAwQU&#10;AAYACAAAACEAjjVoOt8AAAAQAQAADwAAAGRycy9kb3ducmV2LnhtbExPwU6DQBC9m/gPmzHxZpdS&#10;RaAsDdHYu60J1y07BVJ2lrDbgn/veNLLJPPemzfvFbvFDuKGk+8dKVivIhBIjTM9tQq+jh9PKQgf&#10;NBk9OEIF3+hhV97fFTo3bqZPvB1CK9iEfK4VdCGMuZS+6dBqv3IjEnNnN1kdeJ1aaSY9s7kdZBxF&#10;ibS6J/7Q6RHfOmwuh6tVUO+rUO3rZKrqtLGI/WZeMlLq8WF53/KotiACLuHvAn47cH4oOdjJXcl4&#10;MShIs5c1S5mIX7kIK7JNzMiJkeQ5BVkW8n+R8gcAAP//AwBQSwECLQAUAAYACAAAACEAtoM4kv4A&#10;AADhAQAAEwAAAAAAAAAAAAAAAAAAAAAAW0NvbnRlbnRfVHlwZXNdLnhtbFBLAQItABQABgAIAAAA&#10;IQA4/SH/1gAAAJQBAAALAAAAAAAAAAAAAAAAAC8BAABfcmVscy8ucmVsc1BLAQItABQABgAIAAAA&#10;IQB+kH8vhwIAAHwFAAAOAAAAAAAAAAAAAAAAAC4CAABkcnMvZTJvRG9jLnhtbFBLAQItABQABgAI&#10;AAAAIQCONWg63wAAABABAAAPAAAAAAAAAAAAAAAAAOEEAABkcnMvZG93bnJldi54bWxQSwUGAAAA&#10;AAQABADzAAAA7QUAAAAA&#10;" fillcolor="#3f86e7" strokecolor="black [3213]" strokeweight="1pt"/>
            </w:pict>
          </mc:Fallback>
        </mc:AlternateContent>
      </w:r>
      <w:r w:rsidR="003F7A03" w:rsidRPr="003F7A03">
        <w:rPr>
          <w:rFonts w:ascii="Times New Roman" w:hAnsi="Times New Roman" w:cs="Times New Roman"/>
          <w:noProof/>
          <w:color w:val="0070C0"/>
        </w:rPr>
        <mc:AlternateContent>
          <mc:Choice Requires="wps">
            <w:drawing>
              <wp:anchor distT="0" distB="0" distL="114300" distR="114300" simplePos="0" relativeHeight="251704320" behindDoc="0" locked="0" layoutInCell="1" allowOverlap="1" wp14:anchorId="33CCACDF" wp14:editId="653C1B2C">
                <wp:simplePos x="0" y="0"/>
                <wp:positionH relativeFrom="column">
                  <wp:posOffset>5683885</wp:posOffset>
                </wp:positionH>
                <wp:positionV relativeFrom="paragraph">
                  <wp:posOffset>418465</wp:posOffset>
                </wp:positionV>
                <wp:extent cx="234950" cy="234950"/>
                <wp:effectExtent l="0" t="0" r="0" b="0"/>
                <wp:wrapNone/>
                <wp:docPr id="8" name="Rectangle 8"/>
                <wp:cNvGraphicFramePr/>
                <a:graphic xmlns:a="http://schemas.openxmlformats.org/drawingml/2006/main">
                  <a:graphicData uri="http://schemas.microsoft.com/office/word/2010/wordprocessingShape">
                    <wps:wsp>
                      <wps:cNvSpPr/>
                      <wps:spPr>
                        <a:xfrm>
                          <a:off x="0" y="0"/>
                          <a:ext cx="234950" cy="234950"/>
                        </a:xfrm>
                        <a:prstGeom prst="rect">
                          <a:avLst/>
                        </a:prstGeom>
                        <a:solidFill>
                          <a:srgbClr val="5AC97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701DCB" id="Rectangle 8" o:spid="_x0000_s1026" style="position:absolute;margin-left:447.55pt;margin-top:32.95pt;width:18.5pt;height:18.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7hAIAAHwFAAAOAAAAZHJzL2Uyb0RvYy54bWysVMluGzEMvRfoPwi612O7dpMYGQeGgxQF&#10;gtSIU+QsaySPAG2l5K1fX0qzOE2CHor6IItD8pF8Inl9czSa7AUE5WxJR4MhJcJyVym7LemPp7tP&#10;l5SEyGzFtLOipCcR6M3844frg5+JsaudrgQQBLFhdvAlrWP0s6IIvBaGhYHzwqJSOjAsogjbogJ2&#10;QHSji/Fw+KU4OKg8OC5CwK+3jZLOM76UgsfvUgYRiS4p5hbzCfncpLOYX7PZFpivFW/TYP+QhWHK&#10;YtAe6pZFRnag3kAZxcEFJ+OAO1M4KRUXuQasZjR8Vc26Zl7kWpCc4Huawv+D5Q/7FRBVlRQfyjKD&#10;T/SIpDG71YJcJnoOPszQau1X0EoBr6nWowST/rEKcsyUnnpKxTESjh/HnydXUySeo6q9I0pxdvYQ&#10;4lfhDEmXkgIGz0Sy/X2IjWlnkmIFp1V1p7TOAmw3Sw1kz/B1p4vl1cUoZYzof5hp+9Yz9ZfofePx&#10;HUeESZ5FIqApOd/iSYuEp+2jkMhcKjJnnHv2jMk4FzaOGlXNKtGmOcRfl2WXRc45AyZkieX12C1A&#10;Z9mAdNhNsa19chW55Xvn4d8Sa5x7jxzZ2dg7G2UdvAegsao2cmPfkdRQk1jauOqEfQWuGbjg+Z3C&#10;971nIa4Y4IRhS+DWQG3t4BclB5zAkoafOwaCEv3NYotfjSaTNLJZmEwvxijAS83mpcbuzNJhG4xw&#10;33ier8k+6u4qwZlnXBaLFBVVzHKMXVIeoROWsdkMuG64WCyyGY6pZ/Herj1P4Iml1I9Px2cGvm3a&#10;iN3+4LppZbNXvdvYJk/rFrvopMqNfeap5Q9HPDdCu47SDnkpZ6vz0pz/BgAA//8DAFBLAwQUAAYA&#10;CAAAACEAOoeJHOIAAAAPAQAADwAAAGRycy9kb3ducmV2LnhtbEyPwU7DMAyG70h7h8iTuLF0RR1t&#10;13SqgCFxpPQBsia01RInarKtvD3mBBdLtj///v/qsFjDrnoOk0MB200CTGPv1ISDgO7z+JADC1Gi&#10;ksahFvCtAxzq1V0lS+Vu+KGvbRwYiWAopYAxRl9yHvpRWxk2zmuk3ZebrYzUzgNXs7yRuDU8TZId&#10;t3JC+jBKr59H3Z/bixWAnc+7zLdP53djjvK1a4a3tBHifr287Kk0e2BRL/HvAn4zkH+oydjJXVAF&#10;ZgTkRbYlVMAuK4ARUDymNDgRmaQF8Lri/3PUPwAAAP//AwBQSwECLQAUAAYACAAAACEAtoM4kv4A&#10;AADhAQAAEwAAAAAAAAAAAAAAAAAAAAAAW0NvbnRlbnRfVHlwZXNdLnhtbFBLAQItABQABgAIAAAA&#10;IQA4/SH/1gAAAJQBAAALAAAAAAAAAAAAAAAAAC8BAABfcmVscy8ucmVsc1BLAQItABQABgAIAAAA&#10;IQAC/fk7hAIAAHwFAAAOAAAAAAAAAAAAAAAAAC4CAABkcnMvZTJvRG9jLnhtbFBLAQItABQABgAI&#10;AAAAIQA6h4kc4gAAAA8BAAAPAAAAAAAAAAAAAAAAAN4EAABkcnMvZG93bnJldi54bWxQSwUGAAAA&#10;AAQABADzAAAA7QUAAAAA&#10;" fillcolor="#5ac971" strokecolor="black [3213]" strokeweight="1pt"/>
            </w:pict>
          </mc:Fallback>
        </mc:AlternateContent>
      </w:r>
      <w:r w:rsidR="003F7A03" w:rsidRPr="003F7A03">
        <w:rPr>
          <w:rFonts w:ascii="Times New Roman" w:hAnsi="Times New Roman" w:cs="Times New Roman"/>
          <w:noProof/>
          <w:color w:val="0070C0"/>
        </w:rPr>
        <mc:AlternateContent>
          <mc:Choice Requires="wps">
            <w:drawing>
              <wp:anchor distT="0" distB="0" distL="114300" distR="114300" simplePos="0" relativeHeight="251706368" behindDoc="0" locked="0" layoutInCell="1" allowOverlap="1" wp14:anchorId="74997534" wp14:editId="0531C7C4">
                <wp:simplePos x="0" y="0"/>
                <wp:positionH relativeFrom="column">
                  <wp:posOffset>5899628</wp:posOffset>
                </wp:positionH>
                <wp:positionV relativeFrom="paragraph">
                  <wp:posOffset>791105</wp:posOffset>
                </wp:positionV>
                <wp:extent cx="1270598" cy="266700"/>
                <wp:effectExtent l="0" t="0" r="0" b="0"/>
                <wp:wrapNone/>
                <wp:docPr id="11" name="TextBox 35"/>
                <wp:cNvGraphicFramePr/>
                <a:graphic xmlns:a="http://schemas.openxmlformats.org/drawingml/2006/main">
                  <a:graphicData uri="http://schemas.microsoft.com/office/word/2010/wordprocessingShape">
                    <wps:wsp>
                      <wps:cNvSpPr txBox="1"/>
                      <wps:spPr>
                        <a:xfrm>
                          <a:off x="0" y="0"/>
                          <a:ext cx="1270598" cy="266700"/>
                        </a:xfrm>
                        <a:prstGeom prst="rect">
                          <a:avLst/>
                        </a:prstGeom>
                        <a:noFill/>
                      </wps:spPr>
                      <wps:txbx>
                        <w:txbxContent>
                          <w:p w14:paraId="32D72F78" w14:textId="77777777" w:rsidR="003F7A03" w:rsidRDefault="003F7A03" w:rsidP="003F7A03">
                            <w:pPr>
                              <w:pStyle w:val="NormalWeb"/>
                              <w:spacing w:before="0" w:beforeAutospacing="0" w:after="0" w:afterAutospacing="0"/>
                            </w:pPr>
                            <w:r>
                              <w:rPr>
                                <w:i/>
                                <w:iCs/>
                                <w:color w:val="000000" w:themeColor="text1"/>
                                <w:kern w:val="24"/>
                              </w:rPr>
                              <w:t>Hyper-connected</w:t>
                            </w:r>
                          </w:p>
                        </w:txbxContent>
                      </wps:txbx>
                      <wps:bodyPr wrap="square" rtlCol="0">
                        <a:spAutoFit/>
                      </wps:bodyPr>
                    </wps:wsp>
                  </a:graphicData>
                </a:graphic>
              </wp:anchor>
            </w:drawing>
          </mc:Choice>
          <mc:Fallback>
            <w:pict>
              <v:shape w14:anchorId="74997534" id="TextBox 35" o:spid="_x0000_s1040" type="#_x0000_t202" style="position:absolute;margin-left:464.55pt;margin-top:62.3pt;width:100.05pt;height:21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TGmQEAABYDAAAOAAAAZHJzL2Uyb0RvYy54bWysUk1v2zAMvQ/ofxB0b+xkaNoZcYqtRXcZ&#10;tgHtfoAiS7EAS1RJJXb+/Sjlo8V2G3aRLZJ6fO+Rq/vJD2JvkByEVs5ntRQmaOhc2Lby18vT9Z0U&#10;lFTo1ADBtPJgSN6vrz6sxtiYBfQwdAYFgwRqxtjKPqXYVBXp3nhFM4gmcNICepX4ituqQzUyuh+q&#10;RV0vqxGwiwjaEHH08ZiU64JvrdHph7VkkhhaydxSObGcm3xW65Vqtqhi7/SJhvoHFl65wE0vUI8q&#10;KbFD9xeUdxqBwKaZBl+BtU6booHVzOs/1Dz3Kpqihc2heLGJ/h+s/r7/icJ1PLu5FEF5ntGLmdIX&#10;mMTHm2zPGKnhqufIdWniOJee48TBrHqy6POX9QjOs9GHi7kMJnR+tLitbz7xOmjOLZbL27q4X729&#10;jkjpqwEv8k8rkYdXPFX7b5SYCZeeS3KzAE9uGHI8UzxSyX9p2kxF0d2Z5ga6A7MfecytpNedQiMF&#10;puEBylZkMIqfd4kBS5+McnxzAmfzS/vTouTpvr+Xqrd1Xv8GAAD//wMAUEsDBBQABgAIAAAAIQC2&#10;IXzd4QAAABEBAAAPAAAAZHJzL2Rvd25yZXYueG1sTE89T8MwEN2R+A/WIbFRJxZYJI1TVRQkBhba&#10;sF9jE0fEdhS7TfrvuU6wnO703r2ParO4gZ3NFPvgFeSrDJjxbdC97xQ0h7eHZ2Axodc4BG8UXEyE&#10;TX17U2Gpw+w/zXmfOkYiPpaowKY0lpzH1hqHcRVG4wn7DpPDROfUcT3hTOJu4CLLJHfYe3KwOJoX&#10;a9qf/ckpSElv80vz6uL71/Kxm23WPmGj1P3dslvT2K6BJbOkvw+4dqD8UFOwYzh5HdmgoBBFTlQC&#10;xKMEdmXkohDAjrRJKYHXFf/fpP4FAAD//wMAUEsBAi0AFAAGAAgAAAAhALaDOJL+AAAA4QEAABMA&#10;AAAAAAAAAAAAAAAAAAAAAFtDb250ZW50X1R5cGVzXS54bWxQSwECLQAUAAYACAAAACEAOP0h/9YA&#10;AACUAQAACwAAAAAAAAAAAAAAAAAvAQAAX3JlbHMvLnJlbHNQSwECLQAUAAYACAAAACEAoKC0xpkB&#10;AAAWAwAADgAAAAAAAAAAAAAAAAAuAgAAZHJzL2Uyb0RvYy54bWxQSwECLQAUAAYACAAAACEAtiF8&#10;3eEAAAARAQAADwAAAAAAAAAAAAAAAADzAwAAZHJzL2Rvd25yZXYueG1sUEsFBgAAAAAEAAQA8wAA&#10;AAEFAAAAAA==&#10;" filled="f" stroked="f">
                <v:textbox style="mso-fit-shape-to-text:t">
                  <w:txbxContent>
                    <w:p w14:paraId="32D72F78" w14:textId="77777777" w:rsidR="003F7A03" w:rsidRDefault="003F7A03" w:rsidP="003F7A03">
                      <w:pPr>
                        <w:pStyle w:val="NormalWeb"/>
                        <w:spacing w:before="0" w:beforeAutospacing="0" w:after="0" w:afterAutospacing="0"/>
                      </w:pPr>
                      <w:r>
                        <w:rPr>
                          <w:i/>
                          <w:iCs/>
                          <w:color w:val="000000" w:themeColor="text1"/>
                          <w:kern w:val="24"/>
                        </w:rPr>
                        <w:t>Hyper-connected</w:t>
                      </w:r>
                    </w:p>
                  </w:txbxContent>
                </v:textbox>
              </v:shape>
            </w:pict>
          </mc:Fallback>
        </mc:AlternateContent>
      </w:r>
      <w:r w:rsidR="003F7A03">
        <w:rPr>
          <w:rFonts w:ascii="Times New Roman" w:hAnsi="Times New Roman" w:cs="Times New Roman"/>
          <w:noProof/>
          <w:color w:val="0070C0"/>
        </w:rPr>
        <w:drawing>
          <wp:anchor distT="0" distB="0" distL="114300" distR="114300" simplePos="0" relativeHeight="251701248" behindDoc="0" locked="0" layoutInCell="1" allowOverlap="1" wp14:anchorId="7EB66898" wp14:editId="3969CDD6">
            <wp:simplePos x="0" y="0"/>
            <wp:positionH relativeFrom="column">
              <wp:posOffset>0</wp:posOffset>
            </wp:positionH>
            <wp:positionV relativeFrom="paragraph">
              <wp:posOffset>287989</wp:posOffset>
            </wp:positionV>
            <wp:extent cx="5599722" cy="2907792"/>
            <wp:effectExtent l="0" t="0" r="127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_sup.png"/>
                    <pic:cNvPicPr/>
                  </pic:nvPicPr>
                  <pic:blipFill>
                    <a:blip r:embed="rId17">
                      <a:extLst>
                        <a:ext uri="{28A0092B-C50C-407E-A947-70E740481C1C}">
                          <a14:useLocalDpi xmlns:a14="http://schemas.microsoft.com/office/drawing/2010/main" val="0"/>
                        </a:ext>
                      </a:extLst>
                    </a:blip>
                    <a:stretch>
                      <a:fillRect/>
                    </a:stretch>
                  </pic:blipFill>
                  <pic:spPr>
                    <a:xfrm>
                      <a:off x="0" y="0"/>
                      <a:ext cx="5599722" cy="2907792"/>
                    </a:xfrm>
                    <a:prstGeom prst="rect">
                      <a:avLst/>
                    </a:prstGeom>
                  </pic:spPr>
                </pic:pic>
              </a:graphicData>
            </a:graphic>
            <wp14:sizeRelH relativeFrom="page">
              <wp14:pctWidth>0</wp14:pctWidth>
            </wp14:sizeRelH>
            <wp14:sizeRelV relativeFrom="page">
              <wp14:pctHeight>0</wp14:pctHeight>
            </wp14:sizeRelV>
          </wp:anchor>
        </w:drawing>
      </w:r>
    </w:p>
    <w:p w14:paraId="1DE3B834" w14:textId="7297E797" w:rsidR="003F7A03" w:rsidRDefault="003F7A03" w:rsidP="008172AB">
      <w:pPr>
        <w:rPr>
          <w:rFonts w:ascii="Times New Roman" w:hAnsi="Times New Roman" w:cs="Times New Roman"/>
          <w:b/>
          <w:bCs/>
          <w:color w:val="0070C0"/>
        </w:rPr>
      </w:pPr>
    </w:p>
    <w:p w14:paraId="22887BA4" w14:textId="7230BD65" w:rsidR="003F7A03" w:rsidRPr="003F7A03" w:rsidRDefault="003F7A03" w:rsidP="008172AB">
      <w:pPr>
        <w:rPr>
          <w:rFonts w:ascii="Times New Roman" w:hAnsi="Times New Roman" w:cs="Times New Roman"/>
          <w:b/>
          <w:bCs/>
          <w:color w:val="0070C0"/>
        </w:rPr>
      </w:pPr>
    </w:p>
    <w:p w14:paraId="1511AF37" w14:textId="741A1183" w:rsidR="003F7A03" w:rsidRDefault="003F7A03" w:rsidP="008172AB">
      <w:pPr>
        <w:rPr>
          <w:rFonts w:ascii="Times New Roman" w:hAnsi="Times New Roman" w:cs="Times New Roman"/>
          <w:color w:val="0070C0"/>
        </w:rPr>
      </w:pPr>
    </w:p>
    <w:p w14:paraId="4F50D4F9" w14:textId="0E128B40" w:rsidR="003F7A03" w:rsidRDefault="003F7A03" w:rsidP="008172AB">
      <w:pPr>
        <w:rPr>
          <w:rFonts w:ascii="Times New Roman" w:hAnsi="Times New Roman" w:cs="Times New Roman"/>
          <w:color w:val="0070C0"/>
        </w:rPr>
      </w:pPr>
    </w:p>
    <w:p w14:paraId="0E70C0CF" w14:textId="6B740FFA" w:rsidR="003F7A03" w:rsidRDefault="003F7A03" w:rsidP="008172AB">
      <w:pPr>
        <w:rPr>
          <w:rFonts w:ascii="Times New Roman" w:hAnsi="Times New Roman" w:cs="Times New Roman"/>
          <w:color w:val="0070C0"/>
        </w:rPr>
      </w:pPr>
    </w:p>
    <w:p w14:paraId="4D48C361" w14:textId="601C4FA9" w:rsidR="003F7A03" w:rsidRDefault="003F7A03" w:rsidP="008172AB">
      <w:pPr>
        <w:rPr>
          <w:rFonts w:ascii="Times New Roman" w:hAnsi="Times New Roman" w:cs="Times New Roman"/>
          <w:color w:val="0070C0"/>
        </w:rPr>
      </w:pPr>
    </w:p>
    <w:p w14:paraId="68511CFD" w14:textId="77777777" w:rsidR="003F7A03" w:rsidRDefault="003F7A03" w:rsidP="008172AB">
      <w:pPr>
        <w:rPr>
          <w:rFonts w:ascii="Times New Roman" w:hAnsi="Times New Roman" w:cs="Times New Roman"/>
          <w:color w:val="0070C0"/>
        </w:rPr>
      </w:pPr>
    </w:p>
    <w:p w14:paraId="332C6752" w14:textId="7A35ACAC" w:rsidR="003F7A03" w:rsidRDefault="003F7A03" w:rsidP="008172AB">
      <w:pPr>
        <w:rPr>
          <w:rFonts w:ascii="Times New Roman" w:hAnsi="Times New Roman" w:cs="Times New Roman"/>
          <w:color w:val="0070C0"/>
        </w:rPr>
      </w:pPr>
    </w:p>
    <w:p w14:paraId="79FC6F37" w14:textId="77777777" w:rsidR="003F7A03" w:rsidRDefault="003F7A03" w:rsidP="008172AB">
      <w:pPr>
        <w:rPr>
          <w:rFonts w:ascii="Times New Roman" w:hAnsi="Times New Roman" w:cs="Times New Roman"/>
          <w:color w:val="0070C0"/>
        </w:rPr>
      </w:pPr>
    </w:p>
    <w:p w14:paraId="71F181E4" w14:textId="64437B4D" w:rsidR="003F7A03" w:rsidRPr="00593413" w:rsidRDefault="003F7A03" w:rsidP="008172AB">
      <w:pPr>
        <w:rPr>
          <w:rFonts w:ascii="Times New Roman" w:hAnsi="Times New Roman" w:cs="Times New Roman"/>
        </w:rPr>
        <w:sectPr w:rsidR="003F7A03" w:rsidRPr="00593413" w:rsidSect="00723A08">
          <w:pgSz w:w="15840" w:h="12240" w:orient="landscape"/>
          <w:pgMar w:top="1440" w:right="1440" w:bottom="1440" w:left="1440" w:header="720" w:footer="720" w:gutter="0"/>
          <w:cols w:space="720"/>
          <w:docGrid w:linePitch="360"/>
        </w:sectPr>
      </w:pPr>
    </w:p>
    <w:p w14:paraId="3FC7261F" w14:textId="01E965C2" w:rsidR="008172AB" w:rsidRPr="008172AB" w:rsidRDefault="007D0E91" w:rsidP="008172AB">
      <w:pPr>
        <w:rPr>
          <w:rFonts w:ascii="Times New Roman" w:hAnsi="Times New Roman" w:cs="Times New Roman"/>
        </w:rPr>
      </w:pPr>
      <w:r w:rsidRPr="003D389C">
        <w:rPr>
          <w:rFonts w:ascii="Times New Roman" w:hAnsi="Times New Roman" w:cs="Times New Roman"/>
          <w:noProof/>
        </w:rPr>
        <w:lastRenderedPageBreak/>
        <mc:AlternateContent>
          <mc:Choice Requires="wps">
            <w:drawing>
              <wp:anchor distT="0" distB="0" distL="114300" distR="114300" simplePos="0" relativeHeight="251696128" behindDoc="0" locked="0" layoutInCell="1" allowOverlap="1" wp14:anchorId="7E1F7A74" wp14:editId="411DA506">
                <wp:simplePos x="0" y="0"/>
                <wp:positionH relativeFrom="column">
                  <wp:posOffset>-218209</wp:posOffset>
                </wp:positionH>
                <wp:positionV relativeFrom="page">
                  <wp:posOffset>883228</wp:posOffset>
                </wp:positionV>
                <wp:extent cx="8733155" cy="307340"/>
                <wp:effectExtent l="0" t="0" r="0" b="0"/>
                <wp:wrapNone/>
                <wp:docPr id="5" name="TextBox 4"/>
                <wp:cNvGraphicFramePr/>
                <a:graphic xmlns:a="http://schemas.openxmlformats.org/drawingml/2006/main">
                  <a:graphicData uri="http://schemas.microsoft.com/office/word/2010/wordprocessingShape">
                    <wps:wsp>
                      <wps:cNvSpPr txBox="1"/>
                      <wps:spPr>
                        <a:xfrm>
                          <a:off x="0" y="0"/>
                          <a:ext cx="8733155" cy="307340"/>
                        </a:xfrm>
                        <a:prstGeom prst="rect">
                          <a:avLst/>
                        </a:prstGeom>
                        <a:noFill/>
                      </wps:spPr>
                      <wps:txbx>
                        <w:txbxContent>
                          <w:p w14:paraId="7994D96C" w14:textId="07F5842B" w:rsidR="007D0E91" w:rsidRPr="008172AB" w:rsidRDefault="007D0E91" w:rsidP="007D0E91">
                            <w:pPr>
                              <w:pStyle w:val="NormalWeb"/>
                              <w:spacing w:before="0" w:beforeAutospacing="0" w:after="0" w:afterAutospacing="0"/>
                            </w:pPr>
                            <w:r>
                              <w:rPr>
                                <w:b/>
                                <w:color w:val="000000" w:themeColor="text1"/>
                                <w:kern w:val="24"/>
                              </w:rPr>
                              <w:t xml:space="preserve">Supplemental Table 2. </w:t>
                            </w:r>
                            <w:r>
                              <w:rPr>
                                <w:color w:val="000000" w:themeColor="text1"/>
                                <w:kern w:val="24"/>
                              </w:rPr>
                              <w:t>Associations between network level paths and internalizing problems in adolescenc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E1F7A74" id="_x0000_s1039" type="#_x0000_t202" style="position:absolute;margin-left:-17.2pt;margin-top:69.55pt;width:687.65pt;height:24.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q2nAEAACoDAAAOAAAAZHJzL2Uyb0RvYy54bWysUs1OGzEQviP1HSzfG28INGiVDYIiuFQt&#10;EvAAjtfOWlp73LGT3bx9x84PUG6Ii9eeGX/+fnZxPbqebTVGC77h00nFmfYKWuvXDX95vv9+xVlM&#10;0reyB68bvtORXy+/nS2GUOtz6KBvNTIC8bEeQsO7lEItRFSddjJOIGhPTQPoZKIjrkWLciB014vz&#10;qvohBsA2ICgdI1Xv9k2+LPjGaJX+GBN1Yn3DiVsqK5Z1lVexXMh6jTJ0Vh1oyE+wcNJ6evQEdSeT&#10;ZBu0H6CcVQgRTJoocAKMsUoXDaRmWv2n5qmTQRctZE4MJ5vi18Gq39tHZLZt+CVnXjqK6FmP6RZG&#10;dlEE0eFXTGSTGEKsy3g2t2yfAt1NIw1T9NnKXI9UzE6MBl3+kkZGfTJ/dzKcQJmi4tV8Npte0suK&#10;erNqPrsoiYjX2wFjetDgWN40HCnQQktuD6xkfRzJj3m4t31/ZLunkkmlcTUWlfMjzRW0O2I/UPQN&#10;j383EjVnmPqfUP6UPdjNJoGxJ/X7OwcrKBDavUv87blMvf7iy38AAAD//wMAUEsDBBQABgAIAAAA&#10;IQCW8Dz+4gAAABEBAAAPAAAAZHJzL2Rvd25yZXYueG1sTE9NT8MwDL0j8R8iI3HbktEO1q7phJi4&#10;gjY+JG5Z47UVjVM12Vr+Pd4JLpat9/w+is3kOnHGIbSeNCzmCgRS5W1LtYb3t+fZCkSIhqzpPKGG&#10;HwywKa+vCpNbP9IOz/tYCxahkBsNTYx9LmWoGnQmzH2PxNjRD85EPoda2sGMLO46eafUvXSmJXZo&#10;TI9PDVbf+5PT8PFy/PpM1Wu9dct+9JOS5DKp9e3NtF3zeFyDiDjFvw+4dOD8UHKwgz+RDaLTMEvS&#10;lKkMJNkCxIWRpCoDceBt9bAEWRbyf5PyFwAA//8DAFBLAQItABQABgAIAAAAIQC2gziS/gAAAOEB&#10;AAATAAAAAAAAAAAAAAAAAAAAAABbQ29udGVudF9UeXBlc10ueG1sUEsBAi0AFAAGAAgAAAAhADj9&#10;If/WAAAAlAEAAAsAAAAAAAAAAAAAAAAALwEAAF9yZWxzLy5yZWxzUEsBAi0AFAAGAAgAAAAhADVL&#10;6racAQAAKgMAAA4AAAAAAAAAAAAAAAAALgIAAGRycy9lMm9Eb2MueG1sUEsBAi0AFAAGAAgAAAAh&#10;AJbwPP7iAAAAEQEAAA8AAAAAAAAAAAAAAAAA9gMAAGRycy9kb3ducmV2LnhtbFBLBQYAAAAABAAE&#10;APMAAAAFBQAAAAA=&#10;" filled="f" stroked="f">
                <v:textbox>
                  <w:txbxContent>
                    <w:p w14:paraId="7994D96C" w14:textId="07F5842B" w:rsidR="007D0E91" w:rsidRPr="008172AB" w:rsidRDefault="007D0E91" w:rsidP="007D0E91">
                      <w:pPr>
                        <w:pStyle w:val="NormalWeb"/>
                        <w:spacing w:before="0" w:beforeAutospacing="0" w:after="0" w:afterAutospacing="0"/>
                      </w:pPr>
                      <w:r>
                        <w:rPr>
                          <w:b/>
                          <w:color w:val="000000" w:themeColor="text1"/>
                          <w:kern w:val="24"/>
                        </w:rPr>
                        <w:t xml:space="preserve">Supplemental Table 2. </w:t>
                      </w:r>
                      <w:r>
                        <w:rPr>
                          <w:color w:val="000000" w:themeColor="text1"/>
                          <w:kern w:val="24"/>
                        </w:rPr>
                        <w:t>Associations between network level paths and internalizing problems in adolescence</w:t>
                      </w:r>
                    </w:p>
                  </w:txbxContent>
                </v:textbox>
                <w10:wrap anchory="page"/>
              </v:shape>
            </w:pict>
          </mc:Fallback>
        </mc:AlternateContent>
      </w:r>
    </w:p>
    <w:p w14:paraId="7E7FA6CD" w14:textId="058922A8" w:rsidR="008172AB" w:rsidRPr="008172AB" w:rsidRDefault="008172AB" w:rsidP="008172AB">
      <w:pPr>
        <w:rPr>
          <w:rFonts w:ascii="Times New Roman" w:hAnsi="Times New Roman" w:cs="Times New Roman"/>
        </w:rPr>
      </w:pPr>
    </w:p>
    <w:p w14:paraId="62959BC8" w14:textId="10FBC4A2" w:rsidR="008172AB" w:rsidRPr="008172AB" w:rsidRDefault="008172AB" w:rsidP="008172AB">
      <w:pPr>
        <w:rPr>
          <w:rFonts w:ascii="Times New Roman" w:hAnsi="Times New Roman" w:cs="Times New Roman"/>
        </w:rPr>
      </w:pPr>
    </w:p>
    <w:tbl>
      <w:tblPr>
        <w:tblStyle w:val="TableGrid"/>
        <w:tblpPr w:leftFromText="180" w:rightFromText="180" w:vertAnchor="text" w:horzAnchor="margin" w:tblpY="90"/>
        <w:tblW w:w="103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5"/>
        <w:gridCol w:w="1497"/>
        <w:gridCol w:w="1069"/>
        <w:gridCol w:w="1283"/>
        <w:gridCol w:w="962"/>
        <w:gridCol w:w="1497"/>
        <w:gridCol w:w="1069"/>
      </w:tblGrid>
      <w:tr w:rsidR="007D0E91" w:rsidRPr="005870D5" w14:paraId="7DDB799E" w14:textId="77777777" w:rsidTr="007D0E91">
        <w:trPr>
          <w:trHeight w:val="111"/>
        </w:trPr>
        <w:tc>
          <w:tcPr>
            <w:tcW w:w="2995" w:type="dxa"/>
            <w:tcBorders>
              <w:top w:val="single" w:sz="4" w:space="0" w:color="auto"/>
              <w:bottom w:val="single" w:sz="4" w:space="0" w:color="auto"/>
            </w:tcBorders>
            <w:vAlign w:val="bottom"/>
          </w:tcPr>
          <w:p w14:paraId="135F1723" w14:textId="77777777" w:rsidR="007D0E91" w:rsidRDefault="007D0E91" w:rsidP="007D0E91">
            <w:pPr>
              <w:rPr>
                <w:rFonts w:ascii="Times New Roman" w:hAnsi="Times New Roman" w:cs="Times New Roman"/>
              </w:rPr>
            </w:pPr>
            <w:r>
              <w:rPr>
                <w:rFonts w:ascii="Times New Roman" w:hAnsi="Times New Roman" w:cs="Times New Roman"/>
              </w:rPr>
              <w:t>Effects</w:t>
            </w:r>
          </w:p>
        </w:tc>
        <w:tc>
          <w:tcPr>
            <w:tcW w:w="1497" w:type="dxa"/>
            <w:tcBorders>
              <w:top w:val="single" w:sz="4" w:space="0" w:color="auto"/>
              <w:bottom w:val="single" w:sz="4" w:space="0" w:color="auto"/>
            </w:tcBorders>
            <w:vAlign w:val="bottom"/>
          </w:tcPr>
          <w:p w14:paraId="4207482C" w14:textId="77777777" w:rsidR="007D0E91" w:rsidRDefault="007D0E91" w:rsidP="007D0E91">
            <w:pPr>
              <w:jc w:val="center"/>
              <w:rPr>
                <w:rFonts w:ascii="Times New Roman" w:hAnsi="Times New Roman" w:cs="Times New Roman"/>
              </w:rPr>
            </w:pPr>
            <w:r>
              <w:rPr>
                <w:rFonts w:ascii="Times New Roman" w:hAnsi="Times New Roman" w:cs="Times New Roman"/>
              </w:rPr>
              <w:t>Int (14)</w:t>
            </w:r>
          </w:p>
          <w:p w14:paraId="2C688B24"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F</w:t>
            </w:r>
          </w:p>
        </w:tc>
        <w:tc>
          <w:tcPr>
            <w:tcW w:w="1069" w:type="dxa"/>
            <w:tcBorders>
              <w:top w:val="single" w:sz="4" w:space="0" w:color="auto"/>
              <w:bottom w:val="single" w:sz="4" w:space="0" w:color="auto"/>
            </w:tcBorders>
            <w:vAlign w:val="bottom"/>
          </w:tcPr>
          <w:p w14:paraId="41AE9EAC" w14:textId="77777777" w:rsidR="007D0E91" w:rsidRPr="00110E10" w:rsidRDefault="007D0E91" w:rsidP="007D0E91">
            <w:pPr>
              <w:jc w:val="center"/>
              <w:rPr>
                <w:rFonts w:ascii="Times New Roman" w:hAnsi="Times New Roman" w:cs="Times New Roman"/>
                <w:i/>
              </w:rPr>
            </w:pPr>
            <w:r>
              <w:rPr>
                <w:rFonts w:ascii="Times New Roman" w:hAnsi="Times New Roman" w:cs="Times New Roman"/>
                <w:i/>
              </w:rPr>
              <w:t>p</w:t>
            </w:r>
          </w:p>
        </w:tc>
        <w:tc>
          <w:tcPr>
            <w:tcW w:w="1283" w:type="dxa"/>
            <w:tcBorders>
              <w:top w:val="single" w:sz="4" w:space="0" w:color="auto"/>
              <w:bottom w:val="single" w:sz="4" w:space="0" w:color="auto"/>
            </w:tcBorders>
            <w:vAlign w:val="bottom"/>
          </w:tcPr>
          <w:p w14:paraId="630A07F8" w14:textId="77777777" w:rsidR="007D0E91" w:rsidRDefault="007D0E91" w:rsidP="007D0E91">
            <w:pPr>
              <w:jc w:val="center"/>
              <w:rPr>
                <w:rFonts w:ascii="Times New Roman" w:hAnsi="Times New Roman" w:cs="Times New Roman"/>
              </w:rPr>
            </w:pPr>
            <w:r>
              <w:rPr>
                <w:rFonts w:ascii="Times New Roman" w:hAnsi="Times New Roman" w:cs="Times New Roman"/>
              </w:rPr>
              <w:t>Int (16)</w:t>
            </w:r>
          </w:p>
          <w:p w14:paraId="12E0ACFB" w14:textId="77777777" w:rsidR="007D0E91" w:rsidRPr="00363F52" w:rsidRDefault="007D0E91" w:rsidP="007D0E91">
            <w:pPr>
              <w:jc w:val="center"/>
              <w:rPr>
                <w:rFonts w:ascii="Times New Roman" w:hAnsi="Times New Roman" w:cs="Times New Roman"/>
              </w:rPr>
            </w:pPr>
            <w:r>
              <w:rPr>
                <w:rFonts w:ascii="Times New Roman" w:hAnsi="Times New Roman" w:cs="Times New Roman"/>
              </w:rPr>
              <w:t>F</w:t>
            </w:r>
          </w:p>
        </w:tc>
        <w:tc>
          <w:tcPr>
            <w:tcW w:w="962" w:type="dxa"/>
            <w:tcBorders>
              <w:top w:val="single" w:sz="4" w:space="0" w:color="auto"/>
              <w:bottom w:val="single" w:sz="4" w:space="0" w:color="auto"/>
            </w:tcBorders>
            <w:vAlign w:val="bottom"/>
          </w:tcPr>
          <w:p w14:paraId="5058E4A3" w14:textId="77777777" w:rsidR="007D0E91" w:rsidRPr="00110E10" w:rsidRDefault="007D0E91" w:rsidP="007D0E91">
            <w:pPr>
              <w:jc w:val="center"/>
              <w:rPr>
                <w:rFonts w:ascii="Times New Roman" w:hAnsi="Times New Roman" w:cs="Times New Roman"/>
                <w:i/>
              </w:rPr>
            </w:pPr>
            <w:r>
              <w:rPr>
                <w:rFonts w:ascii="Times New Roman" w:hAnsi="Times New Roman" w:cs="Times New Roman"/>
                <w:i/>
              </w:rPr>
              <w:t>p</w:t>
            </w:r>
          </w:p>
        </w:tc>
        <w:tc>
          <w:tcPr>
            <w:tcW w:w="1497" w:type="dxa"/>
            <w:tcBorders>
              <w:top w:val="single" w:sz="4" w:space="0" w:color="auto"/>
              <w:bottom w:val="single" w:sz="4" w:space="0" w:color="auto"/>
            </w:tcBorders>
            <w:vAlign w:val="bottom"/>
          </w:tcPr>
          <w:p w14:paraId="7D4817AE" w14:textId="77777777" w:rsidR="007D0E91" w:rsidRPr="00363F52" w:rsidRDefault="007D0E91" w:rsidP="007D0E91">
            <w:pPr>
              <w:jc w:val="center"/>
              <w:rPr>
                <w:rFonts w:ascii="Times New Roman" w:hAnsi="Times New Roman" w:cs="Times New Roman"/>
              </w:rPr>
            </w:pPr>
            <w:r w:rsidRPr="00363F52">
              <w:rPr>
                <w:rFonts w:ascii="Times New Roman" w:hAnsi="Times New Roman" w:cs="Times New Roman"/>
              </w:rPr>
              <w:t>Int (18)</w:t>
            </w:r>
          </w:p>
          <w:p w14:paraId="51C15F94" w14:textId="77777777" w:rsidR="007D0E91" w:rsidRPr="002733B8" w:rsidRDefault="007D0E91" w:rsidP="007D0E91">
            <w:pPr>
              <w:jc w:val="center"/>
              <w:rPr>
                <w:rFonts w:ascii="Times New Roman" w:hAnsi="Times New Roman" w:cs="Times New Roman"/>
              </w:rPr>
            </w:pPr>
            <w:r>
              <w:rPr>
                <w:rFonts w:ascii="Times New Roman" w:hAnsi="Times New Roman" w:cs="Times New Roman"/>
              </w:rPr>
              <w:t>F</w:t>
            </w:r>
          </w:p>
        </w:tc>
        <w:tc>
          <w:tcPr>
            <w:tcW w:w="1069" w:type="dxa"/>
            <w:tcBorders>
              <w:top w:val="single" w:sz="4" w:space="0" w:color="auto"/>
              <w:bottom w:val="single" w:sz="4" w:space="0" w:color="auto"/>
            </w:tcBorders>
            <w:vAlign w:val="bottom"/>
          </w:tcPr>
          <w:p w14:paraId="027C83DD" w14:textId="77777777" w:rsidR="007D0E91" w:rsidRPr="002733B8" w:rsidRDefault="007D0E91" w:rsidP="007D0E91">
            <w:pPr>
              <w:jc w:val="center"/>
              <w:rPr>
                <w:rFonts w:ascii="Times New Roman" w:hAnsi="Times New Roman" w:cs="Times New Roman"/>
                <w:i/>
              </w:rPr>
            </w:pPr>
            <w:r>
              <w:rPr>
                <w:rFonts w:ascii="Times New Roman" w:hAnsi="Times New Roman" w:cs="Times New Roman"/>
                <w:i/>
              </w:rPr>
              <w:t>p</w:t>
            </w:r>
          </w:p>
        </w:tc>
      </w:tr>
      <w:tr w:rsidR="007D0E91" w:rsidRPr="005870D5" w14:paraId="1E4C6AC6" w14:textId="77777777" w:rsidTr="007D0E91">
        <w:trPr>
          <w:trHeight w:val="362"/>
        </w:trPr>
        <w:tc>
          <w:tcPr>
            <w:tcW w:w="2995" w:type="dxa"/>
            <w:tcBorders>
              <w:top w:val="single" w:sz="4" w:space="0" w:color="auto"/>
            </w:tcBorders>
            <w:vAlign w:val="center"/>
          </w:tcPr>
          <w:p w14:paraId="67D5956A" w14:textId="77777777" w:rsidR="007D0E91" w:rsidRDefault="007D0E91" w:rsidP="007D0E91">
            <w:pPr>
              <w:rPr>
                <w:rFonts w:ascii="Times New Roman" w:hAnsi="Times New Roman" w:cs="Times New Roman"/>
              </w:rPr>
            </w:pPr>
            <w:r>
              <w:rPr>
                <w:rFonts w:ascii="Times New Roman" w:hAnsi="Times New Roman" w:cs="Times New Roman"/>
              </w:rPr>
              <w:t>DMN-&gt;VAN</w:t>
            </w:r>
          </w:p>
        </w:tc>
        <w:tc>
          <w:tcPr>
            <w:tcW w:w="1497" w:type="dxa"/>
            <w:tcBorders>
              <w:top w:val="single" w:sz="4" w:space="0" w:color="auto"/>
            </w:tcBorders>
            <w:vAlign w:val="center"/>
          </w:tcPr>
          <w:p w14:paraId="07D1ED63" w14:textId="77777777" w:rsidR="007D0E91" w:rsidRDefault="007D0E91" w:rsidP="007D0E91">
            <w:pPr>
              <w:jc w:val="center"/>
              <w:rPr>
                <w:rFonts w:ascii="Times New Roman" w:hAnsi="Times New Roman" w:cs="Times New Roman"/>
              </w:rPr>
            </w:pPr>
            <w:r>
              <w:rPr>
                <w:rFonts w:ascii="Times New Roman" w:hAnsi="Times New Roman" w:cs="Times New Roman"/>
              </w:rPr>
              <w:t>2.777</w:t>
            </w:r>
          </w:p>
        </w:tc>
        <w:tc>
          <w:tcPr>
            <w:tcW w:w="1069" w:type="dxa"/>
            <w:tcBorders>
              <w:top w:val="single" w:sz="4" w:space="0" w:color="auto"/>
            </w:tcBorders>
            <w:vAlign w:val="center"/>
          </w:tcPr>
          <w:p w14:paraId="1B8C9555" w14:textId="77777777" w:rsidR="007D0E91" w:rsidRPr="00F456AC" w:rsidRDefault="007D0E91" w:rsidP="007D0E91">
            <w:pPr>
              <w:rPr>
                <w:rFonts w:ascii="Times New Roman" w:hAnsi="Times New Roman" w:cs="Times New Roman"/>
              </w:rPr>
            </w:pPr>
            <w:r>
              <w:rPr>
                <w:rFonts w:ascii="Times New Roman" w:hAnsi="Times New Roman" w:cs="Times New Roman"/>
              </w:rPr>
              <w:t>.101</w:t>
            </w:r>
          </w:p>
        </w:tc>
        <w:tc>
          <w:tcPr>
            <w:tcW w:w="1283" w:type="dxa"/>
            <w:tcBorders>
              <w:top w:val="single" w:sz="4" w:space="0" w:color="auto"/>
            </w:tcBorders>
            <w:vAlign w:val="center"/>
          </w:tcPr>
          <w:p w14:paraId="7B49915A" w14:textId="77777777" w:rsidR="007D0E91" w:rsidRPr="00F456AC" w:rsidRDefault="007D0E91" w:rsidP="007D0E91">
            <w:pPr>
              <w:jc w:val="center"/>
              <w:rPr>
                <w:rFonts w:ascii="Times New Roman" w:hAnsi="Times New Roman" w:cs="Times New Roman"/>
              </w:rPr>
            </w:pPr>
            <w:r>
              <w:rPr>
                <w:rFonts w:ascii="Times New Roman" w:hAnsi="Times New Roman" w:cs="Times New Roman"/>
              </w:rPr>
              <w:t>1.263</w:t>
            </w:r>
          </w:p>
        </w:tc>
        <w:tc>
          <w:tcPr>
            <w:tcW w:w="962" w:type="dxa"/>
            <w:tcBorders>
              <w:top w:val="single" w:sz="4" w:space="0" w:color="auto"/>
            </w:tcBorders>
            <w:vAlign w:val="center"/>
          </w:tcPr>
          <w:p w14:paraId="505A21BB" w14:textId="77777777" w:rsidR="007D0E91" w:rsidRPr="00F456AC" w:rsidRDefault="007D0E91" w:rsidP="007D0E91">
            <w:pPr>
              <w:rPr>
                <w:rFonts w:ascii="Times New Roman" w:hAnsi="Times New Roman" w:cs="Times New Roman"/>
              </w:rPr>
            </w:pPr>
            <w:r>
              <w:rPr>
                <w:rFonts w:ascii="Times New Roman" w:hAnsi="Times New Roman" w:cs="Times New Roman"/>
              </w:rPr>
              <w:t>.266</w:t>
            </w:r>
          </w:p>
        </w:tc>
        <w:tc>
          <w:tcPr>
            <w:tcW w:w="1497" w:type="dxa"/>
            <w:tcBorders>
              <w:top w:val="single" w:sz="4" w:space="0" w:color="auto"/>
            </w:tcBorders>
            <w:vAlign w:val="center"/>
          </w:tcPr>
          <w:p w14:paraId="2CCCDC79" w14:textId="77777777" w:rsidR="007D0E91" w:rsidRPr="00F456AC" w:rsidRDefault="007D0E91" w:rsidP="007D0E91">
            <w:pPr>
              <w:jc w:val="center"/>
              <w:rPr>
                <w:rFonts w:ascii="Times New Roman" w:hAnsi="Times New Roman" w:cs="Times New Roman"/>
              </w:rPr>
            </w:pPr>
            <w:r>
              <w:rPr>
                <w:rFonts w:ascii="Times New Roman" w:hAnsi="Times New Roman" w:cs="Times New Roman"/>
              </w:rPr>
              <w:t>4.172</w:t>
            </w:r>
          </w:p>
        </w:tc>
        <w:tc>
          <w:tcPr>
            <w:tcW w:w="1069" w:type="dxa"/>
            <w:tcBorders>
              <w:top w:val="single" w:sz="4" w:space="0" w:color="auto"/>
            </w:tcBorders>
            <w:vAlign w:val="center"/>
          </w:tcPr>
          <w:p w14:paraId="4A32EA1E" w14:textId="77777777" w:rsidR="007D0E91" w:rsidRPr="00F456AC" w:rsidRDefault="007D0E91" w:rsidP="007D0E91">
            <w:pPr>
              <w:rPr>
                <w:rFonts w:ascii="Times New Roman" w:hAnsi="Times New Roman" w:cs="Times New Roman"/>
                <w:b/>
              </w:rPr>
            </w:pPr>
            <w:r>
              <w:rPr>
                <w:rFonts w:ascii="Times New Roman" w:hAnsi="Times New Roman" w:cs="Times New Roman"/>
                <w:b/>
              </w:rPr>
              <w:t>.046*</w:t>
            </w:r>
          </w:p>
        </w:tc>
      </w:tr>
      <w:tr w:rsidR="007D0E91" w:rsidRPr="005870D5" w14:paraId="03FB4957" w14:textId="77777777" w:rsidTr="007D0E91">
        <w:trPr>
          <w:trHeight w:val="362"/>
        </w:trPr>
        <w:tc>
          <w:tcPr>
            <w:tcW w:w="2995" w:type="dxa"/>
            <w:vAlign w:val="center"/>
          </w:tcPr>
          <w:p w14:paraId="74A8FAA7" w14:textId="77777777" w:rsidR="007D0E91" w:rsidRDefault="007D0E91" w:rsidP="007D0E91">
            <w:pPr>
              <w:rPr>
                <w:rFonts w:ascii="Times New Roman" w:hAnsi="Times New Roman" w:cs="Times New Roman"/>
              </w:rPr>
            </w:pPr>
            <w:r>
              <w:rPr>
                <w:rFonts w:ascii="Times New Roman" w:hAnsi="Times New Roman" w:cs="Times New Roman"/>
              </w:rPr>
              <w:t>DMN-&gt;VAN x Gender</w:t>
            </w:r>
          </w:p>
        </w:tc>
        <w:tc>
          <w:tcPr>
            <w:tcW w:w="1497" w:type="dxa"/>
            <w:vAlign w:val="center"/>
          </w:tcPr>
          <w:p w14:paraId="11A4D8E0"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2.863</w:t>
            </w:r>
          </w:p>
        </w:tc>
        <w:tc>
          <w:tcPr>
            <w:tcW w:w="1069" w:type="dxa"/>
            <w:vAlign w:val="center"/>
          </w:tcPr>
          <w:p w14:paraId="7C20B4C1" w14:textId="77777777" w:rsidR="007D0E91" w:rsidRDefault="007D0E91" w:rsidP="007D0E91">
            <w:pPr>
              <w:rPr>
                <w:rFonts w:ascii="Times New Roman" w:hAnsi="Times New Roman" w:cs="Times New Roman"/>
              </w:rPr>
            </w:pPr>
            <w:r>
              <w:rPr>
                <w:rFonts w:ascii="Times New Roman" w:hAnsi="Times New Roman" w:cs="Times New Roman"/>
              </w:rPr>
              <w:t>.096</w:t>
            </w:r>
          </w:p>
        </w:tc>
        <w:tc>
          <w:tcPr>
            <w:tcW w:w="1283" w:type="dxa"/>
            <w:vAlign w:val="center"/>
          </w:tcPr>
          <w:p w14:paraId="0DC356D6" w14:textId="77777777" w:rsidR="007D0E91" w:rsidRDefault="007D0E91" w:rsidP="007D0E91">
            <w:pPr>
              <w:jc w:val="center"/>
              <w:rPr>
                <w:rFonts w:ascii="Times New Roman" w:hAnsi="Times New Roman" w:cs="Times New Roman"/>
              </w:rPr>
            </w:pPr>
            <w:r>
              <w:rPr>
                <w:rFonts w:ascii="Times New Roman" w:hAnsi="Times New Roman" w:cs="Times New Roman"/>
              </w:rPr>
              <w:t>5.022</w:t>
            </w:r>
          </w:p>
        </w:tc>
        <w:tc>
          <w:tcPr>
            <w:tcW w:w="962" w:type="dxa"/>
            <w:vAlign w:val="center"/>
          </w:tcPr>
          <w:p w14:paraId="19E71A00" w14:textId="77777777" w:rsidR="007D0E91" w:rsidRPr="004E48D8" w:rsidRDefault="007D0E91" w:rsidP="007D0E91">
            <w:pPr>
              <w:rPr>
                <w:rFonts w:ascii="Times New Roman" w:hAnsi="Times New Roman" w:cs="Times New Roman"/>
                <w:b/>
              </w:rPr>
            </w:pPr>
            <w:r w:rsidRPr="004E48D8">
              <w:rPr>
                <w:rFonts w:ascii="Times New Roman" w:hAnsi="Times New Roman" w:cs="Times New Roman"/>
                <w:b/>
              </w:rPr>
              <w:t>.029*</w:t>
            </w:r>
          </w:p>
        </w:tc>
        <w:tc>
          <w:tcPr>
            <w:tcW w:w="1497" w:type="dxa"/>
            <w:vAlign w:val="center"/>
          </w:tcPr>
          <w:p w14:paraId="51DD25B3"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1.757</w:t>
            </w:r>
          </w:p>
        </w:tc>
        <w:tc>
          <w:tcPr>
            <w:tcW w:w="1069" w:type="dxa"/>
            <w:vAlign w:val="center"/>
          </w:tcPr>
          <w:p w14:paraId="2BFC2A9B" w14:textId="77777777" w:rsidR="007D0E91" w:rsidRPr="00041F0E" w:rsidRDefault="007D0E91" w:rsidP="007D0E91">
            <w:pPr>
              <w:rPr>
                <w:rFonts w:ascii="Times New Roman" w:hAnsi="Times New Roman" w:cs="Times New Roman"/>
              </w:rPr>
            </w:pPr>
            <w:r w:rsidRPr="00041F0E">
              <w:rPr>
                <w:rFonts w:ascii="Times New Roman" w:hAnsi="Times New Roman" w:cs="Times New Roman"/>
              </w:rPr>
              <w:t>.190</w:t>
            </w:r>
          </w:p>
        </w:tc>
      </w:tr>
      <w:tr w:rsidR="007D0E91" w:rsidRPr="005870D5" w14:paraId="353DCCA8" w14:textId="77777777" w:rsidTr="007D0E91">
        <w:trPr>
          <w:trHeight w:val="362"/>
        </w:trPr>
        <w:tc>
          <w:tcPr>
            <w:tcW w:w="2995" w:type="dxa"/>
            <w:vAlign w:val="center"/>
          </w:tcPr>
          <w:p w14:paraId="5A393797" w14:textId="77777777" w:rsidR="007D0E91" w:rsidRDefault="007D0E91" w:rsidP="007D0E91">
            <w:pPr>
              <w:rPr>
                <w:rFonts w:ascii="Times New Roman" w:hAnsi="Times New Roman" w:cs="Times New Roman"/>
              </w:rPr>
            </w:pPr>
            <w:r>
              <w:rPr>
                <w:rFonts w:ascii="Times New Roman" w:hAnsi="Times New Roman" w:cs="Times New Roman"/>
              </w:rPr>
              <w:t>DMN-&gt;CCN</w:t>
            </w:r>
          </w:p>
        </w:tc>
        <w:tc>
          <w:tcPr>
            <w:tcW w:w="1497" w:type="dxa"/>
            <w:vAlign w:val="center"/>
          </w:tcPr>
          <w:p w14:paraId="60168368" w14:textId="77777777" w:rsidR="007D0E91" w:rsidRDefault="007D0E91" w:rsidP="007D0E91">
            <w:pPr>
              <w:jc w:val="center"/>
              <w:rPr>
                <w:rFonts w:ascii="Times New Roman" w:hAnsi="Times New Roman" w:cs="Times New Roman"/>
              </w:rPr>
            </w:pPr>
            <w:r>
              <w:rPr>
                <w:rFonts w:ascii="Times New Roman" w:hAnsi="Times New Roman" w:cs="Times New Roman"/>
              </w:rPr>
              <w:t>7.749</w:t>
            </w:r>
          </w:p>
        </w:tc>
        <w:tc>
          <w:tcPr>
            <w:tcW w:w="1069" w:type="dxa"/>
            <w:vAlign w:val="center"/>
          </w:tcPr>
          <w:p w14:paraId="5ABC07AB" w14:textId="77777777" w:rsidR="007D0E91" w:rsidRPr="00DF234F" w:rsidRDefault="007D0E91" w:rsidP="007D0E91">
            <w:pPr>
              <w:rPr>
                <w:rFonts w:ascii="Times New Roman" w:hAnsi="Times New Roman" w:cs="Times New Roman"/>
                <w:b/>
              </w:rPr>
            </w:pPr>
            <w:r w:rsidRPr="00DF234F">
              <w:rPr>
                <w:rFonts w:ascii="Times New Roman" w:hAnsi="Times New Roman" w:cs="Times New Roman"/>
                <w:b/>
              </w:rPr>
              <w:t>.007*</w:t>
            </w:r>
          </w:p>
        </w:tc>
        <w:tc>
          <w:tcPr>
            <w:tcW w:w="1283" w:type="dxa"/>
            <w:vAlign w:val="center"/>
          </w:tcPr>
          <w:p w14:paraId="7A7F119F" w14:textId="77777777" w:rsidR="007D0E91" w:rsidRDefault="007D0E91" w:rsidP="007D0E91">
            <w:pPr>
              <w:jc w:val="center"/>
              <w:rPr>
                <w:rFonts w:ascii="Times New Roman" w:hAnsi="Times New Roman" w:cs="Times New Roman"/>
              </w:rPr>
            </w:pPr>
            <w:r>
              <w:rPr>
                <w:rFonts w:ascii="Times New Roman" w:hAnsi="Times New Roman" w:cs="Times New Roman"/>
              </w:rPr>
              <w:t>6.186</w:t>
            </w:r>
          </w:p>
        </w:tc>
        <w:tc>
          <w:tcPr>
            <w:tcW w:w="962" w:type="dxa"/>
            <w:vAlign w:val="center"/>
          </w:tcPr>
          <w:p w14:paraId="77D3ED2E" w14:textId="77777777" w:rsidR="007D0E91" w:rsidRPr="004E48D8" w:rsidRDefault="007D0E91" w:rsidP="007D0E91">
            <w:pPr>
              <w:rPr>
                <w:rFonts w:ascii="Times New Roman" w:hAnsi="Times New Roman" w:cs="Times New Roman"/>
                <w:b/>
              </w:rPr>
            </w:pPr>
            <w:r w:rsidRPr="004E48D8">
              <w:rPr>
                <w:rFonts w:ascii="Times New Roman" w:hAnsi="Times New Roman" w:cs="Times New Roman"/>
                <w:b/>
              </w:rPr>
              <w:t>.015*</w:t>
            </w:r>
          </w:p>
        </w:tc>
        <w:tc>
          <w:tcPr>
            <w:tcW w:w="1497" w:type="dxa"/>
            <w:vAlign w:val="center"/>
          </w:tcPr>
          <w:p w14:paraId="183EF79F" w14:textId="77777777" w:rsidR="007D0E91" w:rsidRPr="007905D5" w:rsidRDefault="007D0E91" w:rsidP="007D0E91">
            <w:pPr>
              <w:jc w:val="center"/>
              <w:rPr>
                <w:rFonts w:ascii="Times New Roman" w:hAnsi="Times New Roman" w:cs="Times New Roman"/>
              </w:rPr>
            </w:pPr>
            <w:r>
              <w:rPr>
                <w:rFonts w:ascii="Times New Roman" w:hAnsi="Times New Roman" w:cs="Times New Roman"/>
              </w:rPr>
              <w:t>8.199</w:t>
            </w:r>
          </w:p>
        </w:tc>
        <w:tc>
          <w:tcPr>
            <w:tcW w:w="1069" w:type="dxa"/>
            <w:vAlign w:val="center"/>
          </w:tcPr>
          <w:p w14:paraId="42AE569E" w14:textId="77777777" w:rsidR="007D0E91" w:rsidRDefault="007D0E91" w:rsidP="007D0E91">
            <w:pPr>
              <w:rPr>
                <w:rFonts w:ascii="Times New Roman" w:hAnsi="Times New Roman" w:cs="Times New Roman"/>
              </w:rPr>
            </w:pPr>
            <w:r>
              <w:rPr>
                <w:rFonts w:ascii="Times New Roman" w:hAnsi="Times New Roman" w:cs="Times New Roman"/>
              </w:rPr>
              <w:t>.</w:t>
            </w:r>
            <w:r w:rsidRPr="00041F0E">
              <w:rPr>
                <w:rFonts w:ascii="Times New Roman" w:hAnsi="Times New Roman" w:cs="Times New Roman"/>
                <w:b/>
              </w:rPr>
              <w:t>005*</w:t>
            </w:r>
          </w:p>
        </w:tc>
      </w:tr>
      <w:tr w:rsidR="007D0E91" w:rsidRPr="005870D5" w14:paraId="6B2A61F5" w14:textId="77777777" w:rsidTr="007D0E91">
        <w:trPr>
          <w:trHeight w:val="362"/>
        </w:trPr>
        <w:tc>
          <w:tcPr>
            <w:tcW w:w="2995" w:type="dxa"/>
            <w:vAlign w:val="center"/>
          </w:tcPr>
          <w:p w14:paraId="1EE11A08" w14:textId="77777777" w:rsidR="007D0E91" w:rsidRDefault="007D0E91" w:rsidP="007D0E91">
            <w:pPr>
              <w:rPr>
                <w:rFonts w:ascii="Times New Roman" w:hAnsi="Times New Roman" w:cs="Times New Roman"/>
              </w:rPr>
            </w:pPr>
            <w:r>
              <w:rPr>
                <w:rFonts w:ascii="Times New Roman" w:hAnsi="Times New Roman" w:cs="Times New Roman"/>
              </w:rPr>
              <w:t>DMN-&gt;CCN x Gender</w:t>
            </w:r>
          </w:p>
        </w:tc>
        <w:tc>
          <w:tcPr>
            <w:tcW w:w="1497" w:type="dxa"/>
            <w:vAlign w:val="center"/>
          </w:tcPr>
          <w:p w14:paraId="3CB065F2" w14:textId="77777777" w:rsidR="007D0E91" w:rsidRPr="00AD310A" w:rsidRDefault="007D0E91" w:rsidP="007D0E91">
            <w:pPr>
              <w:jc w:val="center"/>
              <w:rPr>
                <w:rFonts w:ascii="Times New Roman" w:hAnsi="Times New Roman" w:cs="Times New Roman"/>
              </w:rPr>
            </w:pPr>
            <w:r>
              <w:rPr>
                <w:rFonts w:ascii="Times New Roman" w:hAnsi="Times New Roman" w:cs="Times New Roman"/>
              </w:rPr>
              <w:t>1.375</w:t>
            </w:r>
          </w:p>
        </w:tc>
        <w:tc>
          <w:tcPr>
            <w:tcW w:w="1069" w:type="dxa"/>
            <w:vAlign w:val="center"/>
          </w:tcPr>
          <w:p w14:paraId="5643C1DD" w14:textId="77777777" w:rsidR="007D0E91" w:rsidRPr="00AD310A" w:rsidRDefault="007D0E91" w:rsidP="007D0E91">
            <w:pPr>
              <w:rPr>
                <w:rFonts w:ascii="Times New Roman" w:hAnsi="Times New Roman" w:cs="Times New Roman"/>
              </w:rPr>
            </w:pPr>
            <w:r>
              <w:rPr>
                <w:rFonts w:ascii="Times New Roman" w:hAnsi="Times New Roman" w:cs="Times New Roman"/>
              </w:rPr>
              <w:t>.245</w:t>
            </w:r>
          </w:p>
        </w:tc>
        <w:tc>
          <w:tcPr>
            <w:tcW w:w="1283" w:type="dxa"/>
            <w:vAlign w:val="center"/>
          </w:tcPr>
          <w:p w14:paraId="00712A09" w14:textId="77777777" w:rsidR="007D0E91" w:rsidRPr="00AD310A" w:rsidRDefault="007D0E91" w:rsidP="007D0E91">
            <w:pPr>
              <w:jc w:val="center"/>
              <w:rPr>
                <w:rFonts w:ascii="Times New Roman" w:hAnsi="Times New Roman" w:cs="Times New Roman"/>
              </w:rPr>
            </w:pPr>
            <w:r>
              <w:rPr>
                <w:rFonts w:ascii="Times New Roman" w:hAnsi="Times New Roman" w:cs="Times New Roman"/>
              </w:rPr>
              <w:t>1.345</w:t>
            </w:r>
          </w:p>
        </w:tc>
        <w:tc>
          <w:tcPr>
            <w:tcW w:w="962" w:type="dxa"/>
            <w:vAlign w:val="center"/>
          </w:tcPr>
          <w:p w14:paraId="10663A38" w14:textId="77777777" w:rsidR="007D0E91" w:rsidRPr="00AD310A" w:rsidRDefault="007D0E91" w:rsidP="007D0E91">
            <w:pPr>
              <w:rPr>
                <w:rFonts w:ascii="Times New Roman" w:hAnsi="Times New Roman" w:cs="Times New Roman"/>
              </w:rPr>
            </w:pPr>
            <w:r>
              <w:rPr>
                <w:rFonts w:ascii="Times New Roman" w:hAnsi="Times New Roman" w:cs="Times New Roman"/>
              </w:rPr>
              <w:t>.251</w:t>
            </w:r>
          </w:p>
        </w:tc>
        <w:tc>
          <w:tcPr>
            <w:tcW w:w="1497" w:type="dxa"/>
            <w:vAlign w:val="center"/>
          </w:tcPr>
          <w:p w14:paraId="3CD42A7F" w14:textId="77777777" w:rsidR="007D0E91" w:rsidRPr="00AD310A" w:rsidRDefault="007D0E91" w:rsidP="007D0E91">
            <w:pPr>
              <w:jc w:val="center"/>
              <w:rPr>
                <w:rFonts w:ascii="Times New Roman" w:hAnsi="Times New Roman" w:cs="Times New Roman"/>
              </w:rPr>
            </w:pPr>
            <w:r>
              <w:rPr>
                <w:rFonts w:ascii="Times New Roman" w:hAnsi="Times New Roman" w:cs="Times New Roman"/>
              </w:rPr>
              <w:t>6.587</w:t>
            </w:r>
          </w:p>
        </w:tc>
        <w:tc>
          <w:tcPr>
            <w:tcW w:w="1069" w:type="dxa"/>
            <w:vAlign w:val="center"/>
          </w:tcPr>
          <w:p w14:paraId="326F194D" w14:textId="77777777" w:rsidR="007D0E91" w:rsidRPr="00AD310A" w:rsidRDefault="007D0E91" w:rsidP="007D0E91">
            <w:pPr>
              <w:rPr>
                <w:rFonts w:ascii="Times New Roman" w:hAnsi="Times New Roman" w:cs="Times New Roman"/>
                <w:b/>
              </w:rPr>
            </w:pPr>
            <w:r>
              <w:rPr>
                <w:rFonts w:ascii="Times New Roman" w:hAnsi="Times New Roman" w:cs="Times New Roman"/>
                <w:b/>
              </w:rPr>
              <w:t>.013*</w:t>
            </w:r>
          </w:p>
        </w:tc>
      </w:tr>
      <w:tr w:rsidR="007D0E91" w:rsidRPr="005870D5" w14:paraId="0CD8337E" w14:textId="77777777" w:rsidTr="007D0E91">
        <w:trPr>
          <w:trHeight w:val="362"/>
        </w:trPr>
        <w:tc>
          <w:tcPr>
            <w:tcW w:w="2995" w:type="dxa"/>
            <w:vAlign w:val="center"/>
          </w:tcPr>
          <w:p w14:paraId="53FCDCAE" w14:textId="77777777" w:rsidR="007D0E91" w:rsidRDefault="007D0E91" w:rsidP="007D0E91">
            <w:pPr>
              <w:rPr>
                <w:rFonts w:ascii="Times New Roman" w:hAnsi="Times New Roman" w:cs="Times New Roman"/>
              </w:rPr>
            </w:pPr>
            <w:r>
              <w:rPr>
                <w:rFonts w:ascii="Times New Roman" w:hAnsi="Times New Roman" w:cs="Times New Roman"/>
              </w:rPr>
              <w:t>VAN-&gt;DMN</w:t>
            </w:r>
          </w:p>
        </w:tc>
        <w:tc>
          <w:tcPr>
            <w:tcW w:w="1497" w:type="dxa"/>
            <w:vAlign w:val="center"/>
          </w:tcPr>
          <w:p w14:paraId="26AACF9C"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0.106</w:t>
            </w:r>
          </w:p>
        </w:tc>
        <w:tc>
          <w:tcPr>
            <w:tcW w:w="1069" w:type="dxa"/>
            <w:vAlign w:val="center"/>
          </w:tcPr>
          <w:p w14:paraId="01EB69B2" w14:textId="77777777" w:rsidR="007D0E91" w:rsidRPr="00F0207E" w:rsidRDefault="007D0E91" w:rsidP="007D0E91">
            <w:pPr>
              <w:rPr>
                <w:rFonts w:ascii="Times New Roman" w:hAnsi="Times New Roman" w:cs="Times New Roman"/>
              </w:rPr>
            </w:pPr>
            <w:r>
              <w:rPr>
                <w:rFonts w:ascii="Times New Roman" w:hAnsi="Times New Roman" w:cs="Times New Roman"/>
              </w:rPr>
              <w:t>.745</w:t>
            </w:r>
          </w:p>
        </w:tc>
        <w:tc>
          <w:tcPr>
            <w:tcW w:w="1283" w:type="dxa"/>
            <w:vAlign w:val="center"/>
          </w:tcPr>
          <w:p w14:paraId="3F4272DC" w14:textId="77777777" w:rsidR="007D0E91" w:rsidRPr="00F0207E" w:rsidRDefault="007D0E91" w:rsidP="007D0E91">
            <w:pPr>
              <w:jc w:val="center"/>
              <w:rPr>
                <w:rFonts w:ascii="Times New Roman" w:hAnsi="Times New Roman" w:cs="Times New Roman"/>
              </w:rPr>
            </w:pPr>
            <w:r>
              <w:rPr>
                <w:rFonts w:ascii="Times New Roman" w:hAnsi="Times New Roman" w:cs="Times New Roman"/>
              </w:rPr>
              <w:t>0.113</w:t>
            </w:r>
          </w:p>
        </w:tc>
        <w:tc>
          <w:tcPr>
            <w:tcW w:w="962" w:type="dxa"/>
            <w:vAlign w:val="center"/>
          </w:tcPr>
          <w:p w14:paraId="733D274E" w14:textId="77777777" w:rsidR="007D0E91" w:rsidRPr="00F0207E" w:rsidRDefault="007D0E91" w:rsidP="007D0E91">
            <w:pPr>
              <w:rPr>
                <w:rFonts w:ascii="Times New Roman" w:hAnsi="Times New Roman" w:cs="Times New Roman"/>
              </w:rPr>
            </w:pPr>
            <w:r>
              <w:rPr>
                <w:rFonts w:ascii="Times New Roman" w:hAnsi="Times New Roman" w:cs="Times New Roman"/>
              </w:rPr>
              <w:t>.737</w:t>
            </w:r>
          </w:p>
        </w:tc>
        <w:tc>
          <w:tcPr>
            <w:tcW w:w="1497" w:type="dxa"/>
            <w:vAlign w:val="center"/>
          </w:tcPr>
          <w:p w14:paraId="0C19D3D3" w14:textId="77777777" w:rsidR="007D0E91" w:rsidRPr="00F0207E" w:rsidRDefault="007D0E91" w:rsidP="007D0E91">
            <w:pPr>
              <w:jc w:val="center"/>
              <w:rPr>
                <w:rFonts w:ascii="Times New Roman" w:hAnsi="Times New Roman" w:cs="Times New Roman"/>
              </w:rPr>
            </w:pPr>
            <w:r>
              <w:rPr>
                <w:rFonts w:ascii="Times New Roman" w:hAnsi="Times New Roman" w:cs="Times New Roman"/>
              </w:rPr>
              <w:t>2.049</w:t>
            </w:r>
          </w:p>
        </w:tc>
        <w:tc>
          <w:tcPr>
            <w:tcW w:w="1069" w:type="dxa"/>
            <w:vAlign w:val="center"/>
          </w:tcPr>
          <w:p w14:paraId="55DFFC20" w14:textId="77777777" w:rsidR="007D0E91" w:rsidRPr="000A2B04" w:rsidRDefault="007D0E91" w:rsidP="007D0E91">
            <w:pPr>
              <w:rPr>
                <w:rFonts w:ascii="Times New Roman" w:hAnsi="Times New Roman" w:cs="Times New Roman"/>
              </w:rPr>
            </w:pPr>
            <w:r>
              <w:rPr>
                <w:rFonts w:ascii="Times New Roman" w:hAnsi="Times New Roman" w:cs="Times New Roman"/>
              </w:rPr>
              <w:t>.157</w:t>
            </w:r>
          </w:p>
        </w:tc>
      </w:tr>
      <w:tr w:rsidR="007D0E91" w:rsidRPr="005870D5" w14:paraId="18E984CF" w14:textId="77777777" w:rsidTr="007D0E91">
        <w:trPr>
          <w:trHeight w:val="362"/>
        </w:trPr>
        <w:tc>
          <w:tcPr>
            <w:tcW w:w="2995" w:type="dxa"/>
            <w:vAlign w:val="center"/>
          </w:tcPr>
          <w:p w14:paraId="5D3C1069" w14:textId="77777777" w:rsidR="007D0E91" w:rsidRDefault="007D0E91" w:rsidP="007D0E91">
            <w:pPr>
              <w:rPr>
                <w:rFonts w:ascii="Times New Roman" w:hAnsi="Times New Roman" w:cs="Times New Roman"/>
              </w:rPr>
            </w:pPr>
            <w:r>
              <w:rPr>
                <w:rFonts w:ascii="Times New Roman" w:hAnsi="Times New Roman" w:cs="Times New Roman"/>
              </w:rPr>
              <w:t>VAN-&gt;DMN x Gender</w:t>
            </w:r>
          </w:p>
        </w:tc>
        <w:tc>
          <w:tcPr>
            <w:tcW w:w="1497" w:type="dxa"/>
            <w:vAlign w:val="center"/>
          </w:tcPr>
          <w:p w14:paraId="644E695A"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0.005</w:t>
            </w:r>
          </w:p>
        </w:tc>
        <w:tc>
          <w:tcPr>
            <w:tcW w:w="1069" w:type="dxa"/>
            <w:vAlign w:val="center"/>
          </w:tcPr>
          <w:p w14:paraId="2F2CA067" w14:textId="77777777" w:rsidR="007D0E91" w:rsidRDefault="007D0E91" w:rsidP="007D0E91">
            <w:pPr>
              <w:rPr>
                <w:rFonts w:ascii="Times New Roman" w:hAnsi="Times New Roman" w:cs="Times New Roman"/>
              </w:rPr>
            </w:pPr>
            <w:r>
              <w:rPr>
                <w:rFonts w:ascii="Times New Roman" w:hAnsi="Times New Roman" w:cs="Times New Roman"/>
              </w:rPr>
              <w:t>.943</w:t>
            </w:r>
          </w:p>
        </w:tc>
        <w:tc>
          <w:tcPr>
            <w:tcW w:w="1283" w:type="dxa"/>
            <w:vAlign w:val="center"/>
          </w:tcPr>
          <w:p w14:paraId="5E1248D0" w14:textId="77777777" w:rsidR="007D0E91" w:rsidRDefault="007D0E91" w:rsidP="007D0E91">
            <w:pPr>
              <w:jc w:val="center"/>
              <w:rPr>
                <w:rFonts w:ascii="Times New Roman" w:hAnsi="Times New Roman" w:cs="Times New Roman"/>
              </w:rPr>
            </w:pPr>
            <w:r>
              <w:rPr>
                <w:rFonts w:ascii="Times New Roman" w:hAnsi="Times New Roman" w:cs="Times New Roman"/>
              </w:rPr>
              <w:t>0.356</w:t>
            </w:r>
          </w:p>
        </w:tc>
        <w:tc>
          <w:tcPr>
            <w:tcW w:w="962" w:type="dxa"/>
            <w:vAlign w:val="center"/>
          </w:tcPr>
          <w:p w14:paraId="7E8032A5" w14:textId="77777777" w:rsidR="007D0E91" w:rsidRPr="005870D5" w:rsidRDefault="007D0E91" w:rsidP="007D0E91">
            <w:pPr>
              <w:rPr>
                <w:rFonts w:ascii="Times New Roman" w:hAnsi="Times New Roman" w:cs="Times New Roman"/>
              </w:rPr>
            </w:pPr>
            <w:r>
              <w:rPr>
                <w:rFonts w:ascii="Times New Roman" w:hAnsi="Times New Roman" w:cs="Times New Roman"/>
              </w:rPr>
              <w:t>.547</w:t>
            </w:r>
          </w:p>
        </w:tc>
        <w:tc>
          <w:tcPr>
            <w:tcW w:w="1497" w:type="dxa"/>
            <w:vAlign w:val="center"/>
          </w:tcPr>
          <w:p w14:paraId="1723D10A"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8.306</w:t>
            </w:r>
          </w:p>
        </w:tc>
        <w:tc>
          <w:tcPr>
            <w:tcW w:w="1069" w:type="dxa"/>
            <w:vAlign w:val="center"/>
          </w:tcPr>
          <w:p w14:paraId="54173217" w14:textId="77777777" w:rsidR="007D0E91" w:rsidRPr="00BC6EC6" w:rsidRDefault="007D0E91" w:rsidP="007D0E91">
            <w:pPr>
              <w:rPr>
                <w:rFonts w:ascii="Times New Roman" w:hAnsi="Times New Roman" w:cs="Times New Roman"/>
                <w:b/>
              </w:rPr>
            </w:pPr>
            <w:r w:rsidRPr="00BC6EC6">
              <w:rPr>
                <w:rFonts w:ascii="Times New Roman" w:hAnsi="Times New Roman" w:cs="Times New Roman"/>
                <w:b/>
              </w:rPr>
              <w:t>.005*</w:t>
            </w:r>
          </w:p>
        </w:tc>
      </w:tr>
      <w:tr w:rsidR="007D0E91" w:rsidRPr="005870D5" w14:paraId="510F3109" w14:textId="77777777" w:rsidTr="007D0E91">
        <w:trPr>
          <w:trHeight w:val="362"/>
        </w:trPr>
        <w:tc>
          <w:tcPr>
            <w:tcW w:w="2995" w:type="dxa"/>
            <w:tcBorders>
              <w:bottom w:val="single" w:sz="4" w:space="0" w:color="auto"/>
            </w:tcBorders>
            <w:vAlign w:val="center"/>
          </w:tcPr>
          <w:p w14:paraId="5198B49E" w14:textId="77777777" w:rsidR="007D0E91" w:rsidRDefault="007D0E91" w:rsidP="007D0E91">
            <w:pPr>
              <w:rPr>
                <w:rFonts w:ascii="Times New Roman" w:hAnsi="Times New Roman" w:cs="Times New Roman"/>
              </w:rPr>
            </w:pPr>
            <w:r>
              <w:rPr>
                <w:rFonts w:ascii="Times New Roman" w:hAnsi="Times New Roman" w:cs="Times New Roman"/>
              </w:rPr>
              <w:t>Gender</w:t>
            </w:r>
          </w:p>
        </w:tc>
        <w:tc>
          <w:tcPr>
            <w:tcW w:w="1497" w:type="dxa"/>
            <w:tcBorders>
              <w:bottom w:val="single" w:sz="4" w:space="0" w:color="auto"/>
            </w:tcBorders>
            <w:vAlign w:val="center"/>
          </w:tcPr>
          <w:p w14:paraId="6A55ECCF"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5.605</w:t>
            </w:r>
          </w:p>
        </w:tc>
        <w:tc>
          <w:tcPr>
            <w:tcW w:w="1069" w:type="dxa"/>
            <w:tcBorders>
              <w:bottom w:val="single" w:sz="4" w:space="0" w:color="auto"/>
            </w:tcBorders>
            <w:vAlign w:val="center"/>
          </w:tcPr>
          <w:p w14:paraId="7D6AB21D" w14:textId="77777777" w:rsidR="007D0E91" w:rsidRDefault="007D0E91" w:rsidP="007D0E91">
            <w:pPr>
              <w:rPr>
                <w:rFonts w:ascii="Times New Roman" w:hAnsi="Times New Roman" w:cs="Times New Roman"/>
              </w:rPr>
            </w:pPr>
            <w:r>
              <w:rPr>
                <w:rFonts w:ascii="Times New Roman" w:hAnsi="Times New Roman" w:cs="Times New Roman"/>
              </w:rPr>
              <w:t>.021*</w:t>
            </w:r>
          </w:p>
        </w:tc>
        <w:tc>
          <w:tcPr>
            <w:tcW w:w="1283" w:type="dxa"/>
            <w:tcBorders>
              <w:bottom w:val="single" w:sz="4" w:space="0" w:color="auto"/>
            </w:tcBorders>
            <w:vAlign w:val="center"/>
          </w:tcPr>
          <w:p w14:paraId="013FF87A" w14:textId="77777777" w:rsidR="007D0E91" w:rsidRDefault="007D0E91" w:rsidP="007D0E91">
            <w:pPr>
              <w:jc w:val="center"/>
              <w:rPr>
                <w:rFonts w:ascii="Times New Roman" w:hAnsi="Times New Roman" w:cs="Times New Roman"/>
              </w:rPr>
            </w:pPr>
            <w:r>
              <w:rPr>
                <w:rFonts w:ascii="Times New Roman" w:hAnsi="Times New Roman" w:cs="Times New Roman"/>
              </w:rPr>
              <w:t>6.754</w:t>
            </w:r>
          </w:p>
        </w:tc>
        <w:tc>
          <w:tcPr>
            <w:tcW w:w="962" w:type="dxa"/>
            <w:tcBorders>
              <w:bottom w:val="single" w:sz="4" w:space="0" w:color="auto"/>
            </w:tcBorders>
            <w:vAlign w:val="center"/>
          </w:tcPr>
          <w:p w14:paraId="0E2C1034" w14:textId="77777777" w:rsidR="007D0E91" w:rsidRPr="005870D5" w:rsidRDefault="007D0E91" w:rsidP="007D0E91">
            <w:pPr>
              <w:rPr>
                <w:rFonts w:ascii="Times New Roman" w:hAnsi="Times New Roman" w:cs="Times New Roman"/>
              </w:rPr>
            </w:pPr>
            <w:r>
              <w:rPr>
                <w:rFonts w:ascii="Times New Roman" w:hAnsi="Times New Roman" w:cs="Times New Roman"/>
              </w:rPr>
              <w:t>.011*</w:t>
            </w:r>
          </w:p>
        </w:tc>
        <w:tc>
          <w:tcPr>
            <w:tcW w:w="1497" w:type="dxa"/>
            <w:tcBorders>
              <w:bottom w:val="single" w:sz="4" w:space="0" w:color="auto"/>
            </w:tcBorders>
            <w:vAlign w:val="center"/>
          </w:tcPr>
          <w:p w14:paraId="4B7650FD" w14:textId="77777777" w:rsidR="007D0E91" w:rsidRPr="005870D5" w:rsidRDefault="007D0E91" w:rsidP="007D0E91">
            <w:pPr>
              <w:jc w:val="center"/>
              <w:rPr>
                <w:rFonts w:ascii="Times New Roman" w:hAnsi="Times New Roman" w:cs="Times New Roman"/>
              </w:rPr>
            </w:pPr>
            <w:r>
              <w:rPr>
                <w:rFonts w:ascii="Times New Roman" w:hAnsi="Times New Roman" w:cs="Times New Roman"/>
              </w:rPr>
              <w:t>4.033</w:t>
            </w:r>
          </w:p>
        </w:tc>
        <w:tc>
          <w:tcPr>
            <w:tcW w:w="1069" w:type="dxa"/>
            <w:tcBorders>
              <w:bottom w:val="single" w:sz="4" w:space="0" w:color="auto"/>
            </w:tcBorders>
            <w:vAlign w:val="center"/>
          </w:tcPr>
          <w:p w14:paraId="150DE4CC" w14:textId="77777777" w:rsidR="007D0E91" w:rsidRPr="00E15F49" w:rsidRDefault="007D0E91" w:rsidP="007D0E91">
            <w:pPr>
              <w:rPr>
                <w:rFonts w:ascii="Times New Roman" w:hAnsi="Times New Roman" w:cs="Times New Roman"/>
                <w:b/>
              </w:rPr>
            </w:pPr>
            <w:r>
              <w:rPr>
                <w:rFonts w:ascii="Times New Roman" w:hAnsi="Times New Roman" w:cs="Times New Roman"/>
                <w:b/>
              </w:rPr>
              <w:t>.049*</w:t>
            </w:r>
          </w:p>
        </w:tc>
      </w:tr>
    </w:tbl>
    <w:p w14:paraId="55EDC03B" w14:textId="00C78257" w:rsidR="008172AB" w:rsidRPr="008172AB" w:rsidRDefault="008172AB" w:rsidP="008172AB">
      <w:pPr>
        <w:rPr>
          <w:rFonts w:ascii="Times New Roman" w:hAnsi="Times New Roman" w:cs="Times New Roman"/>
        </w:rPr>
      </w:pPr>
    </w:p>
    <w:p w14:paraId="6B61FCCD" w14:textId="77777777" w:rsidR="008172AB" w:rsidRPr="008172AB" w:rsidRDefault="008172AB" w:rsidP="008172AB">
      <w:pPr>
        <w:rPr>
          <w:rFonts w:ascii="Times New Roman" w:hAnsi="Times New Roman" w:cs="Times New Roman"/>
        </w:rPr>
      </w:pPr>
    </w:p>
    <w:p w14:paraId="2247F31D" w14:textId="77777777" w:rsidR="008172AB" w:rsidRPr="008172AB" w:rsidRDefault="008172AB" w:rsidP="008172AB">
      <w:pPr>
        <w:rPr>
          <w:rFonts w:ascii="Times New Roman" w:hAnsi="Times New Roman" w:cs="Times New Roman"/>
        </w:rPr>
      </w:pPr>
    </w:p>
    <w:p w14:paraId="237025CF" w14:textId="3D466A04" w:rsidR="008172AB" w:rsidRDefault="008172AB" w:rsidP="008172AB">
      <w:pPr>
        <w:rPr>
          <w:rFonts w:ascii="Times New Roman" w:hAnsi="Times New Roman" w:cs="Times New Roman"/>
        </w:rPr>
      </w:pPr>
    </w:p>
    <w:p w14:paraId="11706DDA" w14:textId="6C277ADF" w:rsidR="00FC5E62" w:rsidRPr="00851BEB" w:rsidRDefault="007D0E91" w:rsidP="00851BEB">
      <w:pPr>
        <w:rPr>
          <w:rFonts w:ascii="Times New Roman" w:hAnsi="Times New Roman" w:cs="Times New Roman"/>
        </w:rPr>
      </w:pPr>
      <w:r w:rsidRPr="003D389C">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6BB430BA" wp14:editId="3B194ED3">
                <wp:simplePos x="0" y="0"/>
                <wp:positionH relativeFrom="column">
                  <wp:posOffset>-384984</wp:posOffset>
                </wp:positionH>
                <wp:positionV relativeFrom="page">
                  <wp:posOffset>3960206</wp:posOffset>
                </wp:positionV>
                <wp:extent cx="8733155" cy="1471930"/>
                <wp:effectExtent l="0" t="0" r="0" b="0"/>
                <wp:wrapNone/>
                <wp:docPr id="2" name="TextBox 4"/>
                <wp:cNvGraphicFramePr/>
                <a:graphic xmlns:a="http://schemas.openxmlformats.org/drawingml/2006/main">
                  <a:graphicData uri="http://schemas.microsoft.com/office/word/2010/wordprocessingShape">
                    <wps:wsp>
                      <wps:cNvSpPr txBox="1"/>
                      <wps:spPr>
                        <a:xfrm>
                          <a:off x="0" y="0"/>
                          <a:ext cx="8733155" cy="1471930"/>
                        </a:xfrm>
                        <a:prstGeom prst="rect">
                          <a:avLst/>
                        </a:prstGeom>
                        <a:noFill/>
                      </wps:spPr>
                      <wps:txbx>
                        <w:txbxContent>
                          <w:p w14:paraId="39801CA3" w14:textId="12628ADA" w:rsidR="00387D4C" w:rsidRDefault="00387D4C" w:rsidP="00387D4C">
                            <w:pPr>
                              <w:pStyle w:val="NormalWeb"/>
                              <w:spacing w:before="0" w:beforeAutospacing="0" w:after="0" w:afterAutospacing="0"/>
                            </w:pPr>
                            <w:r w:rsidRPr="008172AB">
                              <w:rPr>
                                <w:color w:val="000000" w:themeColor="text1"/>
                                <w:kern w:val="24"/>
                              </w:rPr>
                              <w:t>Note:</w:t>
                            </w:r>
                            <w:r>
                              <w:rPr>
                                <w:color w:val="000000" w:themeColor="text1"/>
                                <w:kern w:val="24"/>
                              </w:rPr>
                              <w:t xml:space="preserve"> </w:t>
                            </w:r>
                            <w:r w:rsidR="00183ABE">
                              <w:rPr>
                                <w:color w:val="000000" w:themeColor="text1"/>
                                <w:kern w:val="24"/>
                              </w:rPr>
                              <w:t xml:space="preserve">* indicates </w:t>
                            </w:r>
                            <w:r w:rsidR="00183ABE">
                              <w:rPr>
                                <w:i/>
                                <w:color w:val="000000" w:themeColor="text1"/>
                                <w:kern w:val="24"/>
                              </w:rPr>
                              <w:t xml:space="preserve">p </w:t>
                            </w:r>
                            <w:r w:rsidR="00183ABE">
                              <w:rPr>
                                <w:color w:val="000000" w:themeColor="text1"/>
                                <w:kern w:val="24"/>
                              </w:rPr>
                              <w:t xml:space="preserve">&lt; .05. Int (Age) = internalizing problems factor score. F = F value. </w:t>
                            </w:r>
                            <w:r>
                              <w:rPr>
                                <w:color w:val="000000" w:themeColor="text1"/>
                                <w:kern w:val="24"/>
                              </w:rPr>
                              <w:t xml:space="preserve">One MANOVA model was used to test network path associations with internalizing problems (age 14-18; 3 outcome measures), which included main effects of 3 significant network types and </w:t>
                            </w:r>
                            <w:r w:rsidR="00F63F3C">
                              <w:rPr>
                                <w:color w:val="000000" w:themeColor="text1"/>
                                <w:kern w:val="24"/>
                              </w:rPr>
                              <w:t>interaction with gender. Covariate</w:t>
                            </w:r>
                            <w:r>
                              <w:rPr>
                                <w:color w:val="000000" w:themeColor="text1"/>
                                <w:kern w:val="24"/>
                              </w:rPr>
                              <w:t xml:space="preserve"> </w:t>
                            </w:r>
                            <w:r w:rsidR="00F63F3C">
                              <w:rPr>
                                <w:color w:val="000000" w:themeColor="text1"/>
                                <w:kern w:val="24"/>
                              </w:rPr>
                              <w:t>of</w:t>
                            </w:r>
                            <w:r>
                              <w:rPr>
                                <w:color w:val="000000" w:themeColor="text1"/>
                                <w:kern w:val="24"/>
                              </w:rPr>
                              <w:t xml:space="preserve"> motion (mean framewise displacement)</w:t>
                            </w:r>
                            <w:r w:rsidR="00F63F3C">
                              <w:rPr>
                                <w:color w:val="000000" w:themeColor="text1"/>
                                <w:kern w:val="24"/>
                              </w:rPr>
                              <w:t xml:space="preserve"> was included</w:t>
                            </w:r>
                            <w:r>
                              <w:rPr>
                                <w:color w:val="000000" w:themeColor="text1"/>
                                <w:kern w:val="24"/>
                              </w:rPr>
                              <w:t xml:space="preserve">. Cognitive control network (CCN) nodes: dACC, LdlPFC, LPPC, RPPC; Default mode network (DMN) nodes: pgACC, PCC; Ventral affective network (VAN) nodes: LAmy, RAmy, LNacc, RNacc, LIns, RIns, LvlPFC, RvlPFC, sgACC.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BB430BA" id="_x0000_s1040" type="#_x0000_t202" style="position:absolute;margin-left:-30.3pt;margin-top:311.85pt;width:687.65pt;height:115.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mg9nQEAACsDAAAOAAAAZHJzL2Uyb0RvYy54bWysUttuGyEQfY/Uf0C813jtXJyV11HaKH2p&#10;kkpJPwCz4EVaGDpg7/rvO+BLenmL8sLCzHA4l13eja5nO43Rgm94NZlypr2C1vpNw3++Pn5ecBaT&#10;9K3sweuG73Xkd6tPF8sh1HoGHfStRkYgPtZDaHiXUqiFiKrTTsYJBO2paQCdTHTEjWhRDoTuejGb&#10;Tq/FANgGBKVjpOrDoclXBd8YrdKzMVEn1jecuKWyYlnXeRWrpaw3KENn1ZGGfAcLJ62nR89QDzJJ&#10;tkX7H5SzCiGCSRMFToAxVumigdRU03/UvHQy6KKFzInhbFP8OFj1tPuBzLYNn3HmpaOIXvWYvsDI&#10;LosgOnyPiWwSQ4h1Gc/mlu1LoLtppGGKPluZ65GK2YnRoMtf0sioT+bvz4YTKFNUXNzM59XVFWeK&#10;etXlTXU7L5GIt+sBY/qmwbG8aThSooWX3B1pyfo0kl/z8Gj7/kT3wCWzSuN6LDIXJ55raPdEf6Ds&#10;Gx5/bSVqzjD1X6H8Kgew+20CY8/yD3eOXlAitPsr8j/PZertH1/9BgAA//8DAFBLAwQUAAYACAAA&#10;ACEABLbgHuMAAAARAQAADwAAAGRycy9kb3ducmV2LnhtbExPyU7DMBC9I/EP1iBxa+0uCSXNpEJU&#10;XEGUReLmxtMkIh5HsduEv697KpfRjN6bt+Sb0bbiRL1vHCPMpgoEcelMwxXC58fLZAXCB81Gt44J&#10;4Y88bIrbm1xnxg38TqddqEQUYZ9phDqELpPSlzVZ7aeuI47YwfVWh3j2lTS9HqK4beVcqVRa3XB0&#10;qHVHzzWVv7ujRfh6Pfx8L9VbtbVJN7hRSbaPEvH+btyu43hagwg0husHXDrE/FDEYHt3ZONFizBJ&#10;VRqpCOl88QDiwljMlnHbI6ySJAFZ5PJ/k+IMAAD//wMAUEsBAi0AFAAGAAgAAAAhALaDOJL+AAAA&#10;4QEAABMAAAAAAAAAAAAAAAAAAAAAAFtDb250ZW50X1R5cGVzXS54bWxQSwECLQAUAAYACAAAACEA&#10;OP0h/9YAAACUAQAACwAAAAAAAAAAAAAAAAAvAQAAX3JlbHMvLnJlbHNQSwECLQAUAAYACAAAACEA&#10;+pJoPZ0BAAArAwAADgAAAAAAAAAAAAAAAAAuAgAAZHJzL2Uyb0RvYy54bWxQSwECLQAUAAYACAAA&#10;ACEABLbgHuMAAAARAQAADwAAAAAAAAAAAAAAAAD3AwAAZHJzL2Rvd25yZXYueG1sUEsFBgAAAAAE&#10;AAQA8wAAAAcFAAAAAA==&#10;" filled="f" stroked="f">
                <v:textbox>
                  <w:txbxContent>
                    <w:p w14:paraId="39801CA3" w14:textId="12628ADA" w:rsidR="00387D4C" w:rsidRDefault="00387D4C" w:rsidP="00387D4C">
                      <w:pPr>
                        <w:pStyle w:val="NormalWeb"/>
                        <w:spacing w:before="0" w:beforeAutospacing="0" w:after="0" w:afterAutospacing="0"/>
                      </w:pPr>
                      <w:r w:rsidRPr="008172AB">
                        <w:rPr>
                          <w:color w:val="000000" w:themeColor="text1"/>
                          <w:kern w:val="24"/>
                        </w:rPr>
                        <w:t>Note:</w:t>
                      </w:r>
                      <w:r>
                        <w:rPr>
                          <w:color w:val="000000" w:themeColor="text1"/>
                          <w:kern w:val="24"/>
                        </w:rPr>
                        <w:t xml:space="preserve"> </w:t>
                      </w:r>
                      <w:r w:rsidR="00183ABE">
                        <w:rPr>
                          <w:color w:val="000000" w:themeColor="text1"/>
                          <w:kern w:val="24"/>
                        </w:rPr>
                        <w:t xml:space="preserve">* indicates </w:t>
                      </w:r>
                      <w:r w:rsidR="00183ABE">
                        <w:rPr>
                          <w:i/>
                          <w:color w:val="000000" w:themeColor="text1"/>
                          <w:kern w:val="24"/>
                        </w:rPr>
                        <w:t xml:space="preserve">p </w:t>
                      </w:r>
                      <w:r w:rsidR="00183ABE">
                        <w:rPr>
                          <w:color w:val="000000" w:themeColor="text1"/>
                          <w:kern w:val="24"/>
                        </w:rPr>
                        <w:t xml:space="preserve">&lt; .05. </w:t>
                      </w:r>
                      <w:proofErr w:type="spellStart"/>
                      <w:r w:rsidR="00183ABE">
                        <w:rPr>
                          <w:color w:val="000000" w:themeColor="text1"/>
                          <w:kern w:val="24"/>
                        </w:rPr>
                        <w:t>Int</w:t>
                      </w:r>
                      <w:proofErr w:type="spellEnd"/>
                      <w:r w:rsidR="00183ABE">
                        <w:rPr>
                          <w:color w:val="000000" w:themeColor="text1"/>
                          <w:kern w:val="24"/>
                        </w:rPr>
                        <w:t xml:space="preserve"> (Age) = internalizing problems factor score. F = F value. </w:t>
                      </w:r>
                      <w:r>
                        <w:rPr>
                          <w:color w:val="000000" w:themeColor="text1"/>
                          <w:kern w:val="24"/>
                        </w:rPr>
                        <w:t xml:space="preserve">One MANOVA model was used to test network path associations with internalizing problems (age 14-18; 3 outcome measures), which included main effects of 3 significant network types and </w:t>
                      </w:r>
                      <w:r w:rsidR="00F63F3C">
                        <w:rPr>
                          <w:color w:val="000000" w:themeColor="text1"/>
                          <w:kern w:val="24"/>
                        </w:rPr>
                        <w:t>interaction with gender. Covariate</w:t>
                      </w:r>
                      <w:r>
                        <w:rPr>
                          <w:color w:val="000000" w:themeColor="text1"/>
                          <w:kern w:val="24"/>
                        </w:rPr>
                        <w:t xml:space="preserve"> </w:t>
                      </w:r>
                      <w:r w:rsidR="00F63F3C">
                        <w:rPr>
                          <w:color w:val="000000" w:themeColor="text1"/>
                          <w:kern w:val="24"/>
                        </w:rPr>
                        <w:t>of</w:t>
                      </w:r>
                      <w:r>
                        <w:rPr>
                          <w:color w:val="000000" w:themeColor="text1"/>
                          <w:kern w:val="24"/>
                        </w:rPr>
                        <w:t xml:space="preserve"> motion (mean framewise displacement)</w:t>
                      </w:r>
                      <w:r w:rsidR="00F63F3C">
                        <w:rPr>
                          <w:color w:val="000000" w:themeColor="text1"/>
                          <w:kern w:val="24"/>
                        </w:rPr>
                        <w:t xml:space="preserve"> was included</w:t>
                      </w:r>
                      <w:r>
                        <w:rPr>
                          <w:color w:val="000000" w:themeColor="text1"/>
                          <w:kern w:val="24"/>
                        </w:rPr>
                        <w:t xml:space="preserve">. Cognitive control network (CCN) nodes: </w:t>
                      </w:r>
                      <w:proofErr w:type="spellStart"/>
                      <w:r>
                        <w:rPr>
                          <w:color w:val="000000" w:themeColor="text1"/>
                          <w:kern w:val="24"/>
                        </w:rPr>
                        <w:t>dACC</w:t>
                      </w:r>
                      <w:proofErr w:type="spellEnd"/>
                      <w:r>
                        <w:rPr>
                          <w:color w:val="000000" w:themeColor="text1"/>
                          <w:kern w:val="24"/>
                        </w:rPr>
                        <w:t xml:space="preserve">, </w:t>
                      </w:r>
                      <w:proofErr w:type="spellStart"/>
                      <w:r>
                        <w:rPr>
                          <w:color w:val="000000" w:themeColor="text1"/>
                          <w:kern w:val="24"/>
                        </w:rPr>
                        <w:t>LdlPFC</w:t>
                      </w:r>
                      <w:proofErr w:type="spellEnd"/>
                      <w:r>
                        <w:rPr>
                          <w:color w:val="000000" w:themeColor="text1"/>
                          <w:kern w:val="24"/>
                        </w:rPr>
                        <w:t xml:space="preserve">, LPPC, RPPC; Default mode network (DMN) nodes: </w:t>
                      </w:r>
                      <w:proofErr w:type="spellStart"/>
                      <w:r>
                        <w:rPr>
                          <w:color w:val="000000" w:themeColor="text1"/>
                          <w:kern w:val="24"/>
                        </w:rPr>
                        <w:t>pgACC</w:t>
                      </w:r>
                      <w:proofErr w:type="spellEnd"/>
                      <w:r>
                        <w:rPr>
                          <w:color w:val="000000" w:themeColor="text1"/>
                          <w:kern w:val="24"/>
                        </w:rPr>
                        <w:t xml:space="preserve">, PCC; Ventral affective network (VAN) nodes: </w:t>
                      </w:r>
                      <w:proofErr w:type="spellStart"/>
                      <w:r>
                        <w:rPr>
                          <w:color w:val="000000" w:themeColor="text1"/>
                          <w:kern w:val="24"/>
                        </w:rPr>
                        <w:t>LAmy</w:t>
                      </w:r>
                      <w:proofErr w:type="spellEnd"/>
                      <w:r>
                        <w:rPr>
                          <w:color w:val="000000" w:themeColor="text1"/>
                          <w:kern w:val="24"/>
                        </w:rPr>
                        <w:t xml:space="preserve">, </w:t>
                      </w:r>
                      <w:proofErr w:type="spellStart"/>
                      <w:r>
                        <w:rPr>
                          <w:color w:val="000000" w:themeColor="text1"/>
                          <w:kern w:val="24"/>
                        </w:rPr>
                        <w:t>RAmy</w:t>
                      </w:r>
                      <w:proofErr w:type="spellEnd"/>
                      <w:r>
                        <w:rPr>
                          <w:color w:val="000000" w:themeColor="text1"/>
                          <w:kern w:val="24"/>
                        </w:rPr>
                        <w:t xml:space="preserve">, </w:t>
                      </w:r>
                      <w:proofErr w:type="spellStart"/>
                      <w:r>
                        <w:rPr>
                          <w:color w:val="000000" w:themeColor="text1"/>
                          <w:kern w:val="24"/>
                        </w:rPr>
                        <w:t>LNacc</w:t>
                      </w:r>
                      <w:proofErr w:type="spellEnd"/>
                      <w:r>
                        <w:rPr>
                          <w:color w:val="000000" w:themeColor="text1"/>
                          <w:kern w:val="24"/>
                        </w:rPr>
                        <w:t xml:space="preserve">, </w:t>
                      </w:r>
                      <w:proofErr w:type="spellStart"/>
                      <w:r>
                        <w:rPr>
                          <w:color w:val="000000" w:themeColor="text1"/>
                          <w:kern w:val="24"/>
                        </w:rPr>
                        <w:t>RNacc</w:t>
                      </w:r>
                      <w:proofErr w:type="spellEnd"/>
                      <w:r>
                        <w:rPr>
                          <w:color w:val="000000" w:themeColor="text1"/>
                          <w:kern w:val="24"/>
                        </w:rPr>
                        <w:t xml:space="preserve">, </w:t>
                      </w:r>
                      <w:proofErr w:type="spellStart"/>
                      <w:r>
                        <w:rPr>
                          <w:color w:val="000000" w:themeColor="text1"/>
                          <w:kern w:val="24"/>
                        </w:rPr>
                        <w:t>LIns</w:t>
                      </w:r>
                      <w:proofErr w:type="spellEnd"/>
                      <w:r>
                        <w:rPr>
                          <w:color w:val="000000" w:themeColor="text1"/>
                          <w:kern w:val="24"/>
                        </w:rPr>
                        <w:t xml:space="preserve">, </w:t>
                      </w:r>
                      <w:proofErr w:type="spellStart"/>
                      <w:r>
                        <w:rPr>
                          <w:color w:val="000000" w:themeColor="text1"/>
                          <w:kern w:val="24"/>
                        </w:rPr>
                        <w:t>RIns</w:t>
                      </w:r>
                      <w:proofErr w:type="spellEnd"/>
                      <w:r>
                        <w:rPr>
                          <w:color w:val="000000" w:themeColor="text1"/>
                          <w:kern w:val="24"/>
                        </w:rPr>
                        <w:t xml:space="preserve">, </w:t>
                      </w:r>
                      <w:proofErr w:type="spellStart"/>
                      <w:r>
                        <w:rPr>
                          <w:color w:val="000000" w:themeColor="text1"/>
                          <w:kern w:val="24"/>
                        </w:rPr>
                        <w:t>LvlPFC</w:t>
                      </w:r>
                      <w:proofErr w:type="spellEnd"/>
                      <w:r>
                        <w:rPr>
                          <w:color w:val="000000" w:themeColor="text1"/>
                          <w:kern w:val="24"/>
                        </w:rPr>
                        <w:t xml:space="preserve">, </w:t>
                      </w:r>
                      <w:proofErr w:type="spellStart"/>
                      <w:r>
                        <w:rPr>
                          <w:color w:val="000000" w:themeColor="text1"/>
                          <w:kern w:val="24"/>
                        </w:rPr>
                        <w:t>RvlPFC</w:t>
                      </w:r>
                      <w:proofErr w:type="spellEnd"/>
                      <w:r>
                        <w:rPr>
                          <w:color w:val="000000" w:themeColor="text1"/>
                          <w:kern w:val="24"/>
                        </w:rPr>
                        <w:t xml:space="preserve">, </w:t>
                      </w:r>
                      <w:proofErr w:type="spellStart"/>
                      <w:r>
                        <w:rPr>
                          <w:color w:val="000000" w:themeColor="text1"/>
                          <w:kern w:val="24"/>
                        </w:rPr>
                        <w:t>sgACC</w:t>
                      </w:r>
                      <w:proofErr w:type="spellEnd"/>
                      <w:r>
                        <w:rPr>
                          <w:color w:val="000000" w:themeColor="text1"/>
                          <w:kern w:val="24"/>
                        </w:rPr>
                        <w:t xml:space="preserve">. </w:t>
                      </w:r>
                    </w:p>
                  </w:txbxContent>
                </v:textbox>
                <w10:wrap anchory="page"/>
              </v:shape>
            </w:pict>
          </mc:Fallback>
        </mc:AlternateContent>
      </w:r>
      <w:bookmarkEnd w:id="0"/>
    </w:p>
    <w:sectPr w:rsidR="00FC5E62" w:rsidRPr="00851BEB" w:rsidSect="00723A0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45DF5" w14:textId="77777777" w:rsidR="00DA741D" w:rsidRDefault="00DA741D" w:rsidP="003F790F">
      <w:r>
        <w:separator/>
      </w:r>
    </w:p>
  </w:endnote>
  <w:endnote w:type="continuationSeparator" w:id="0">
    <w:p w14:paraId="441F1C6B" w14:textId="77777777" w:rsidR="00DA741D" w:rsidRDefault="00DA741D" w:rsidP="003F7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6851258"/>
      <w:docPartObj>
        <w:docPartGallery w:val="Page Numbers (Bottom of Page)"/>
        <w:docPartUnique/>
      </w:docPartObj>
    </w:sdtPr>
    <w:sdtEndPr>
      <w:rPr>
        <w:rStyle w:val="PageNumber"/>
      </w:rPr>
    </w:sdtEndPr>
    <w:sdtContent>
      <w:p w14:paraId="4F2B3943" w14:textId="700AD959" w:rsidR="007C5FF3" w:rsidRDefault="007C5FF3" w:rsidP="00D975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EE3BFD" w14:textId="77777777" w:rsidR="007C5FF3" w:rsidRDefault="007C5FF3" w:rsidP="007C5F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34696142"/>
      <w:docPartObj>
        <w:docPartGallery w:val="Page Numbers (Bottom of Page)"/>
        <w:docPartUnique/>
      </w:docPartObj>
    </w:sdtPr>
    <w:sdtEndPr>
      <w:rPr>
        <w:rStyle w:val="PageNumber"/>
      </w:rPr>
    </w:sdtEndPr>
    <w:sdtContent>
      <w:p w14:paraId="56EDD982" w14:textId="1E342C73" w:rsidR="007C5FF3" w:rsidRPr="007C5FF3" w:rsidRDefault="007C5FF3" w:rsidP="00D97529">
        <w:pPr>
          <w:pStyle w:val="Footer"/>
          <w:framePr w:wrap="none" w:vAnchor="text" w:hAnchor="margin" w:xAlign="right" w:y="1"/>
          <w:rPr>
            <w:rStyle w:val="PageNumber"/>
            <w:rFonts w:ascii="Times New Roman" w:hAnsi="Times New Roman" w:cs="Times New Roman"/>
          </w:rPr>
        </w:pPr>
        <w:r w:rsidRPr="007C5FF3">
          <w:rPr>
            <w:rStyle w:val="PageNumber"/>
            <w:rFonts w:ascii="Times New Roman" w:hAnsi="Times New Roman" w:cs="Times New Roman"/>
          </w:rPr>
          <w:fldChar w:fldCharType="begin"/>
        </w:r>
        <w:r w:rsidRPr="007C5FF3">
          <w:rPr>
            <w:rStyle w:val="PageNumber"/>
            <w:rFonts w:ascii="Times New Roman" w:hAnsi="Times New Roman" w:cs="Times New Roman"/>
          </w:rPr>
          <w:instrText xml:space="preserve"> PAGE </w:instrText>
        </w:r>
        <w:r w:rsidRPr="007C5FF3">
          <w:rPr>
            <w:rStyle w:val="PageNumber"/>
            <w:rFonts w:ascii="Times New Roman" w:hAnsi="Times New Roman" w:cs="Times New Roman"/>
          </w:rPr>
          <w:fldChar w:fldCharType="separate"/>
        </w:r>
        <w:r w:rsidR="00107F86">
          <w:rPr>
            <w:rStyle w:val="PageNumber"/>
            <w:rFonts w:ascii="Times New Roman" w:hAnsi="Times New Roman" w:cs="Times New Roman"/>
            <w:noProof/>
          </w:rPr>
          <w:t>1</w:t>
        </w:r>
        <w:r w:rsidRPr="007C5FF3">
          <w:rPr>
            <w:rStyle w:val="PageNumber"/>
            <w:rFonts w:ascii="Times New Roman" w:hAnsi="Times New Roman" w:cs="Times New Roman"/>
          </w:rPr>
          <w:fldChar w:fldCharType="end"/>
        </w:r>
      </w:p>
    </w:sdtContent>
  </w:sdt>
  <w:p w14:paraId="68C9EABF" w14:textId="77777777" w:rsidR="007C5FF3" w:rsidRPr="007C5FF3" w:rsidRDefault="007C5FF3" w:rsidP="007C5FF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F55ED" w14:textId="77777777" w:rsidR="00DA741D" w:rsidRDefault="00DA741D" w:rsidP="003F790F">
      <w:r>
        <w:separator/>
      </w:r>
    </w:p>
  </w:footnote>
  <w:footnote w:type="continuationSeparator" w:id="0">
    <w:p w14:paraId="6A425E60" w14:textId="77777777" w:rsidR="00DA741D" w:rsidRDefault="00DA741D" w:rsidP="003F79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7968C" w14:textId="56592D2E" w:rsidR="00AB4A65" w:rsidRPr="00AB4A65" w:rsidRDefault="00AB4A65">
    <w:pPr>
      <w:pStyle w:val="Header"/>
      <w:rPr>
        <w:rFonts w:ascii="Times New Roman" w:hAnsi="Times New Roman" w:cs="Times New Roman"/>
      </w:rPr>
    </w:pPr>
    <w:r>
      <w:rPr>
        <w:rFonts w:ascii="Times New Roman" w:hAnsi="Times New Roman" w:cs="Times New Roman"/>
      </w:rPr>
      <w:t xml:space="preserve">CONNECTIVITY </w:t>
    </w:r>
    <w:r w:rsidR="00421769">
      <w:rPr>
        <w:rFonts w:ascii="Times New Roman" w:hAnsi="Times New Roman" w:cs="Times New Roman"/>
      </w:rPr>
      <w:t>BIOTYPES</w:t>
    </w:r>
    <w:r>
      <w:rPr>
        <w:rFonts w:ascii="Times New Roman" w:hAnsi="Times New Roman" w:cs="Times New Roman"/>
      </w:rPr>
      <w:t xml:space="preserve"> AND INTERNALIZING </w:t>
    </w:r>
    <w:r w:rsidR="00421769">
      <w:rPr>
        <w:rFonts w:ascii="Times New Roman" w:hAnsi="Times New Roman" w:cs="Times New Roman"/>
      </w:rPr>
      <w:t>IN ADOLESCENCE</w:t>
    </w:r>
    <w:r>
      <w:rPr>
        <w:rFonts w:ascii="Times New Roman" w:hAnsi="Times New Roman" w:cs="Times New Roman"/>
      </w:rPr>
      <w:t xml:space="preserve">                 </w:t>
    </w:r>
    <w:r w:rsidRPr="00AB4A65">
      <w:rPr>
        <w:rFonts w:ascii="Times New Roman" w:hAnsi="Times New Roman" w:cs="Times New Roman"/>
      </w:rPr>
      <w:t>Supplement</w:t>
    </w:r>
    <w:r w:rsidR="00333452">
      <w:rPr>
        <w:rFonts w:ascii="Times New Roman" w:hAnsi="Times New Roman" w:cs="Times New Roman"/>
      </w:rPr>
      <w:t>al Material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4CF"/>
    <w:rsid w:val="00023C4C"/>
    <w:rsid w:val="000250F1"/>
    <w:rsid w:val="00041F0E"/>
    <w:rsid w:val="000672F4"/>
    <w:rsid w:val="000814CF"/>
    <w:rsid w:val="000B47A5"/>
    <w:rsid w:val="000E6095"/>
    <w:rsid w:val="00107F86"/>
    <w:rsid w:val="00110E10"/>
    <w:rsid w:val="00183ABE"/>
    <w:rsid w:val="001B1B09"/>
    <w:rsid w:val="001B61DA"/>
    <w:rsid w:val="001E4F49"/>
    <w:rsid w:val="00234089"/>
    <w:rsid w:val="00240CEA"/>
    <w:rsid w:val="002941AA"/>
    <w:rsid w:val="002B4C54"/>
    <w:rsid w:val="002E23A1"/>
    <w:rsid w:val="00333452"/>
    <w:rsid w:val="00363F52"/>
    <w:rsid w:val="003859A6"/>
    <w:rsid w:val="003864C8"/>
    <w:rsid w:val="00387D4C"/>
    <w:rsid w:val="003A7F08"/>
    <w:rsid w:val="003B0A51"/>
    <w:rsid w:val="003B6ED6"/>
    <w:rsid w:val="003C0C42"/>
    <w:rsid w:val="003F790F"/>
    <w:rsid w:val="003F7A03"/>
    <w:rsid w:val="00421769"/>
    <w:rsid w:val="00433CB1"/>
    <w:rsid w:val="00433DC7"/>
    <w:rsid w:val="00437D23"/>
    <w:rsid w:val="00450EDE"/>
    <w:rsid w:val="00460677"/>
    <w:rsid w:val="00482406"/>
    <w:rsid w:val="00490B96"/>
    <w:rsid w:val="004A286A"/>
    <w:rsid w:val="004B5020"/>
    <w:rsid w:val="004E48D8"/>
    <w:rsid w:val="00503C5A"/>
    <w:rsid w:val="00530750"/>
    <w:rsid w:val="005622BA"/>
    <w:rsid w:val="00585E8F"/>
    <w:rsid w:val="00593413"/>
    <w:rsid w:val="005A4338"/>
    <w:rsid w:val="005A674A"/>
    <w:rsid w:val="005D6EB9"/>
    <w:rsid w:val="005F607F"/>
    <w:rsid w:val="0064701D"/>
    <w:rsid w:val="00695ADE"/>
    <w:rsid w:val="006B728D"/>
    <w:rsid w:val="006D4A99"/>
    <w:rsid w:val="007420DF"/>
    <w:rsid w:val="007B6256"/>
    <w:rsid w:val="007C5FF3"/>
    <w:rsid w:val="007D0E91"/>
    <w:rsid w:val="007F3351"/>
    <w:rsid w:val="008172AB"/>
    <w:rsid w:val="00831558"/>
    <w:rsid w:val="00851BEB"/>
    <w:rsid w:val="00872D5D"/>
    <w:rsid w:val="008B1C6B"/>
    <w:rsid w:val="008C7271"/>
    <w:rsid w:val="00905B65"/>
    <w:rsid w:val="00926654"/>
    <w:rsid w:val="00932EDE"/>
    <w:rsid w:val="009D66CD"/>
    <w:rsid w:val="009E31FD"/>
    <w:rsid w:val="00A026D5"/>
    <w:rsid w:val="00A1293A"/>
    <w:rsid w:val="00A157D3"/>
    <w:rsid w:val="00A55796"/>
    <w:rsid w:val="00AB4A65"/>
    <w:rsid w:val="00AF4A2D"/>
    <w:rsid w:val="00B00948"/>
    <w:rsid w:val="00B85696"/>
    <w:rsid w:val="00BA310F"/>
    <w:rsid w:val="00BC6EC6"/>
    <w:rsid w:val="00C055DB"/>
    <w:rsid w:val="00C45F5D"/>
    <w:rsid w:val="00C83687"/>
    <w:rsid w:val="00C96ACC"/>
    <w:rsid w:val="00CA19F7"/>
    <w:rsid w:val="00CC0517"/>
    <w:rsid w:val="00D37FF0"/>
    <w:rsid w:val="00D411BF"/>
    <w:rsid w:val="00D552D2"/>
    <w:rsid w:val="00D607F2"/>
    <w:rsid w:val="00D9769A"/>
    <w:rsid w:val="00DA72F8"/>
    <w:rsid w:val="00DA741D"/>
    <w:rsid w:val="00DB3388"/>
    <w:rsid w:val="00DC6B10"/>
    <w:rsid w:val="00DF234F"/>
    <w:rsid w:val="00E955E9"/>
    <w:rsid w:val="00EB2F51"/>
    <w:rsid w:val="00EC24C4"/>
    <w:rsid w:val="00F03875"/>
    <w:rsid w:val="00F129A4"/>
    <w:rsid w:val="00F37C94"/>
    <w:rsid w:val="00F45D52"/>
    <w:rsid w:val="00F63F3C"/>
    <w:rsid w:val="00FB4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CD44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4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814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14CF"/>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490B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0B96"/>
    <w:rPr>
      <w:rFonts w:ascii="Times New Roman" w:hAnsi="Times New Roman" w:cs="Times New Roman"/>
      <w:sz w:val="18"/>
      <w:szCs w:val="18"/>
    </w:rPr>
  </w:style>
  <w:style w:type="paragraph" w:styleId="Header">
    <w:name w:val="header"/>
    <w:basedOn w:val="Normal"/>
    <w:link w:val="HeaderChar"/>
    <w:uiPriority w:val="99"/>
    <w:unhideWhenUsed/>
    <w:rsid w:val="003F790F"/>
    <w:pPr>
      <w:tabs>
        <w:tab w:val="center" w:pos="4680"/>
        <w:tab w:val="right" w:pos="9360"/>
      </w:tabs>
    </w:pPr>
  </w:style>
  <w:style w:type="character" w:customStyle="1" w:styleId="HeaderChar">
    <w:name w:val="Header Char"/>
    <w:basedOn w:val="DefaultParagraphFont"/>
    <w:link w:val="Header"/>
    <w:uiPriority w:val="99"/>
    <w:rsid w:val="003F790F"/>
  </w:style>
  <w:style w:type="paragraph" w:styleId="Footer">
    <w:name w:val="footer"/>
    <w:basedOn w:val="Normal"/>
    <w:link w:val="FooterChar"/>
    <w:uiPriority w:val="99"/>
    <w:unhideWhenUsed/>
    <w:rsid w:val="003F790F"/>
    <w:pPr>
      <w:tabs>
        <w:tab w:val="center" w:pos="4680"/>
        <w:tab w:val="right" w:pos="9360"/>
      </w:tabs>
    </w:pPr>
  </w:style>
  <w:style w:type="character" w:customStyle="1" w:styleId="FooterChar">
    <w:name w:val="Footer Char"/>
    <w:basedOn w:val="DefaultParagraphFont"/>
    <w:link w:val="Footer"/>
    <w:uiPriority w:val="99"/>
    <w:rsid w:val="003F790F"/>
  </w:style>
  <w:style w:type="character" w:styleId="CommentReference">
    <w:name w:val="annotation reference"/>
    <w:basedOn w:val="DefaultParagraphFont"/>
    <w:uiPriority w:val="99"/>
    <w:semiHidden/>
    <w:unhideWhenUsed/>
    <w:rsid w:val="00482406"/>
    <w:rPr>
      <w:sz w:val="18"/>
      <w:szCs w:val="18"/>
    </w:rPr>
  </w:style>
  <w:style w:type="paragraph" w:styleId="CommentText">
    <w:name w:val="annotation text"/>
    <w:basedOn w:val="Normal"/>
    <w:link w:val="CommentTextChar"/>
    <w:uiPriority w:val="99"/>
    <w:semiHidden/>
    <w:unhideWhenUsed/>
    <w:rsid w:val="00482406"/>
  </w:style>
  <w:style w:type="character" w:customStyle="1" w:styleId="CommentTextChar">
    <w:name w:val="Comment Text Char"/>
    <w:basedOn w:val="DefaultParagraphFont"/>
    <w:link w:val="CommentText"/>
    <w:uiPriority w:val="99"/>
    <w:semiHidden/>
    <w:rsid w:val="00482406"/>
  </w:style>
  <w:style w:type="character" w:styleId="PageNumber">
    <w:name w:val="page number"/>
    <w:basedOn w:val="DefaultParagraphFont"/>
    <w:uiPriority w:val="99"/>
    <w:semiHidden/>
    <w:unhideWhenUsed/>
    <w:rsid w:val="007C5FF3"/>
  </w:style>
  <w:style w:type="paragraph" w:styleId="CommentSubject">
    <w:name w:val="annotation subject"/>
    <w:basedOn w:val="CommentText"/>
    <w:next w:val="CommentText"/>
    <w:link w:val="CommentSubjectChar"/>
    <w:uiPriority w:val="99"/>
    <w:semiHidden/>
    <w:unhideWhenUsed/>
    <w:rsid w:val="00333452"/>
    <w:rPr>
      <w:b/>
      <w:bCs/>
      <w:sz w:val="20"/>
      <w:szCs w:val="20"/>
    </w:rPr>
  </w:style>
  <w:style w:type="character" w:customStyle="1" w:styleId="CommentSubjectChar">
    <w:name w:val="Comment Subject Char"/>
    <w:basedOn w:val="CommentTextChar"/>
    <w:link w:val="CommentSubject"/>
    <w:uiPriority w:val="99"/>
    <w:semiHidden/>
    <w:rsid w:val="003334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image" Target="media/image5.tif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4.tif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928</Words>
  <Characters>2239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2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preet Chahal</dc:creator>
  <cp:keywords/>
  <dc:description/>
  <cp:lastModifiedBy>Rajpreet Chahal</cp:lastModifiedBy>
  <cp:revision>2</cp:revision>
  <cp:lastPrinted>2019-05-02T21:58:00Z</cp:lastPrinted>
  <dcterms:created xsi:type="dcterms:W3CDTF">2020-02-12T17:18:00Z</dcterms:created>
  <dcterms:modified xsi:type="dcterms:W3CDTF">2020-02-12T17:18:00Z</dcterms:modified>
  <cp:category/>
</cp:coreProperties>
</file>